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pPr w:leftFromText="187" w:rightFromText="187" w:vertAnchor="page" w:horzAnchor="page" w:tblpYSpec="top"/>
        <w:tblW w:w="0" w:type="auto"/>
        <w:tblLook w:val="04A0" w:firstRow="1" w:lastRow="0" w:firstColumn="1" w:lastColumn="0" w:noHBand="0" w:noVBand="1"/>
      </w:tblPr>
      <w:tblGrid>
        <w:gridCol w:w="1440"/>
        <w:gridCol w:w="2520"/>
      </w:tblGrid>
      <w:tr w:rsidR="001C0F54">
        <w:trPr>
          <w:trHeight w:val="1440"/>
        </w:trPr>
        <w:tc>
          <w:tcPr>
            <w:tcW w:w="1440" w:type="dxa"/>
            <w:tcBorders>
              <w:right w:val="single" w:sz="4" w:space="0" w:color="FFFFFF" w:themeColor="background1"/>
            </w:tcBorders>
            <w:shd w:val="clear" w:color="auto" w:fill="943634" w:themeFill="accent2" w:themeFillShade="BF"/>
          </w:tcPr>
          <w:p w:rsidR="001C0F54" w:rsidRDefault="001C0F54" w:rsidP="004C55A2">
            <w:pPr>
              <w:spacing w:after="40"/>
            </w:pPr>
          </w:p>
        </w:tc>
        <w:sdt>
          <w:sdtPr>
            <w:rPr>
              <w:rFonts w:asciiTheme="majorHAnsi" w:eastAsiaTheme="majorEastAsia" w:hAnsiTheme="majorHAnsi" w:cstheme="majorBidi"/>
              <w:b/>
              <w:bCs/>
              <w:color w:val="FFFFFF" w:themeColor="background1"/>
              <w:sz w:val="72"/>
              <w:szCs w:val="72"/>
            </w:rPr>
            <w:alias w:val="Year"/>
            <w:id w:val="15676118"/>
            <w:placeholder>
              <w:docPart w:val="D13F89676B464A6D8CC78935A8CE6DFE"/>
            </w:placeholder>
            <w:dataBinding w:prefixMappings="xmlns:ns0='http://schemas.microsoft.com/office/2006/coverPageProps'" w:xpath="/ns0:CoverPageProperties[1]/ns0:PublishDate[1]" w:storeItemID="{55AF091B-3C7A-41E3-B477-F2FDAA23CFDA}"/>
            <w:date w:fullDate="2016-01-21T00:00:00Z">
              <w:dateFormat w:val="yyyy"/>
              <w:lid w:val="en-US"/>
              <w:storeMappedDataAs w:val="dateTime"/>
              <w:calendar w:val="gregorian"/>
            </w:date>
          </w:sdtPr>
          <w:sdtContent>
            <w:tc>
              <w:tcPr>
                <w:tcW w:w="2520" w:type="dxa"/>
                <w:tcBorders>
                  <w:left w:val="single" w:sz="4" w:space="0" w:color="FFFFFF" w:themeColor="background1"/>
                </w:tcBorders>
                <w:shd w:val="clear" w:color="auto" w:fill="943634" w:themeFill="accent2" w:themeFillShade="BF"/>
                <w:vAlign w:val="bottom"/>
              </w:tcPr>
              <w:p w:rsidR="001C0F54" w:rsidRDefault="001D171B" w:rsidP="004C55A2">
                <w:pPr>
                  <w:spacing w:after="40"/>
                  <w:rPr>
                    <w:rFonts w:asciiTheme="majorHAnsi" w:eastAsiaTheme="majorEastAsia" w:hAnsiTheme="majorHAnsi" w:cstheme="majorBidi"/>
                    <w:b/>
                    <w:bCs/>
                    <w:color w:val="FFFFFF" w:themeColor="background1"/>
                    <w:sz w:val="72"/>
                    <w:szCs w:val="72"/>
                  </w:rPr>
                </w:pPr>
                <w:r>
                  <w:rPr>
                    <w:rFonts w:asciiTheme="majorHAnsi" w:eastAsiaTheme="majorEastAsia" w:hAnsiTheme="majorHAnsi" w:cstheme="majorBidi"/>
                    <w:b/>
                    <w:bCs/>
                    <w:color w:val="FFFFFF" w:themeColor="background1"/>
                    <w:sz w:val="72"/>
                    <w:szCs w:val="72"/>
                    <w:lang w:val="en-US"/>
                  </w:rPr>
                  <w:t>2016</w:t>
                </w:r>
              </w:p>
            </w:tc>
          </w:sdtContent>
        </w:sdt>
      </w:tr>
      <w:tr w:rsidR="001C0F54">
        <w:trPr>
          <w:trHeight w:val="2880"/>
        </w:trPr>
        <w:tc>
          <w:tcPr>
            <w:tcW w:w="1440" w:type="dxa"/>
            <w:tcBorders>
              <w:right w:val="single" w:sz="4" w:space="0" w:color="000000" w:themeColor="text1"/>
            </w:tcBorders>
          </w:tcPr>
          <w:p w:rsidR="001C0F54" w:rsidRDefault="001C0F54" w:rsidP="004C55A2">
            <w:pPr>
              <w:spacing w:after="40"/>
            </w:pPr>
          </w:p>
        </w:tc>
        <w:tc>
          <w:tcPr>
            <w:tcW w:w="2520" w:type="dxa"/>
            <w:tcBorders>
              <w:left w:val="single" w:sz="4" w:space="0" w:color="000000" w:themeColor="text1"/>
            </w:tcBorders>
            <w:vAlign w:val="center"/>
          </w:tcPr>
          <w:sdt>
            <w:sdtPr>
              <w:rPr>
                <w:color w:val="76923C" w:themeColor="accent3" w:themeShade="BF"/>
              </w:rPr>
              <w:alias w:val="Company"/>
              <w:id w:val="15676123"/>
              <w:placeholder>
                <w:docPart w:val="382191F1F37F443BBAABC7DBA8435B9C"/>
              </w:placeholder>
              <w:dataBinding w:prefixMappings="xmlns:ns0='http://schemas.openxmlformats.org/officeDocument/2006/extended-properties'" w:xpath="/ns0:Properties[1]/ns0:Company[1]" w:storeItemID="{6668398D-A668-4E3E-A5EB-62B293D839F1}"/>
              <w:text/>
            </w:sdtPr>
            <w:sdtContent>
              <w:p w:rsidR="001C0F54" w:rsidRDefault="001D171B" w:rsidP="004C55A2">
                <w:pPr>
                  <w:spacing w:after="40"/>
                  <w:rPr>
                    <w:color w:val="76923C" w:themeColor="accent3" w:themeShade="BF"/>
                  </w:rPr>
                </w:pPr>
                <w:r>
                  <w:rPr>
                    <w:color w:val="76923C" w:themeColor="accent3" w:themeShade="BF"/>
                  </w:rPr>
                  <w:t>De Montfort University</w:t>
                </w:r>
              </w:p>
            </w:sdtContent>
          </w:sdt>
          <w:p w:rsidR="001C0F54" w:rsidRDefault="001C0F54" w:rsidP="004C55A2">
            <w:pPr>
              <w:spacing w:after="40"/>
              <w:rPr>
                <w:color w:val="76923C" w:themeColor="accent3" w:themeShade="BF"/>
              </w:rPr>
            </w:pPr>
          </w:p>
          <w:sdt>
            <w:sdtPr>
              <w:rPr>
                <w:color w:val="76923C" w:themeColor="accent3" w:themeShade="BF"/>
              </w:rPr>
              <w:alias w:val="Author"/>
              <w:id w:val="15676130"/>
              <w:placeholder>
                <w:docPart w:val="68952A51010F4D2D85FF354E75D6F7B1"/>
              </w:placeholder>
              <w:dataBinding w:prefixMappings="xmlns:ns0='http://schemas.openxmlformats.org/package/2006/metadata/core-properties' xmlns:ns1='http://purl.org/dc/elements/1.1/'" w:xpath="/ns0:coreProperties[1]/ns1:creator[1]" w:storeItemID="{6C3C8BC8-F283-45AE-878A-BAB7291924A1}"/>
              <w:text/>
            </w:sdtPr>
            <w:sdtContent>
              <w:p w:rsidR="001C0F54" w:rsidRDefault="001D171B" w:rsidP="004C55A2">
                <w:pPr>
                  <w:spacing w:after="40"/>
                  <w:rPr>
                    <w:color w:val="76923C" w:themeColor="accent3" w:themeShade="BF"/>
                  </w:rPr>
                </w:pPr>
                <w:r>
                  <w:rPr>
                    <w:color w:val="76923C" w:themeColor="accent3" w:themeShade="BF"/>
                  </w:rPr>
                  <w:t>Aaron Edwards (P12195501) – BSc Artificial Intelligence with Robotics</w:t>
                </w:r>
              </w:p>
            </w:sdtContent>
          </w:sdt>
          <w:p w:rsidR="001C0F54" w:rsidRDefault="001C0F54" w:rsidP="004C55A2">
            <w:pPr>
              <w:spacing w:after="40"/>
              <w:rPr>
                <w:color w:val="76923C" w:themeColor="accent3" w:themeShade="BF"/>
              </w:rPr>
            </w:pPr>
          </w:p>
        </w:tc>
      </w:tr>
    </w:tbl>
    <w:p w:rsidR="001C0F54" w:rsidRDefault="001C0F54" w:rsidP="004C55A2">
      <w:pPr>
        <w:spacing w:after="40"/>
      </w:pPr>
    </w:p>
    <w:p w:rsidR="001C0F54" w:rsidRDefault="001C0F54" w:rsidP="004C55A2">
      <w:pPr>
        <w:spacing w:after="40"/>
      </w:pPr>
    </w:p>
    <w:p w:rsidR="001C0F54" w:rsidRDefault="001C0F54" w:rsidP="004C55A2">
      <w:pPr>
        <w:spacing w:after="40"/>
      </w:pPr>
    </w:p>
    <w:p w:rsidR="001C0F54" w:rsidRDefault="001C0F54" w:rsidP="004C55A2">
      <w:pPr>
        <w:spacing w:after="40"/>
      </w:pPr>
    </w:p>
    <w:p w:rsidR="00F04418" w:rsidRDefault="00F04418" w:rsidP="004C55A2">
      <w:pPr>
        <w:spacing w:after="40"/>
      </w:pPr>
    </w:p>
    <w:p w:rsidR="00F04418" w:rsidRDefault="00F04418" w:rsidP="004C55A2">
      <w:pPr>
        <w:spacing w:after="40"/>
      </w:pPr>
    </w:p>
    <w:tbl>
      <w:tblPr>
        <w:tblpPr w:leftFromText="187" w:rightFromText="187" w:vertAnchor="page" w:horzAnchor="margin" w:tblpY="4824"/>
        <w:tblW w:w="5000" w:type="pct"/>
        <w:tblLook w:val="04A0" w:firstRow="1" w:lastRow="0" w:firstColumn="1" w:lastColumn="0" w:noHBand="0" w:noVBand="1"/>
      </w:tblPr>
      <w:tblGrid>
        <w:gridCol w:w="10988"/>
      </w:tblGrid>
      <w:tr w:rsidR="00763E2B" w:rsidTr="00763E2B">
        <w:tc>
          <w:tcPr>
            <w:tcW w:w="0" w:type="auto"/>
          </w:tcPr>
          <w:p w:rsidR="00763E2B" w:rsidRDefault="00763E2B" w:rsidP="004C55A2">
            <w:pPr>
              <w:spacing w:after="40"/>
              <w:rPr>
                <w:b/>
                <w:bCs/>
                <w:caps/>
                <w:color w:val="76923C" w:themeColor="accent3" w:themeShade="BF"/>
                <w:sz w:val="72"/>
                <w:szCs w:val="72"/>
              </w:rPr>
            </w:pPr>
            <w:r>
              <w:rPr>
                <w:b/>
                <w:bCs/>
                <w:caps/>
                <w:color w:val="76923C" w:themeColor="accent3" w:themeShade="BF"/>
                <w:sz w:val="72"/>
                <w:szCs w:val="72"/>
              </w:rPr>
              <w:t>[</w:t>
            </w:r>
            <w:sdt>
              <w:sdtPr>
                <w:rPr>
                  <w:b/>
                  <w:bCs/>
                  <w:caps/>
                  <w:sz w:val="72"/>
                  <w:szCs w:val="72"/>
                </w:rPr>
                <w:alias w:val="Title"/>
                <w:id w:val="15676137"/>
                <w:placeholder>
                  <w:docPart w:val="A013831D00674BBCB5949353116E84C7"/>
                </w:placeholder>
                <w:dataBinding w:prefixMappings="xmlns:ns0='http://schemas.openxmlformats.org/package/2006/metadata/core-properties' xmlns:ns1='http://purl.org/dc/elements/1.1/'" w:xpath="/ns0:coreProperties[1]/ns1:title[1]" w:storeItemID="{6C3C8BC8-F283-45AE-878A-BAB7291924A1}"/>
                <w:text/>
              </w:sdtPr>
              <w:sdtContent>
                <w:r>
                  <w:rPr>
                    <w:b/>
                    <w:bCs/>
                    <w:caps/>
                    <w:sz w:val="72"/>
                    <w:szCs w:val="72"/>
                  </w:rPr>
                  <w:t>Mobile Robotics – Implementation of a robot controller</w:t>
                </w:r>
              </w:sdtContent>
            </w:sdt>
            <w:r>
              <w:rPr>
                <w:b/>
                <w:bCs/>
                <w:caps/>
                <w:color w:val="76923C" w:themeColor="accent3" w:themeShade="BF"/>
                <w:sz w:val="72"/>
                <w:szCs w:val="72"/>
              </w:rPr>
              <w:t>]</w:t>
            </w:r>
          </w:p>
          <w:p w:rsidR="00E91D74" w:rsidRDefault="00E91D74" w:rsidP="00E91D74">
            <w:pPr>
              <w:pStyle w:val="Heading1"/>
            </w:pPr>
            <w:bookmarkStart w:id="0" w:name="_Toc444175142"/>
            <w:r>
              <w:t>Abstract:</w:t>
            </w:r>
            <w:bookmarkEnd w:id="0"/>
          </w:p>
        </w:tc>
      </w:tr>
      <w:tr w:rsidR="00763E2B" w:rsidTr="00763E2B">
        <w:sdt>
          <w:sdtPr>
            <w:alias w:val="Abstract"/>
            <w:tag w:val=""/>
            <w:id w:val="-1765839995"/>
            <w:placeholder>
              <w:docPart w:val="88390DA2DEB445C4BA5A301ED2DE46AC"/>
            </w:placeholder>
            <w:dataBinding w:prefixMappings="xmlns:ns0='http://schemas.microsoft.com/office/2006/coverPageProps' " w:xpath="/ns0:CoverPageProperties[1]/ns0:Abstract[1]" w:storeItemID="{55AF091B-3C7A-41E3-B477-F2FDAA23CFDA}"/>
            <w:text/>
          </w:sdtPr>
          <w:sdtContent>
            <w:tc>
              <w:tcPr>
                <w:tcW w:w="0" w:type="auto"/>
              </w:tcPr>
              <w:p w:rsidR="00763E2B" w:rsidRDefault="001C417C" w:rsidP="00E91D74">
                <w:pPr>
                  <w:rPr>
                    <w:color w:val="808080" w:themeColor="background1" w:themeShade="80"/>
                  </w:rPr>
                </w:pPr>
                <w:r w:rsidRPr="00E91D74">
                  <w:t>A controller for a mobile robot is proposed, developed and reviewed. This project utilises the ARIA library and MobileSim software to create a simulation for the proposed controller, it is this simulation that is used for testing and evaluation purposes.</w:t>
                </w:r>
                <w:r w:rsidR="00F5453A" w:rsidRPr="00E91D74">
                  <w:t xml:space="preserve"> The relevant literature is used to help refine the proposed design, resulting in a Subsumption Architecture implementing several behaviours. These include Obstacle Avoidance – which was implemented using Potential Fields, Edge Following – which used a Feedback Controller, Random Wandering – which again used Potential Fields by proxy, and Environment </w:t>
                </w:r>
                <w:r w:rsidR="008570E1" w:rsidRPr="00E91D74">
                  <w:t>Mapping</w:t>
                </w:r>
                <w:r w:rsidR="00F5453A" w:rsidRPr="00E91D74">
                  <w:t xml:space="preserve"> – which made use of the Modified Histogram method.</w:t>
                </w:r>
                <w:r w:rsidR="008570E1" w:rsidRPr="00E91D74">
                  <w:t xml:space="preserve"> These behaviours provided a very robust and capable controller that allowed the simulated robot to perform each task very well.</w:t>
                </w:r>
              </w:p>
            </w:tc>
          </w:sdtContent>
        </w:sdt>
      </w:tr>
    </w:tbl>
    <w:p w:rsidR="007E690C" w:rsidRDefault="007E690C" w:rsidP="004C55A2">
      <w:pPr>
        <w:pStyle w:val="TOCHeading"/>
        <w:spacing w:before="0" w:after="40"/>
      </w:pPr>
      <w:bookmarkStart w:id="1" w:name="_Toc441155024"/>
    </w:p>
    <w:p w:rsidR="007E690C" w:rsidRDefault="007E690C" w:rsidP="004C55A2">
      <w:pPr>
        <w:spacing w:after="40"/>
        <w:rPr>
          <w:rFonts w:asciiTheme="majorHAnsi" w:eastAsiaTheme="majorEastAsia" w:hAnsiTheme="majorHAnsi" w:cstheme="majorBidi"/>
          <w:b/>
          <w:bCs/>
          <w:color w:val="365F91" w:themeColor="accent1" w:themeShade="BF"/>
          <w:sz w:val="28"/>
          <w:szCs w:val="28"/>
        </w:rPr>
      </w:pPr>
      <w:r>
        <w:br w:type="page"/>
      </w:r>
    </w:p>
    <w:bookmarkStart w:id="2" w:name="_Toc441155090" w:displacedByCustomXml="next"/>
    <w:sdt>
      <w:sdtPr>
        <w:rPr>
          <w:rFonts w:asciiTheme="minorHAnsi" w:eastAsiaTheme="minorHAnsi" w:hAnsiTheme="minorHAnsi" w:cstheme="minorBidi"/>
          <w:b w:val="0"/>
          <w:bCs w:val="0"/>
          <w:color w:val="auto"/>
          <w:sz w:val="22"/>
          <w:szCs w:val="22"/>
          <w:lang w:val="en-GB" w:eastAsia="en-US"/>
        </w:rPr>
        <w:id w:val="-544519240"/>
        <w:docPartObj>
          <w:docPartGallery w:val="Table of Contents"/>
          <w:docPartUnique/>
        </w:docPartObj>
      </w:sdtPr>
      <w:sdtEndPr>
        <w:rPr>
          <w:noProof/>
        </w:rPr>
      </w:sdtEndPr>
      <w:sdtContent>
        <w:p w:rsidR="0055093B" w:rsidRDefault="0055093B" w:rsidP="00D44AFE">
          <w:pPr>
            <w:pStyle w:val="TOCHeading"/>
            <w:spacing w:before="0"/>
          </w:pPr>
          <w:r>
            <w:t>Contents</w:t>
          </w:r>
        </w:p>
        <w:p w:rsidR="00D44AFE" w:rsidRDefault="0055093B" w:rsidP="00D44AFE">
          <w:pPr>
            <w:pStyle w:val="TOC1"/>
            <w:rPr>
              <w:rFonts w:eastAsiaTheme="minorEastAsia"/>
              <w:noProof/>
              <w:lang w:eastAsia="en-GB"/>
            </w:rPr>
          </w:pPr>
          <w:r>
            <w:fldChar w:fldCharType="begin"/>
          </w:r>
          <w:r>
            <w:instrText xml:space="preserve"> TOC \o "1-3" \h \z \u </w:instrText>
          </w:r>
          <w:r>
            <w:fldChar w:fldCharType="separate"/>
          </w:r>
          <w:hyperlink w:anchor="_Toc444175142" w:history="1">
            <w:r w:rsidR="00D44AFE" w:rsidRPr="0088718A">
              <w:rPr>
                <w:rStyle w:val="Hyperlink"/>
                <w:noProof/>
              </w:rPr>
              <w:t>Abstract:</w:t>
            </w:r>
            <w:r w:rsidR="00D44AFE">
              <w:rPr>
                <w:noProof/>
                <w:webHidden/>
              </w:rPr>
              <w:tab/>
            </w:r>
            <w:r w:rsidR="00D44AFE">
              <w:rPr>
                <w:noProof/>
                <w:webHidden/>
              </w:rPr>
              <w:fldChar w:fldCharType="begin"/>
            </w:r>
            <w:r w:rsidR="00D44AFE">
              <w:rPr>
                <w:noProof/>
                <w:webHidden/>
              </w:rPr>
              <w:instrText xml:space="preserve"> PAGEREF _Toc444175142 \h </w:instrText>
            </w:r>
            <w:r w:rsidR="00D44AFE">
              <w:rPr>
                <w:noProof/>
                <w:webHidden/>
              </w:rPr>
            </w:r>
            <w:r w:rsidR="00D44AFE">
              <w:rPr>
                <w:noProof/>
                <w:webHidden/>
              </w:rPr>
              <w:fldChar w:fldCharType="separate"/>
            </w:r>
            <w:r w:rsidR="00FD7C1A">
              <w:rPr>
                <w:noProof/>
                <w:webHidden/>
              </w:rPr>
              <w:t>0</w:t>
            </w:r>
            <w:r w:rsidR="00D44AFE">
              <w:rPr>
                <w:noProof/>
                <w:webHidden/>
              </w:rPr>
              <w:fldChar w:fldCharType="end"/>
            </w:r>
          </w:hyperlink>
        </w:p>
        <w:p w:rsidR="00D44AFE" w:rsidRDefault="005B2455" w:rsidP="00D44AFE">
          <w:pPr>
            <w:pStyle w:val="TOC1"/>
            <w:rPr>
              <w:rFonts w:eastAsiaTheme="minorEastAsia"/>
              <w:noProof/>
              <w:lang w:eastAsia="en-GB"/>
            </w:rPr>
          </w:pPr>
          <w:hyperlink w:anchor="_Toc444175143" w:history="1">
            <w:r w:rsidR="00D44AFE" w:rsidRPr="0088718A">
              <w:rPr>
                <w:rStyle w:val="Hyperlink"/>
                <w:noProof/>
              </w:rPr>
              <w:t>Introduction:</w:t>
            </w:r>
            <w:r w:rsidR="00D44AFE">
              <w:rPr>
                <w:noProof/>
                <w:webHidden/>
              </w:rPr>
              <w:tab/>
            </w:r>
            <w:r w:rsidR="00D44AFE">
              <w:rPr>
                <w:noProof/>
                <w:webHidden/>
              </w:rPr>
              <w:fldChar w:fldCharType="begin"/>
            </w:r>
            <w:r w:rsidR="00D44AFE">
              <w:rPr>
                <w:noProof/>
                <w:webHidden/>
              </w:rPr>
              <w:instrText xml:space="preserve"> PAGEREF _Toc444175143 \h </w:instrText>
            </w:r>
            <w:r w:rsidR="00D44AFE">
              <w:rPr>
                <w:noProof/>
                <w:webHidden/>
              </w:rPr>
            </w:r>
            <w:r w:rsidR="00D44AFE">
              <w:rPr>
                <w:noProof/>
                <w:webHidden/>
              </w:rPr>
              <w:fldChar w:fldCharType="separate"/>
            </w:r>
            <w:r w:rsidR="00FD7C1A">
              <w:rPr>
                <w:noProof/>
                <w:webHidden/>
              </w:rPr>
              <w:t>2</w:t>
            </w:r>
            <w:r w:rsidR="00D44AFE">
              <w:rPr>
                <w:noProof/>
                <w:webHidden/>
              </w:rPr>
              <w:fldChar w:fldCharType="end"/>
            </w:r>
          </w:hyperlink>
        </w:p>
        <w:p w:rsidR="00D44AFE" w:rsidRDefault="005B2455" w:rsidP="00D44AFE">
          <w:pPr>
            <w:pStyle w:val="TOC1"/>
            <w:rPr>
              <w:rFonts w:eastAsiaTheme="minorEastAsia"/>
              <w:noProof/>
              <w:lang w:eastAsia="en-GB"/>
            </w:rPr>
          </w:pPr>
          <w:hyperlink w:anchor="_Toc444175144" w:history="1">
            <w:r w:rsidR="00D44AFE" w:rsidRPr="0088718A">
              <w:rPr>
                <w:rStyle w:val="Hyperlink"/>
                <w:noProof/>
              </w:rPr>
              <w:t>Background:</w:t>
            </w:r>
            <w:r w:rsidR="00D44AFE">
              <w:rPr>
                <w:noProof/>
                <w:webHidden/>
              </w:rPr>
              <w:tab/>
            </w:r>
            <w:r w:rsidR="00D44AFE">
              <w:rPr>
                <w:noProof/>
                <w:webHidden/>
              </w:rPr>
              <w:fldChar w:fldCharType="begin"/>
            </w:r>
            <w:r w:rsidR="00D44AFE">
              <w:rPr>
                <w:noProof/>
                <w:webHidden/>
              </w:rPr>
              <w:instrText xml:space="preserve"> PAGEREF _Toc444175144 \h </w:instrText>
            </w:r>
            <w:r w:rsidR="00D44AFE">
              <w:rPr>
                <w:noProof/>
                <w:webHidden/>
              </w:rPr>
            </w:r>
            <w:r w:rsidR="00D44AFE">
              <w:rPr>
                <w:noProof/>
                <w:webHidden/>
              </w:rPr>
              <w:fldChar w:fldCharType="separate"/>
            </w:r>
            <w:r w:rsidR="00FD7C1A">
              <w:rPr>
                <w:noProof/>
                <w:webHidden/>
              </w:rPr>
              <w:t>2</w:t>
            </w:r>
            <w:r w:rsidR="00D44AFE">
              <w:rPr>
                <w:noProof/>
                <w:webHidden/>
              </w:rPr>
              <w:fldChar w:fldCharType="end"/>
            </w:r>
          </w:hyperlink>
        </w:p>
        <w:p w:rsidR="00D44AFE" w:rsidRDefault="005B2455" w:rsidP="00D44AFE">
          <w:pPr>
            <w:pStyle w:val="TOC2"/>
            <w:tabs>
              <w:tab w:val="right" w:leader="dot" w:pos="10762"/>
            </w:tabs>
            <w:spacing w:after="0"/>
            <w:rPr>
              <w:rFonts w:eastAsiaTheme="minorEastAsia"/>
              <w:noProof/>
              <w:lang w:eastAsia="en-GB"/>
            </w:rPr>
          </w:pPr>
          <w:hyperlink w:anchor="_Toc444175145" w:history="1">
            <w:r w:rsidR="00D44AFE" w:rsidRPr="0088718A">
              <w:rPr>
                <w:rStyle w:val="Hyperlink"/>
                <w:noProof/>
              </w:rPr>
              <w:t>ARIA:</w:t>
            </w:r>
            <w:r w:rsidR="00D44AFE">
              <w:rPr>
                <w:noProof/>
                <w:webHidden/>
              </w:rPr>
              <w:tab/>
            </w:r>
            <w:r w:rsidR="00D44AFE">
              <w:rPr>
                <w:noProof/>
                <w:webHidden/>
              </w:rPr>
              <w:fldChar w:fldCharType="begin"/>
            </w:r>
            <w:r w:rsidR="00D44AFE">
              <w:rPr>
                <w:noProof/>
                <w:webHidden/>
              </w:rPr>
              <w:instrText xml:space="preserve"> PAGEREF _Toc444175145 \h </w:instrText>
            </w:r>
            <w:r w:rsidR="00D44AFE">
              <w:rPr>
                <w:noProof/>
                <w:webHidden/>
              </w:rPr>
            </w:r>
            <w:r w:rsidR="00D44AFE">
              <w:rPr>
                <w:noProof/>
                <w:webHidden/>
              </w:rPr>
              <w:fldChar w:fldCharType="separate"/>
            </w:r>
            <w:r w:rsidR="00FD7C1A">
              <w:rPr>
                <w:noProof/>
                <w:webHidden/>
              </w:rPr>
              <w:t>2</w:t>
            </w:r>
            <w:r w:rsidR="00D44AFE">
              <w:rPr>
                <w:noProof/>
                <w:webHidden/>
              </w:rPr>
              <w:fldChar w:fldCharType="end"/>
            </w:r>
          </w:hyperlink>
        </w:p>
        <w:p w:rsidR="00D44AFE" w:rsidRDefault="005B2455" w:rsidP="00D44AFE">
          <w:pPr>
            <w:pStyle w:val="TOC1"/>
            <w:rPr>
              <w:rFonts w:eastAsiaTheme="minorEastAsia"/>
              <w:noProof/>
              <w:lang w:eastAsia="en-GB"/>
            </w:rPr>
          </w:pPr>
          <w:hyperlink w:anchor="_Toc444175146" w:history="1">
            <w:r w:rsidR="00D44AFE" w:rsidRPr="0088718A">
              <w:rPr>
                <w:rStyle w:val="Hyperlink"/>
                <w:noProof/>
              </w:rPr>
              <w:t>Control Architectures:</w:t>
            </w:r>
            <w:r w:rsidR="00D44AFE">
              <w:rPr>
                <w:noProof/>
                <w:webHidden/>
              </w:rPr>
              <w:tab/>
            </w:r>
            <w:r w:rsidR="00D44AFE">
              <w:rPr>
                <w:noProof/>
                <w:webHidden/>
              </w:rPr>
              <w:fldChar w:fldCharType="begin"/>
            </w:r>
            <w:r w:rsidR="00D44AFE">
              <w:rPr>
                <w:noProof/>
                <w:webHidden/>
              </w:rPr>
              <w:instrText xml:space="preserve"> PAGEREF _Toc444175146 \h </w:instrText>
            </w:r>
            <w:r w:rsidR="00D44AFE">
              <w:rPr>
                <w:noProof/>
                <w:webHidden/>
              </w:rPr>
            </w:r>
            <w:r w:rsidR="00D44AFE">
              <w:rPr>
                <w:noProof/>
                <w:webHidden/>
              </w:rPr>
              <w:fldChar w:fldCharType="separate"/>
            </w:r>
            <w:r w:rsidR="00FD7C1A">
              <w:rPr>
                <w:noProof/>
                <w:webHidden/>
              </w:rPr>
              <w:t>2</w:t>
            </w:r>
            <w:r w:rsidR="00D44AFE">
              <w:rPr>
                <w:noProof/>
                <w:webHidden/>
              </w:rPr>
              <w:fldChar w:fldCharType="end"/>
            </w:r>
          </w:hyperlink>
        </w:p>
        <w:p w:rsidR="00D44AFE" w:rsidRDefault="005B2455" w:rsidP="00D44AFE">
          <w:pPr>
            <w:pStyle w:val="TOC2"/>
            <w:tabs>
              <w:tab w:val="right" w:leader="dot" w:pos="10762"/>
            </w:tabs>
            <w:spacing w:after="0"/>
            <w:rPr>
              <w:rFonts w:eastAsiaTheme="minorEastAsia"/>
              <w:noProof/>
              <w:lang w:eastAsia="en-GB"/>
            </w:rPr>
          </w:pPr>
          <w:hyperlink w:anchor="_Toc444175147" w:history="1">
            <w:r w:rsidR="00D44AFE" w:rsidRPr="0088718A">
              <w:rPr>
                <w:rStyle w:val="Hyperlink"/>
                <w:noProof/>
              </w:rPr>
              <w:t>Classical Control:</w:t>
            </w:r>
            <w:r w:rsidR="00D44AFE">
              <w:rPr>
                <w:noProof/>
                <w:webHidden/>
              </w:rPr>
              <w:tab/>
            </w:r>
            <w:r w:rsidR="00D44AFE">
              <w:rPr>
                <w:noProof/>
                <w:webHidden/>
              </w:rPr>
              <w:fldChar w:fldCharType="begin"/>
            </w:r>
            <w:r w:rsidR="00D44AFE">
              <w:rPr>
                <w:noProof/>
                <w:webHidden/>
              </w:rPr>
              <w:instrText xml:space="preserve"> PAGEREF _Toc444175147 \h </w:instrText>
            </w:r>
            <w:r w:rsidR="00D44AFE">
              <w:rPr>
                <w:noProof/>
                <w:webHidden/>
              </w:rPr>
            </w:r>
            <w:r w:rsidR="00D44AFE">
              <w:rPr>
                <w:noProof/>
                <w:webHidden/>
              </w:rPr>
              <w:fldChar w:fldCharType="separate"/>
            </w:r>
            <w:r w:rsidR="00FD7C1A">
              <w:rPr>
                <w:noProof/>
                <w:webHidden/>
              </w:rPr>
              <w:t>2</w:t>
            </w:r>
            <w:r w:rsidR="00D44AFE">
              <w:rPr>
                <w:noProof/>
                <w:webHidden/>
              </w:rPr>
              <w:fldChar w:fldCharType="end"/>
            </w:r>
          </w:hyperlink>
          <w:bookmarkStart w:id="3" w:name="_GoBack"/>
          <w:bookmarkEnd w:id="3"/>
        </w:p>
        <w:p w:rsidR="00D44AFE" w:rsidRDefault="005B2455" w:rsidP="00D44AFE">
          <w:pPr>
            <w:pStyle w:val="TOC2"/>
            <w:tabs>
              <w:tab w:val="right" w:leader="dot" w:pos="10762"/>
            </w:tabs>
            <w:spacing w:after="0"/>
            <w:rPr>
              <w:rFonts w:eastAsiaTheme="minorEastAsia"/>
              <w:noProof/>
              <w:lang w:eastAsia="en-GB"/>
            </w:rPr>
          </w:pPr>
          <w:hyperlink w:anchor="_Toc444175148" w:history="1">
            <w:r w:rsidR="00D44AFE" w:rsidRPr="0088718A">
              <w:rPr>
                <w:rStyle w:val="Hyperlink"/>
                <w:noProof/>
              </w:rPr>
              <w:t>Subsumption:</w:t>
            </w:r>
            <w:r w:rsidR="00D44AFE">
              <w:rPr>
                <w:noProof/>
                <w:webHidden/>
              </w:rPr>
              <w:tab/>
            </w:r>
            <w:r w:rsidR="00D44AFE">
              <w:rPr>
                <w:noProof/>
                <w:webHidden/>
              </w:rPr>
              <w:fldChar w:fldCharType="begin"/>
            </w:r>
            <w:r w:rsidR="00D44AFE">
              <w:rPr>
                <w:noProof/>
                <w:webHidden/>
              </w:rPr>
              <w:instrText xml:space="preserve"> PAGEREF _Toc444175148 \h </w:instrText>
            </w:r>
            <w:r w:rsidR="00D44AFE">
              <w:rPr>
                <w:noProof/>
                <w:webHidden/>
              </w:rPr>
            </w:r>
            <w:r w:rsidR="00D44AFE">
              <w:rPr>
                <w:noProof/>
                <w:webHidden/>
              </w:rPr>
              <w:fldChar w:fldCharType="separate"/>
            </w:r>
            <w:r w:rsidR="00FD7C1A">
              <w:rPr>
                <w:noProof/>
                <w:webHidden/>
              </w:rPr>
              <w:t>3</w:t>
            </w:r>
            <w:r w:rsidR="00D44AFE">
              <w:rPr>
                <w:noProof/>
                <w:webHidden/>
              </w:rPr>
              <w:fldChar w:fldCharType="end"/>
            </w:r>
          </w:hyperlink>
        </w:p>
        <w:p w:rsidR="00D44AFE" w:rsidRDefault="005B2455" w:rsidP="00D44AFE">
          <w:pPr>
            <w:pStyle w:val="TOC1"/>
            <w:rPr>
              <w:rFonts w:eastAsiaTheme="minorEastAsia"/>
              <w:noProof/>
              <w:lang w:eastAsia="en-GB"/>
            </w:rPr>
          </w:pPr>
          <w:hyperlink w:anchor="_Toc444175149" w:history="1">
            <w:r w:rsidR="00D44AFE" w:rsidRPr="0088718A">
              <w:rPr>
                <w:rStyle w:val="Hyperlink"/>
                <w:noProof/>
              </w:rPr>
              <w:t>Fundamental Behaviours:</w:t>
            </w:r>
            <w:r w:rsidR="00D44AFE">
              <w:rPr>
                <w:noProof/>
                <w:webHidden/>
              </w:rPr>
              <w:tab/>
            </w:r>
            <w:r w:rsidR="00D44AFE">
              <w:rPr>
                <w:noProof/>
                <w:webHidden/>
              </w:rPr>
              <w:fldChar w:fldCharType="begin"/>
            </w:r>
            <w:r w:rsidR="00D44AFE">
              <w:rPr>
                <w:noProof/>
                <w:webHidden/>
              </w:rPr>
              <w:instrText xml:space="preserve"> PAGEREF _Toc444175149 \h </w:instrText>
            </w:r>
            <w:r w:rsidR="00D44AFE">
              <w:rPr>
                <w:noProof/>
                <w:webHidden/>
              </w:rPr>
            </w:r>
            <w:r w:rsidR="00D44AFE">
              <w:rPr>
                <w:noProof/>
                <w:webHidden/>
              </w:rPr>
              <w:fldChar w:fldCharType="separate"/>
            </w:r>
            <w:r w:rsidR="00FD7C1A">
              <w:rPr>
                <w:noProof/>
                <w:webHidden/>
              </w:rPr>
              <w:t>3</w:t>
            </w:r>
            <w:r w:rsidR="00D44AFE">
              <w:rPr>
                <w:noProof/>
                <w:webHidden/>
              </w:rPr>
              <w:fldChar w:fldCharType="end"/>
            </w:r>
          </w:hyperlink>
        </w:p>
        <w:p w:rsidR="00D44AFE" w:rsidRDefault="005B2455" w:rsidP="00D44AFE">
          <w:pPr>
            <w:pStyle w:val="TOC2"/>
            <w:tabs>
              <w:tab w:val="right" w:leader="dot" w:pos="10762"/>
            </w:tabs>
            <w:spacing w:after="0"/>
            <w:rPr>
              <w:rFonts w:eastAsiaTheme="minorEastAsia"/>
              <w:noProof/>
              <w:lang w:eastAsia="en-GB"/>
            </w:rPr>
          </w:pPr>
          <w:hyperlink w:anchor="_Toc444175150" w:history="1">
            <w:r w:rsidR="00D44AFE" w:rsidRPr="0088718A">
              <w:rPr>
                <w:rStyle w:val="Hyperlink"/>
                <w:noProof/>
              </w:rPr>
              <w:t>Obstacle Avoidance:</w:t>
            </w:r>
            <w:r w:rsidR="00D44AFE">
              <w:rPr>
                <w:noProof/>
                <w:webHidden/>
              </w:rPr>
              <w:tab/>
            </w:r>
            <w:r w:rsidR="00D44AFE">
              <w:rPr>
                <w:noProof/>
                <w:webHidden/>
              </w:rPr>
              <w:fldChar w:fldCharType="begin"/>
            </w:r>
            <w:r w:rsidR="00D44AFE">
              <w:rPr>
                <w:noProof/>
                <w:webHidden/>
              </w:rPr>
              <w:instrText xml:space="preserve"> PAGEREF _Toc444175150 \h </w:instrText>
            </w:r>
            <w:r w:rsidR="00D44AFE">
              <w:rPr>
                <w:noProof/>
                <w:webHidden/>
              </w:rPr>
            </w:r>
            <w:r w:rsidR="00D44AFE">
              <w:rPr>
                <w:noProof/>
                <w:webHidden/>
              </w:rPr>
              <w:fldChar w:fldCharType="separate"/>
            </w:r>
            <w:r w:rsidR="00FD7C1A">
              <w:rPr>
                <w:noProof/>
                <w:webHidden/>
              </w:rPr>
              <w:t>3</w:t>
            </w:r>
            <w:r w:rsidR="00D44AFE">
              <w:rPr>
                <w:noProof/>
                <w:webHidden/>
              </w:rPr>
              <w:fldChar w:fldCharType="end"/>
            </w:r>
          </w:hyperlink>
        </w:p>
        <w:p w:rsidR="00D44AFE" w:rsidRDefault="005B2455" w:rsidP="00D44AFE">
          <w:pPr>
            <w:pStyle w:val="TOC3"/>
            <w:tabs>
              <w:tab w:val="right" w:leader="dot" w:pos="10762"/>
            </w:tabs>
            <w:spacing w:after="0"/>
            <w:rPr>
              <w:rFonts w:eastAsiaTheme="minorEastAsia"/>
              <w:noProof/>
              <w:lang w:eastAsia="en-GB"/>
            </w:rPr>
          </w:pPr>
          <w:hyperlink w:anchor="_Toc444175151" w:history="1">
            <w:r w:rsidR="00D44AFE" w:rsidRPr="0088718A">
              <w:rPr>
                <w:rStyle w:val="Hyperlink"/>
                <w:noProof/>
              </w:rPr>
              <w:t>The Bug Algorithm:</w:t>
            </w:r>
            <w:r w:rsidR="00D44AFE">
              <w:rPr>
                <w:noProof/>
                <w:webHidden/>
              </w:rPr>
              <w:tab/>
            </w:r>
            <w:r w:rsidR="00D44AFE">
              <w:rPr>
                <w:noProof/>
                <w:webHidden/>
              </w:rPr>
              <w:fldChar w:fldCharType="begin"/>
            </w:r>
            <w:r w:rsidR="00D44AFE">
              <w:rPr>
                <w:noProof/>
                <w:webHidden/>
              </w:rPr>
              <w:instrText xml:space="preserve"> PAGEREF _Toc444175151 \h </w:instrText>
            </w:r>
            <w:r w:rsidR="00D44AFE">
              <w:rPr>
                <w:noProof/>
                <w:webHidden/>
              </w:rPr>
            </w:r>
            <w:r w:rsidR="00D44AFE">
              <w:rPr>
                <w:noProof/>
                <w:webHidden/>
              </w:rPr>
              <w:fldChar w:fldCharType="separate"/>
            </w:r>
            <w:r w:rsidR="00FD7C1A">
              <w:rPr>
                <w:noProof/>
                <w:webHidden/>
              </w:rPr>
              <w:t>3</w:t>
            </w:r>
            <w:r w:rsidR="00D44AFE">
              <w:rPr>
                <w:noProof/>
                <w:webHidden/>
              </w:rPr>
              <w:fldChar w:fldCharType="end"/>
            </w:r>
          </w:hyperlink>
        </w:p>
        <w:p w:rsidR="00D44AFE" w:rsidRDefault="005B2455" w:rsidP="00D44AFE">
          <w:pPr>
            <w:pStyle w:val="TOC3"/>
            <w:tabs>
              <w:tab w:val="right" w:leader="dot" w:pos="10762"/>
            </w:tabs>
            <w:spacing w:after="0"/>
            <w:rPr>
              <w:rFonts w:eastAsiaTheme="minorEastAsia"/>
              <w:noProof/>
              <w:lang w:eastAsia="en-GB"/>
            </w:rPr>
          </w:pPr>
          <w:hyperlink w:anchor="_Toc444175152" w:history="1">
            <w:r w:rsidR="00D44AFE" w:rsidRPr="0088718A">
              <w:rPr>
                <w:rStyle w:val="Hyperlink"/>
                <w:noProof/>
              </w:rPr>
              <w:t>Potential Fields:</w:t>
            </w:r>
            <w:r w:rsidR="00D44AFE">
              <w:rPr>
                <w:noProof/>
                <w:webHidden/>
              </w:rPr>
              <w:tab/>
            </w:r>
            <w:r w:rsidR="00D44AFE">
              <w:rPr>
                <w:noProof/>
                <w:webHidden/>
              </w:rPr>
              <w:fldChar w:fldCharType="begin"/>
            </w:r>
            <w:r w:rsidR="00D44AFE">
              <w:rPr>
                <w:noProof/>
                <w:webHidden/>
              </w:rPr>
              <w:instrText xml:space="preserve"> PAGEREF _Toc444175152 \h </w:instrText>
            </w:r>
            <w:r w:rsidR="00D44AFE">
              <w:rPr>
                <w:noProof/>
                <w:webHidden/>
              </w:rPr>
            </w:r>
            <w:r w:rsidR="00D44AFE">
              <w:rPr>
                <w:noProof/>
                <w:webHidden/>
              </w:rPr>
              <w:fldChar w:fldCharType="separate"/>
            </w:r>
            <w:r w:rsidR="00FD7C1A">
              <w:rPr>
                <w:noProof/>
                <w:webHidden/>
              </w:rPr>
              <w:t>3</w:t>
            </w:r>
            <w:r w:rsidR="00D44AFE">
              <w:rPr>
                <w:noProof/>
                <w:webHidden/>
              </w:rPr>
              <w:fldChar w:fldCharType="end"/>
            </w:r>
          </w:hyperlink>
        </w:p>
        <w:p w:rsidR="00D44AFE" w:rsidRDefault="005B2455" w:rsidP="00D44AFE">
          <w:pPr>
            <w:pStyle w:val="TOC2"/>
            <w:tabs>
              <w:tab w:val="right" w:leader="dot" w:pos="10762"/>
            </w:tabs>
            <w:spacing w:after="0"/>
            <w:rPr>
              <w:rFonts w:eastAsiaTheme="minorEastAsia"/>
              <w:noProof/>
              <w:lang w:eastAsia="en-GB"/>
            </w:rPr>
          </w:pPr>
          <w:hyperlink w:anchor="_Toc444175153" w:history="1">
            <w:r w:rsidR="00D44AFE" w:rsidRPr="0088718A">
              <w:rPr>
                <w:rStyle w:val="Hyperlink"/>
                <w:noProof/>
              </w:rPr>
              <w:t>Edge Following:</w:t>
            </w:r>
            <w:r w:rsidR="00D44AFE">
              <w:rPr>
                <w:noProof/>
                <w:webHidden/>
              </w:rPr>
              <w:tab/>
            </w:r>
            <w:r w:rsidR="00D44AFE">
              <w:rPr>
                <w:noProof/>
                <w:webHidden/>
              </w:rPr>
              <w:fldChar w:fldCharType="begin"/>
            </w:r>
            <w:r w:rsidR="00D44AFE">
              <w:rPr>
                <w:noProof/>
                <w:webHidden/>
              </w:rPr>
              <w:instrText xml:space="preserve"> PAGEREF _Toc444175153 \h </w:instrText>
            </w:r>
            <w:r w:rsidR="00D44AFE">
              <w:rPr>
                <w:noProof/>
                <w:webHidden/>
              </w:rPr>
            </w:r>
            <w:r w:rsidR="00D44AFE">
              <w:rPr>
                <w:noProof/>
                <w:webHidden/>
              </w:rPr>
              <w:fldChar w:fldCharType="separate"/>
            </w:r>
            <w:r w:rsidR="00FD7C1A">
              <w:rPr>
                <w:noProof/>
                <w:webHidden/>
              </w:rPr>
              <w:t>4</w:t>
            </w:r>
            <w:r w:rsidR="00D44AFE">
              <w:rPr>
                <w:noProof/>
                <w:webHidden/>
              </w:rPr>
              <w:fldChar w:fldCharType="end"/>
            </w:r>
          </w:hyperlink>
        </w:p>
        <w:p w:rsidR="00D44AFE" w:rsidRDefault="005B2455" w:rsidP="00D44AFE">
          <w:pPr>
            <w:pStyle w:val="TOC3"/>
            <w:tabs>
              <w:tab w:val="right" w:leader="dot" w:pos="10762"/>
            </w:tabs>
            <w:spacing w:after="0"/>
            <w:rPr>
              <w:rFonts w:eastAsiaTheme="minorEastAsia"/>
              <w:noProof/>
              <w:lang w:eastAsia="en-GB"/>
            </w:rPr>
          </w:pPr>
          <w:hyperlink w:anchor="_Toc444175154" w:history="1">
            <w:r w:rsidR="00D44AFE" w:rsidRPr="0088718A">
              <w:rPr>
                <w:rStyle w:val="Hyperlink"/>
                <w:noProof/>
              </w:rPr>
              <w:t>Feedback Control:</w:t>
            </w:r>
            <w:r w:rsidR="00D44AFE">
              <w:rPr>
                <w:noProof/>
                <w:webHidden/>
              </w:rPr>
              <w:tab/>
            </w:r>
            <w:r w:rsidR="00D44AFE">
              <w:rPr>
                <w:noProof/>
                <w:webHidden/>
              </w:rPr>
              <w:fldChar w:fldCharType="begin"/>
            </w:r>
            <w:r w:rsidR="00D44AFE">
              <w:rPr>
                <w:noProof/>
                <w:webHidden/>
              </w:rPr>
              <w:instrText xml:space="preserve"> PAGEREF _Toc444175154 \h </w:instrText>
            </w:r>
            <w:r w:rsidR="00D44AFE">
              <w:rPr>
                <w:noProof/>
                <w:webHidden/>
              </w:rPr>
            </w:r>
            <w:r w:rsidR="00D44AFE">
              <w:rPr>
                <w:noProof/>
                <w:webHidden/>
              </w:rPr>
              <w:fldChar w:fldCharType="separate"/>
            </w:r>
            <w:r w:rsidR="00FD7C1A">
              <w:rPr>
                <w:noProof/>
                <w:webHidden/>
              </w:rPr>
              <w:t>4</w:t>
            </w:r>
            <w:r w:rsidR="00D44AFE">
              <w:rPr>
                <w:noProof/>
                <w:webHidden/>
              </w:rPr>
              <w:fldChar w:fldCharType="end"/>
            </w:r>
          </w:hyperlink>
        </w:p>
        <w:p w:rsidR="00D44AFE" w:rsidRDefault="005B2455" w:rsidP="00D44AFE">
          <w:pPr>
            <w:pStyle w:val="TOC3"/>
            <w:tabs>
              <w:tab w:val="right" w:leader="dot" w:pos="10762"/>
            </w:tabs>
            <w:spacing w:after="0"/>
            <w:rPr>
              <w:rFonts w:eastAsiaTheme="minorEastAsia"/>
              <w:noProof/>
              <w:lang w:eastAsia="en-GB"/>
            </w:rPr>
          </w:pPr>
          <w:hyperlink w:anchor="_Toc444175155" w:history="1">
            <w:r w:rsidR="00D44AFE" w:rsidRPr="0088718A">
              <w:rPr>
                <w:rStyle w:val="Hyperlink"/>
                <w:noProof/>
              </w:rPr>
              <w:t>Fuzzy Logic:</w:t>
            </w:r>
            <w:r w:rsidR="00D44AFE">
              <w:rPr>
                <w:noProof/>
                <w:webHidden/>
              </w:rPr>
              <w:tab/>
            </w:r>
            <w:r w:rsidR="00D44AFE">
              <w:rPr>
                <w:noProof/>
                <w:webHidden/>
              </w:rPr>
              <w:fldChar w:fldCharType="begin"/>
            </w:r>
            <w:r w:rsidR="00D44AFE">
              <w:rPr>
                <w:noProof/>
                <w:webHidden/>
              </w:rPr>
              <w:instrText xml:space="preserve"> PAGEREF _Toc444175155 \h </w:instrText>
            </w:r>
            <w:r w:rsidR="00D44AFE">
              <w:rPr>
                <w:noProof/>
                <w:webHidden/>
              </w:rPr>
            </w:r>
            <w:r w:rsidR="00D44AFE">
              <w:rPr>
                <w:noProof/>
                <w:webHidden/>
              </w:rPr>
              <w:fldChar w:fldCharType="separate"/>
            </w:r>
            <w:r w:rsidR="00FD7C1A">
              <w:rPr>
                <w:noProof/>
                <w:webHidden/>
              </w:rPr>
              <w:t>5</w:t>
            </w:r>
            <w:r w:rsidR="00D44AFE">
              <w:rPr>
                <w:noProof/>
                <w:webHidden/>
              </w:rPr>
              <w:fldChar w:fldCharType="end"/>
            </w:r>
          </w:hyperlink>
        </w:p>
        <w:p w:rsidR="00D44AFE" w:rsidRDefault="005B2455" w:rsidP="00D44AFE">
          <w:pPr>
            <w:pStyle w:val="TOC2"/>
            <w:tabs>
              <w:tab w:val="right" w:leader="dot" w:pos="10762"/>
            </w:tabs>
            <w:spacing w:after="0"/>
            <w:rPr>
              <w:rFonts w:eastAsiaTheme="minorEastAsia"/>
              <w:noProof/>
              <w:lang w:eastAsia="en-GB"/>
            </w:rPr>
          </w:pPr>
          <w:hyperlink w:anchor="_Toc444175156" w:history="1">
            <w:r w:rsidR="00D44AFE" w:rsidRPr="0088718A">
              <w:rPr>
                <w:rStyle w:val="Hyperlink"/>
                <w:noProof/>
              </w:rPr>
              <w:t>Wandering/Exploration:</w:t>
            </w:r>
            <w:r w:rsidR="00D44AFE">
              <w:rPr>
                <w:noProof/>
                <w:webHidden/>
              </w:rPr>
              <w:tab/>
            </w:r>
            <w:r w:rsidR="00D44AFE">
              <w:rPr>
                <w:noProof/>
                <w:webHidden/>
              </w:rPr>
              <w:fldChar w:fldCharType="begin"/>
            </w:r>
            <w:r w:rsidR="00D44AFE">
              <w:rPr>
                <w:noProof/>
                <w:webHidden/>
              </w:rPr>
              <w:instrText xml:space="preserve"> PAGEREF _Toc444175156 \h </w:instrText>
            </w:r>
            <w:r w:rsidR="00D44AFE">
              <w:rPr>
                <w:noProof/>
                <w:webHidden/>
              </w:rPr>
            </w:r>
            <w:r w:rsidR="00D44AFE">
              <w:rPr>
                <w:noProof/>
                <w:webHidden/>
              </w:rPr>
              <w:fldChar w:fldCharType="separate"/>
            </w:r>
            <w:r w:rsidR="00FD7C1A">
              <w:rPr>
                <w:noProof/>
                <w:webHidden/>
              </w:rPr>
              <w:t>5</w:t>
            </w:r>
            <w:r w:rsidR="00D44AFE">
              <w:rPr>
                <w:noProof/>
                <w:webHidden/>
              </w:rPr>
              <w:fldChar w:fldCharType="end"/>
            </w:r>
          </w:hyperlink>
        </w:p>
        <w:p w:rsidR="00D44AFE" w:rsidRDefault="005B2455" w:rsidP="00D44AFE">
          <w:pPr>
            <w:pStyle w:val="TOC2"/>
            <w:tabs>
              <w:tab w:val="right" w:leader="dot" w:pos="10762"/>
            </w:tabs>
            <w:spacing w:after="0"/>
            <w:rPr>
              <w:rFonts w:eastAsiaTheme="minorEastAsia"/>
              <w:noProof/>
              <w:lang w:eastAsia="en-GB"/>
            </w:rPr>
          </w:pPr>
          <w:hyperlink w:anchor="_Toc444175157" w:history="1">
            <w:r w:rsidR="00D44AFE" w:rsidRPr="0088718A">
              <w:rPr>
                <w:rStyle w:val="Hyperlink"/>
                <w:noProof/>
              </w:rPr>
              <w:t>Localisation/Dead Reckoning:</w:t>
            </w:r>
            <w:r w:rsidR="00D44AFE">
              <w:rPr>
                <w:noProof/>
                <w:webHidden/>
              </w:rPr>
              <w:tab/>
            </w:r>
            <w:r w:rsidR="00D44AFE">
              <w:rPr>
                <w:noProof/>
                <w:webHidden/>
              </w:rPr>
              <w:fldChar w:fldCharType="begin"/>
            </w:r>
            <w:r w:rsidR="00D44AFE">
              <w:rPr>
                <w:noProof/>
                <w:webHidden/>
              </w:rPr>
              <w:instrText xml:space="preserve"> PAGEREF _Toc444175157 \h </w:instrText>
            </w:r>
            <w:r w:rsidR="00D44AFE">
              <w:rPr>
                <w:noProof/>
                <w:webHidden/>
              </w:rPr>
            </w:r>
            <w:r w:rsidR="00D44AFE">
              <w:rPr>
                <w:noProof/>
                <w:webHidden/>
              </w:rPr>
              <w:fldChar w:fldCharType="separate"/>
            </w:r>
            <w:r w:rsidR="00FD7C1A">
              <w:rPr>
                <w:noProof/>
                <w:webHidden/>
              </w:rPr>
              <w:t>5</w:t>
            </w:r>
            <w:r w:rsidR="00D44AFE">
              <w:rPr>
                <w:noProof/>
                <w:webHidden/>
              </w:rPr>
              <w:fldChar w:fldCharType="end"/>
            </w:r>
          </w:hyperlink>
        </w:p>
        <w:p w:rsidR="00D44AFE" w:rsidRDefault="005B2455" w:rsidP="00D44AFE">
          <w:pPr>
            <w:pStyle w:val="TOC3"/>
            <w:tabs>
              <w:tab w:val="right" w:leader="dot" w:pos="10762"/>
            </w:tabs>
            <w:spacing w:after="0"/>
            <w:rPr>
              <w:rFonts w:eastAsiaTheme="minorEastAsia"/>
              <w:noProof/>
              <w:lang w:eastAsia="en-GB"/>
            </w:rPr>
          </w:pPr>
          <w:hyperlink w:anchor="_Toc444175158" w:history="1">
            <w:r w:rsidR="00D44AFE" w:rsidRPr="0088718A">
              <w:rPr>
                <w:rStyle w:val="Hyperlink"/>
                <w:noProof/>
              </w:rPr>
              <w:t>Odometry:</w:t>
            </w:r>
            <w:r w:rsidR="00D44AFE">
              <w:rPr>
                <w:noProof/>
                <w:webHidden/>
              </w:rPr>
              <w:tab/>
            </w:r>
            <w:r w:rsidR="00D44AFE">
              <w:rPr>
                <w:noProof/>
                <w:webHidden/>
              </w:rPr>
              <w:fldChar w:fldCharType="begin"/>
            </w:r>
            <w:r w:rsidR="00D44AFE">
              <w:rPr>
                <w:noProof/>
                <w:webHidden/>
              </w:rPr>
              <w:instrText xml:space="preserve"> PAGEREF _Toc444175158 \h </w:instrText>
            </w:r>
            <w:r w:rsidR="00D44AFE">
              <w:rPr>
                <w:noProof/>
                <w:webHidden/>
              </w:rPr>
            </w:r>
            <w:r w:rsidR="00D44AFE">
              <w:rPr>
                <w:noProof/>
                <w:webHidden/>
              </w:rPr>
              <w:fldChar w:fldCharType="separate"/>
            </w:r>
            <w:r w:rsidR="00FD7C1A">
              <w:rPr>
                <w:noProof/>
                <w:webHidden/>
              </w:rPr>
              <w:t>6</w:t>
            </w:r>
            <w:r w:rsidR="00D44AFE">
              <w:rPr>
                <w:noProof/>
                <w:webHidden/>
              </w:rPr>
              <w:fldChar w:fldCharType="end"/>
            </w:r>
          </w:hyperlink>
        </w:p>
        <w:p w:rsidR="00D44AFE" w:rsidRDefault="005B2455" w:rsidP="00D44AFE">
          <w:pPr>
            <w:pStyle w:val="TOC2"/>
            <w:tabs>
              <w:tab w:val="right" w:leader="dot" w:pos="10762"/>
            </w:tabs>
            <w:spacing w:after="0"/>
            <w:rPr>
              <w:rFonts w:eastAsiaTheme="minorEastAsia"/>
              <w:noProof/>
              <w:lang w:eastAsia="en-GB"/>
            </w:rPr>
          </w:pPr>
          <w:hyperlink w:anchor="_Toc444175159" w:history="1">
            <w:r w:rsidR="00D44AFE" w:rsidRPr="0088718A">
              <w:rPr>
                <w:rStyle w:val="Hyperlink"/>
                <w:noProof/>
              </w:rPr>
              <w:t>Mapping:</w:t>
            </w:r>
            <w:r w:rsidR="00D44AFE">
              <w:rPr>
                <w:noProof/>
                <w:webHidden/>
              </w:rPr>
              <w:tab/>
            </w:r>
            <w:r w:rsidR="00D44AFE">
              <w:rPr>
                <w:noProof/>
                <w:webHidden/>
              </w:rPr>
              <w:fldChar w:fldCharType="begin"/>
            </w:r>
            <w:r w:rsidR="00D44AFE">
              <w:rPr>
                <w:noProof/>
                <w:webHidden/>
              </w:rPr>
              <w:instrText xml:space="preserve"> PAGEREF _Toc444175159 \h </w:instrText>
            </w:r>
            <w:r w:rsidR="00D44AFE">
              <w:rPr>
                <w:noProof/>
                <w:webHidden/>
              </w:rPr>
            </w:r>
            <w:r w:rsidR="00D44AFE">
              <w:rPr>
                <w:noProof/>
                <w:webHidden/>
              </w:rPr>
              <w:fldChar w:fldCharType="separate"/>
            </w:r>
            <w:r w:rsidR="00FD7C1A">
              <w:rPr>
                <w:noProof/>
                <w:webHidden/>
              </w:rPr>
              <w:t>6</w:t>
            </w:r>
            <w:r w:rsidR="00D44AFE">
              <w:rPr>
                <w:noProof/>
                <w:webHidden/>
              </w:rPr>
              <w:fldChar w:fldCharType="end"/>
            </w:r>
          </w:hyperlink>
        </w:p>
        <w:p w:rsidR="00D44AFE" w:rsidRDefault="005B2455" w:rsidP="00D44AFE">
          <w:pPr>
            <w:pStyle w:val="TOC3"/>
            <w:tabs>
              <w:tab w:val="right" w:leader="dot" w:pos="10762"/>
            </w:tabs>
            <w:spacing w:after="0"/>
            <w:rPr>
              <w:rFonts w:eastAsiaTheme="minorEastAsia"/>
              <w:noProof/>
              <w:lang w:eastAsia="en-GB"/>
            </w:rPr>
          </w:pPr>
          <w:hyperlink w:anchor="_Toc444175160" w:history="1">
            <w:r w:rsidR="00D44AFE" w:rsidRPr="0088718A">
              <w:rPr>
                <w:rStyle w:val="Hyperlink"/>
                <w:noProof/>
              </w:rPr>
              <w:t>Modified Histogram Technique:</w:t>
            </w:r>
            <w:r w:rsidR="00D44AFE">
              <w:rPr>
                <w:noProof/>
                <w:webHidden/>
              </w:rPr>
              <w:tab/>
            </w:r>
            <w:r w:rsidR="00D44AFE">
              <w:rPr>
                <w:noProof/>
                <w:webHidden/>
              </w:rPr>
              <w:fldChar w:fldCharType="begin"/>
            </w:r>
            <w:r w:rsidR="00D44AFE">
              <w:rPr>
                <w:noProof/>
                <w:webHidden/>
              </w:rPr>
              <w:instrText xml:space="preserve"> PAGEREF _Toc444175160 \h </w:instrText>
            </w:r>
            <w:r w:rsidR="00D44AFE">
              <w:rPr>
                <w:noProof/>
                <w:webHidden/>
              </w:rPr>
            </w:r>
            <w:r w:rsidR="00D44AFE">
              <w:rPr>
                <w:noProof/>
                <w:webHidden/>
              </w:rPr>
              <w:fldChar w:fldCharType="separate"/>
            </w:r>
            <w:r w:rsidR="00FD7C1A">
              <w:rPr>
                <w:noProof/>
                <w:webHidden/>
              </w:rPr>
              <w:t>6</w:t>
            </w:r>
            <w:r w:rsidR="00D44AFE">
              <w:rPr>
                <w:noProof/>
                <w:webHidden/>
              </w:rPr>
              <w:fldChar w:fldCharType="end"/>
            </w:r>
          </w:hyperlink>
        </w:p>
        <w:p w:rsidR="00D44AFE" w:rsidRDefault="005B2455" w:rsidP="00D44AFE">
          <w:pPr>
            <w:pStyle w:val="TOC3"/>
            <w:tabs>
              <w:tab w:val="right" w:leader="dot" w:pos="10762"/>
            </w:tabs>
            <w:spacing w:after="0"/>
            <w:rPr>
              <w:rFonts w:eastAsiaTheme="minorEastAsia"/>
              <w:noProof/>
              <w:lang w:eastAsia="en-GB"/>
            </w:rPr>
          </w:pPr>
          <w:hyperlink w:anchor="_Toc444175161" w:history="1">
            <w:r w:rsidR="00D44AFE" w:rsidRPr="0088718A">
              <w:rPr>
                <w:rStyle w:val="Hyperlink"/>
                <w:noProof/>
              </w:rPr>
              <w:t>Scattergrams/RANSAC:</w:t>
            </w:r>
            <w:r w:rsidR="00D44AFE">
              <w:rPr>
                <w:noProof/>
                <w:webHidden/>
              </w:rPr>
              <w:tab/>
            </w:r>
            <w:r w:rsidR="00D44AFE">
              <w:rPr>
                <w:noProof/>
                <w:webHidden/>
              </w:rPr>
              <w:fldChar w:fldCharType="begin"/>
            </w:r>
            <w:r w:rsidR="00D44AFE">
              <w:rPr>
                <w:noProof/>
                <w:webHidden/>
              </w:rPr>
              <w:instrText xml:space="preserve"> PAGEREF _Toc444175161 \h </w:instrText>
            </w:r>
            <w:r w:rsidR="00D44AFE">
              <w:rPr>
                <w:noProof/>
                <w:webHidden/>
              </w:rPr>
            </w:r>
            <w:r w:rsidR="00D44AFE">
              <w:rPr>
                <w:noProof/>
                <w:webHidden/>
              </w:rPr>
              <w:fldChar w:fldCharType="separate"/>
            </w:r>
            <w:r w:rsidR="00FD7C1A">
              <w:rPr>
                <w:noProof/>
                <w:webHidden/>
              </w:rPr>
              <w:t>7</w:t>
            </w:r>
            <w:r w:rsidR="00D44AFE">
              <w:rPr>
                <w:noProof/>
                <w:webHidden/>
              </w:rPr>
              <w:fldChar w:fldCharType="end"/>
            </w:r>
          </w:hyperlink>
        </w:p>
        <w:p w:rsidR="00D44AFE" w:rsidRDefault="005B2455" w:rsidP="00D44AFE">
          <w:pPr>
            <w:pStyle w:val="TOC2"/>
            <w:tabs>
              <w:tab w:val="right" w:leader="dot" w:pos="10762"/>
            </w:tabs>
            <w:spacing w:after="0"/>
            <w:rPr>
              <w:rFonts w:eastAsiaTheme="minorEastAsia"/>
              <w:noProof/>
              <w:lang w:eastAsia="en-GB"/>
            </w:rPr>
          </w:pPr>
          <w:hyperlink w:anchor="_Toc444175162" w:history="1">
            <w:r w:rsidR="00D44AFE" w:rsidRPr="0088718A">
              <w:rPr>
                <w:rStyle w:val="Hyperlink"/>
                <w:noProof/>
              </w:rPr>
              <w:t>Path Planning:</w:t>
            </w:r>
            <w:r w:rsidR="00D44AFE">
              <w:rPr>
                <w:noProof/>
                <w:webHidden/>
              </w:rPr>
              <w:tab/>
            </w:r>
            <w:r w:rsidR="00D44AFE">
              <w:rPr>
                <w:noProof/>
                <w:webHidden/>
              </w:rPr>
              <w:fldChar w:fldCharType="begin"/>
            </w:r>
            <w:r w:rsidR="00D44AFE">
              <w:rPr>
                <w:noProof/>
                <w:webHidden/>
              </w:rPr>
              <w:instrText xml:space="preserve"> PAGEREF _Toc444175162 \h </w:instrText>
            </w:r>
            <w:r w:rsidR="00D44AFE">
              <w:rPr>
                <w:noProof/>
                <w:webHidden/>
              </w:rPr>
            </w:r>
            <w:r w:rsidR="00D44AFE">
              <w:rPr>
                <w:noProof/>
                <w:webHidden/>
              </w:rPr>
              <w:fldChar w:fldCharType="separate"/>
            </w:r>
            <w:r w:rsidR="00FD7C1A">
              <w:rPr>
                <w:noProof/>
                <w:webHidden/>
              </w:rPr>
              <w:t>7</w:t>
            </w:r>
            <w:r w:rsidR="00D44AFE">
              <w:rPr>
                <w:noProof/>
                <w:webHidden/>
              </w:rPr>
              <w:fldChar w:fldCharType="end"/>
            </w:r>
          </w:hyperlink>
        </w:p>
        <w:p w:rsidR="00D44AFE" w:rsidRDefault="005B2455" w:rsidP="00D44AFE">
          <w:pPr>
            <w:pStyle w:val="TOC3"/>
            <w:tabs>
              <w:tab w:val="right" w:leader="dot" w:pos="10762"/>
            </w:tabs>
            <w:spacing w:after="0"/>
            <w:rPr>
              <w:rFonts w:eastAsiaTheme="minorEastAsia"/>
              <w:noProof/>
              <w:lang w:eastAsia="en-GB"/>
            </w:rPr>
          </w:pPr>
          <w:hyperlink w:anchor="_Toc444175163" w:history="1">
            <w:r w:rsidR="00D44AFE" w:rsidRPr="0088718A">
              <w:rPr>
                <w:rStyle w:val="Hyperlink"/>
                <w:noProof/>
              </w:rPr>
              <w:t>A*:</w:t>
            </w:r>
            <w:r w:rsidR="00D44AFE">
              <w:rPr>
                <w:noProof/>
                <w:webHidden/>
              </w:rPr>
              <w:tab/>
            </w:r>
            <w:r w:rsidR="00D44AFE">
              <w:rPr>
                <w:noProof/>
                <w:webHidden/>
              </w:rPr>
              <w:fldChar w:fldCharType="begin"/>
            </w:r>
            <w:r w:rsidR="00D44AFE">
              <w:rPr>
                <w:noProof/>
                <w:webHidden/>
              </w:rPr>
              <w:instrText xml:space="preserve"> PAGEREF _Toc444175163 \h </w:instrText>
            </w:r>
            <w:r w:rsidR="00D44AFE">
              <w:rPr>
                <w:noProof/>
                <w:webHidden/>
              </w:rPr>
            </w:r>
            <w:r w:rsidR="00D44AFE">
              <w:rPr>
                <w:noProof/>
                <w:webHidden/>
              </w:rPr>
              <w:fldChar w:fldCharType="separate"/>
            </w:r>
            <w:r w:rsidR="00FD7C1A">
              <w:rPr>
                <w:noProof/>
                <w:webHidden/>
              </w:rPr>
              <w:t>7</w:t>
            </w:r>
            <w:r w:rsidR="00D44AFE">
              <w:rPr>
                <w:noProof/>
                <w:webHidden/>
              </w:rPr>
              <w:fldChar w:fldCharType="end"/>
            </w:r>
          </w:hyperlink>
        </w:p>
        <w:p w:rsidR="00D44AFE" w:rsidRDefault="005B2455" w:rsidP="00D44AFE">
          <w:pPr>
            <w:pStyle w:val="TOC3"/>
            <w:tabs>
              <w:tab w:val="right" w:leader="dot" w:pos="10762"/>
            </w:tabs>
            <w:spacing w:after="0"/>
            <w:rPr>
              <w:rFonts w:eastAsiaTheme="minorEastAsia"/>
              <w:noProof/>
              <w:lang w:eastAsia="en-GB"/>
            </w:rPr>
          </w:pPr>
          <w:hyperlink w:anchor="_Toc444175164" w:history="1">
            <w:r w:rsidR="00D44AFE" w:rsidRPr="0088718A">
              <w:rPr>
                <w:rStyle w:val="Hyperlink"/>
                <w:noProof/>
              </w:rPr>
              <w:t>Meadow Map Method:</w:t>
            </w:r>
            <w:r w:rsidR="00D44AFE">
              <w:rPr>
                <w:noProof/>
                <w:webHidden/>
              </w:rPr>
              <w:tab/>
            </w:r>
            <w:r w:rsidR="00D44AFE">
              <w:rPr>
                <w:noProof/>
                <w:webHidden/>
              </w:rPr>
              <w:fldChar w:fldCharType="begin"/>
            </w:r>
            <w:r w:rsidR="00D44AFE">
              <w:rPr>
                <w:noProof/>
                <w:webHidden/>
              </w:rPr>
              <w:instrText xml:space="preserve"> PAGEREF _Toc444175164 \h </w:instrText>
            </w:r>
            <w:r w:rsidR="00D44AFE">
              <w:rPr>
                <w:noProof/>
                <w:webHidden/>
              </w:rPr>
            </w:r>
            <w:r w:rsidR="00D44AFE">
              <w:rPr>
                <w:noProof/>
                <w:webHidden/>
              </w:rPr>
              <w:fldChar w:fldCharType="separate"/>
            </w:r>
            <w:r w:rsidR="00FD7C1A">
              <w:rPr>
                <w:noProof/>
                <w:webHidden/>
              </w:rPr>
              <w:t>8</w:t>
            </w:r>
            <w:r w:rsidR="00D44AFE">
              <w:rPr>
                <w:noProof/>
                <w:webHidden/>
              </w:rPr>
              <w:fldChar w:fldCharType="end"/>
            </w:r>
          </w:hyperlink>
        </w:p>
        <w:p w:rsidR="00D44AFE" w:rsidRDefault="005B2455" w:rsidP="00D44AFE">
          <w:pPr>
            <w:pStyle w:val="TOC1"/>
            <w:rPr>
              <w:rFonts w:eastAsiaTheme="minorEastAsia"/>
              <w:noProof/>
              <w:lang w:eastAsia="en-GB"/>
            </w:rPr>
          </w:pPr>
          <w:hyperlink w:anchor="_Toc444175165" w:history="1">
            <w:r w:rsidR="00D44AFE" w:rsidRPr="0088718A">
              <w:rPr>
                <w:rStyle w:val="Hyperlink"/>
                <w:noProof/>
              </w:rPr>
              <w:t>Concluded Design:</w:t>
            </w:r>
            <w:r w:rsidR="00D44AFE">
              <w:rPr>
                <w:noProof/>
                <w:webHidden/>
              </w:rPr>
              <w:tab/>
            </w:r>
            <w:r w:rsidR="00D44AFE">
              <w:rPr>
                <w:noProof/>
                <w:webHidden/>
              </w:rPr>
              <w:fldChar w:fldCharType="begin"/>
            </w:r>
            <w:r w:rsidR="00D44AFE">
              <w:rPr>
                <w:noProof/>
                <w:webHidden/>
              </w:rPr>
              <w:instrText xml:space="preserve"> PAGEREF _Toc444175165 \h </w:instrText>
            </w:r>
            <w:r w:rsidR="00D44AFE">
              <w:rPr>
                <w:noProof/>
                <w:webHidden/>
              </w:rPr>
            </w:r>
            <w:r w:rsidR="00D44AFE">
              <w:rPr>
                <w:noProof/>
                <w:webHidden/>
              </w:rPr>
              <w:fldChar w:fldCharType="separate"/>
            </w:r>
            <w:r w:rsidR="00FD7C1A">
              <w:rPr>
                <w:noProof/>
                <w:webHidden/>
              </w:rPr>
              <w:t>8</w:t>
            </w:r>
            <w:r w:rsidR="00D44AFE">
              <w:rPr>
                <w:noProof/>
                <w:webHidden/>
              </w:rPr>
              <w:fldChar w:fldCharType="end"/>
            </w:r>
          </w:hyperlink>
        </w:p>
        <w:p w:rsidR="00D44AFE" w:rsidRDefault="005B2455" w:rsidP="00D44AFE">
          <w:pPr>
            <w:pStyle w:val="TOC1"/>
            <w:rPr>
              <w:rFonts w:eastAsiaTheme="minorEastAsia"/>
              <w:noProof/>
              <w:lang w:eastAsia="en-GB"/>
            </w:rPr>
          </w:pPr>
          <w:hyperlink w:anchor="_Toc444175166" w:history="1">
            <w:r w:rsidR="00D44AFE" w:rsidRPr="0088718A">
              <w:rPr>
                <w:rStyle w:val="Hyperlink"/>
                <w:noProof/>
              </w:rPr>
              <w:t>Implementation/Approach to Problem:</w:t>
            </w:r>
            <w:r w:rsidR="00D44AFE">
              <w:rPr>
                <w:noProof/>
                <w:webHidden/>
              </w:rPr>
              <w:tab/>
            </w:r>
            <w:r w:rsidR="00D44AFE">
              <w:rPr>
                <w:noProof/>
                <w:webHidden/>
              </w:rPr>
              <w:fldChar w:fldCharType="begin"/>
            </w:r>
            <w:r w:rsidR="00D44AFE">
              <w:rPr>
                <w:noProof/>
                <w:webHidden/>
              </w:rPr>
              <w:instrText xml:space="preserve"> PAGEREF _Toc444175166 \h </w:instrText>
            </w:r>
            <w:r w:rsidR="00D44AFE">
              <w:rPr>
                <w:noProof/>
                <w:webHidden/>
              </w:rPr>
            </w:r>
            <w:r w:rsidR="00D44AFE">
              <w:rPr>
                <w:noProof/>
                <w:webHidden/>
              </w:rPr>
              <w:fldChar w:fldCharType="separate"/>
            </w:r>
            <w:r w:rsidR="00FD7C1A">
              <w:rPr>
                <w:noProof/>
                <w:webHidden/>
              </w:rPr>
              <w:t>9</w:t>
            </w:r>
            <w:r w:rsidR="00D44AFE">
              <w:rPr>
                <w:noProof/>
                <w:webHidden/>
              </w:rPr>
              <w:fldChar w:fldCharType="end"/>
            </w:r>
          </w:hyperlink>
        </w:p>
        <w:p w:rsidR="00D44AFE" w:rsidRDefault="005B2455" w:rsidP="00D44AFE">
          <w:pPr>
            <w:pStyle w:val="TOC2"/>
            <w:tabs>
              <w:tab w:val="right" w:leader="dot" w:pos="10762"/>
            </w:tabs>
            <w:spacing w:after="0"/>
            <w:rPr>
              <w:rFonts w:eastAsiaTheme="minorEastAsia"/>
              <w:noProof/>
              <w:lang w:eastAsia="en-GB"/>
            </w:rPr>
          </w:pPr>
          <w:hyperlink w:anchor="_Toc444175167" w:history="1">
            <w:r w:rsidR="00D44AFE" w:rsidRPr="0088718A">
              <w:rPr>
                <w:rStyle w:val="Hyperlink"/>
                <w:noProof/>
              </w:rPr>
              <w:t>Software Architecture:</w:t>
            </w:r>
            <w:r w:rsidR="00D44AFE">
              <w:rPr>
                <w:noProof/>
                <w:webHidden/>
              </w:rPr>
              <w:tab/>
            </w:r>
            <w:r w:rsidR="00D44AFE">
              <w:rPr>
                <w:noProof/>
                <w:webHidden/>
              </w:rPr>
              <w:fldChar w:fldCharType="begin"/>
            </w:r>
            <w:r w:rsidR="00D44AFE">
              <w:rPr>
                <w:noProof/>
                <w:webHidden/>
              </w:rPr>
              <w:instrText xml:space="preserve"> PAGEREF _Toc444175167 \h </w:instrText>
            </w:r>
            <w:r w:rsidR="00D44AFE">
              <w:rPr>
                <w:noProof/>
                <w:webHidden/>
              </w:rPr>
            </w:r>
            <w:r w:rsidR="00D44AFE">
              <w:rPr>
                <w:noProof/>
                <w:webHidden/>
              </w:rPr>
              <w:fldChar w:fldCharType="separate"/>
            </w:r>
            <w:r w:rsidR="00FD7C1A">
              <w:rPr>
                <w:noProof/>
                <w:webHidden/>
              </w:rPr>
              <w:t>9</w:t>
            </w:r>
            <w:r w:rsidR="00D44AFE">
              <w:rPr>
                <w:noProof/>
                <w:webHidden/>
              </w:rPr>
              <w:fldChar w:fldCharType="end"/>
            </w:r>
          </w:hyperlink>
        </w:p>
        <w:p w:rsidR="00D44AFE" w:rsidRDefault="005B2455" w:rsidP="00D44AFE">
          <w:pPr>
            <w:pStyle w:val="TOC2"/>
            <w:tabs>
              <w:tab w:val="right" w:leader="dot" w:pos="10762"/>
            </w:tabs>
            <w:spacing w:after="0"/>
            <w:rPr>
              <w:rFonts w:eastAsiaTheme="minorEastAsia"/>
              <w:noProof/>
              <w:lang w:eastAsia="en-GB"/>
            </w:rPr>
          </w:pPr>
          <w:hyperlink w:anchor="_Toc444175168" w:history="1">
            <w:r w:rsidR="00D44AFE" w:rsidRPr="0088718A">
              <w:rPr>
                <w:rStyle w:val="Hyperlink"/>
                <w:noProof/>
              </w:rPr>
              <w:t>Obstacle Avoidance:</w:t>
            </w:r>
            <w:r w:rsidR="00D44AFE">
              <w:rPr>
                <w:noProof/>
                <w:webHidden/>
              </w:rPr>
              <w:tab/>
            </w:r>
            <w:r w:rsidR="00D44AFE">
              <w:rPr>
                <w:noProof/>
                <w:webHidden/>
              </w:rPr>
              <w:fldChar w:fldCharType="begin"/>
            </w:r>
            <w:r w:rsidR="00D44AFE">
              <w:rPr>
                <w:noProof/>
                <w:webHidden/>
              </w:rPr>
              <w:instrText xml:space="preserve"> PAGEREF _Toc444175168 \h </w:instrText>
            </w:r>
            <w:r w:rsidR="00D44AFE">
              <w:rPr>
                <w:noProof/>
                <w:webHidden/>
              </w:rPr>
            </w:r>
            <w:r w:rsidR="00D44AFE">
              <w:rPr>
                <w:noProof/>
                <w:webHidden/>
              </w:rPr>
              <w:fldChar w:fldCharType="separate"/>
            </w:r>
            <w:r w:rsidR="00FD7C1A">
              <w:rPr>
                <w:noProof/>
                <w:webHidden/>
              </w:rPr>
              <w:t>9</w:t>
            </w:r>
            <w:r w:rsidR="00D44AFE">
              <w:rPr>
                <w:noProof/>
                <w:webHidden/>
              </w:rPr>
              <w:fldChar w:fldCharType="end"/>
            </w:r>
          </w:hyperlink>
        </w:p>
        <w:p w:rsidR="00D44AFE" w:rsidRDefault="005B2455" w:rsidP="00D44AFE">
          <w:pPr>
            <w:pStyle w:val="TOC2"/>
            <w:tabs>
              <w:tab w:val="right" w:leader="dot" w:pos="10762"/>
            </w:tabs>
            <w:spacing w:after="0"/>
            <w:rPr>
              <w:rFonts w:eastAsiaTheme="minorEastAsia"/>
              <w:noProof/>
              <w:lang w:eastAsia="en-GB"/>
            </w:rPr>
          </w:pPr>
          <w:hyperlink w:anchor="_Toc444175169" w:history="1">
            <w:r w:rsidR="00D44AFE" w:rsidRPr="0088718A">
              <w:rPr>
                <w:rStyle w:val="Hyperlink"/>
                <w:noProof/>
              </w:rPr>
              <w:t>Edge Following:</w:t>
            </w:r>
            <w:r w:rsidR="00D44AFE">
              <w:rPr>
                <w:noProof/>
                <w:webHidden/>
              </w:rPr>
              <w:tab/>
            </w:r>
            <w:r w:rsidR="00D44AFE">
              <w:rPr>
                <w:noProof/>
                <w:webHidden/>
              </w:rPr>
              <w:fldChar w:fldCharType="begin"/>
            </w:r>
            <w:r w:rsidR="00D44AFE">
              <w:rPr>
                <w:noProof/>
                <w:webHidden/>
              </w:rPr>
              <w:instrText xml:space="preserve"> PAGEREF _Toc444175169 \h </w:instrText>
            </w:r>
            <w:r w:rsidR="00D44AFE">
              <w:rPr>
                <w:noProof/>
                <w:webHidden/>
              </w:rPr>
            </w:r>
            <w:r w:rsidR="00D44AFE">
              <w:rPr>
                <w:noProof/>
                <w:webHidden/>
              </w:rPr>
              <w:fldChar w:fldCharType="separate"/>
            </w:r>
            <w:r w:rsidR="00FD7C1A">
              <w:rPr>
                <w:noProof/>
                <w:webHidden/>
              </w:rPr>
              <w:t>10</w:t>
            </w:r>
            <w:r w:rsidR="00D44AFE">
              <w:rPr>
                <w:noProof/>
                <w:webHidden/>
              </w:rPr>
              <w:fldChar w:fldCharType="end"/>
            </w:r>
          </w:hyperlink>
        </w:p>
        <w:p w:rsidR="00D44AFE" w:rsidRDefault="005B2455" w:rsidP="00D44AFE">
          <w:pPr>
            <w:pStyle w:val="TOC2"/>
            <w:tabs>
              <w:tab w:val="right" w:leader="dot" w:pos="10762"/>
            </w:tabs>
            <w:spacing w:after="0"/>
            <w:rPr>
              <w:rFonts w:eastAsiaTheme="minorEastAsia"/>
              <w:noProof/>
              <w:lang w:eastAsia="en-GB"/>
            </w:rPr>
          </w:pPr>
          <w:hyperlink w:anchor="_Toc444175170" w:history="1">
            <w:r w:rsidR="00D44AFE" w:rsidRPr="0088718A">
              <w:rPr>
                <w:rStyle w:val="Hyperlink"/>
                <w:noProof/>
              </w:rPr>
              <w:t>Wandering/Exploration:</w:t>
            </w:r>
            <w:r w:rsidR="00D44AFE">
              <w:rPr>
                <w:noProof/>
                <w:webHidden/>
              </w:rPr>
              <w:tab/>
            </w:r>
            <w:r w:rsidR="00D44AFE">
              <w:rPr>
                <w:noProof/>
                <w:webHidden/>
              </w:rPr>
              <w:fldChar w:fldCharType="begin"/>
            </w:r>
            <w:r w:rsidR="00D44AFE">
              <w:rPr>
                <w:noProof/>
                <w:webHidden/>
              </w:rPr>
              <w:instrText xml:space="preserve"> PAGEREF _Toc444175170 \h </w:instrText>
            </w:r>
            <w:r w:rsidR="00D44AFE">
              <w:rPr>
                <w:noProof/>
                <w:webHidden/>
              </w:rPr>
            </w:r>
            <w:r w:rsidR="00D44AFE">
              <w:rPr>
                <w:noProof/>
                <w:webHidden/>
              </w:rPr>
              <w:fldChar w:fldCharType="separate"/>
            </w:r>
            <w:r w:rsidR="00FD7C1A">
              <w:rPr>
                <w:noProof/>
                <w:webHidden/>
              </w:rPr>
              <w:t>11</w:t>
            </w:r>
            <w:r w:rsidR="00D44AFE">
              <w:rPr>
                <w:noProof/>
                <w:webHidden/>
              </w:rPr>
              <w:fldChar w:fldCharType="end"/>
            </w:r>
          </w:hyperlink>
        </w:p>
        <w:p w:rsidR="00D44AFE" w:rsidRDefault="005B2455" w:rsidP="00D44AFE">
          <w:pPr>
            <w:pStyle w:val="TOC2"/>
            <w:tabs>
              <w:tab w:val="right" w:leader="dot" w:pos="10762"/>
            </w:tabs>
            <w:spacing w:after="0"/>
            <w:rPr>
              <w:rFonts w:eastAsiaTheme="minorEastAsia"/>
              <w:noProof/>
              <w:lang w:eastAsia="en-GB"/>
            </w:rPr>
          </w:pPr>
          <w:hyperlink w:anchor="_Toc444175171" w:history="1">
            <w:r w:rsidR="00D44AFE" w:rsidRPr="0088718A">
              <w:rPr>
                <w:rStyle w:val="Hyperlink"/>
                <w:noProof/>
              </w:rPr>
              <w:t>Mapping:</w:t>
            </w:r>
            <w:r w:rsidR="00D44AFE">
              <w:rPr>
                <w:noProof/>
                <w:webHidden/>
              </w:rPr>
              <w:tab/>
            </w:r>
            <w:r w:rsidR="00D44AFE">
              <w:rPr>
                <w:noProof/>
                <w:webHidden/>
              </w:rPr>
              <w:fldChar w:fldCharType="begin"/>
            </w:r>
            <w:r w:rsidR="00D44AFE">
              <w:rPr>
                <w:noProof/>
                <w:webHidden/>
              </w:rPr>
              <w:instrText xml:space="preserve"> PAGEREF _Toc444175171 \h </w:instrText>
            </w:r>
            <w:r w:rsidR="00D44AFE">
              <w:rPr>
                <w:noProof/>
                <w:webHidden/>
              </w:rPr>
            </w:r>
            <w:r w:rsidR="00D44AFE">
              <w:rPr>
                <w:noProof/>
                <w:webHidden/>
              </w:rPr>
              <w:fldChar w:fldCharType="separate"/>
            </w:r>
            <w:r w:rsidR="00FD7C1A">
              <w:rPr>
                <w:noProof/>
                <w:webHidden/>
              </w:rPr>
              <w:t>12</w:t>
            </w:r>
            <w:r w:rsidR="00D44AFE">
              <w:rPr>
                <w:noProof/>
                <w:webHidden/>
              </w:rPr>
              <w:fldChar w:fldCharType="end"/>
            </w:r>
          </w:hyperlink>
        </w:p>
        <w:p w:rsidR="00D44AFE" w:rsidRDefault="005B2455" w:rsidP="00D44AFE">
          <w:pPr>
            <w:pStyle w:val="TOC1"/>
            <w:rPr>
              <w:rFonts w:eastAsiaTheme="minorEastAsia"/>
              <w:noProof/>
              <w:lang w:eastAsia="en-GB"/>
            </w:rPr>
          </w:pPr>
          <w:hyperlink w:anchor="_Toc444175172" w:history="1">
            <w:r w:rsidR="00D44AFE" w:rsidRPr="0088718A">
              <w:rPr>
                <w:rStyle w:val="Hyperlink"/>
                <w:noProof/>
              </w:rPr>
              <w:t>Performance Review:</w:t>
            </w:r>
            <w:r w:rsidR="00D44AFE">
              <w:rPr>
                <w:noProof/>
                <w:webHidden/>
              </w:rPr>
              <w:tab/>
            </w:r>
            <w:r w:rsidR="00D44AFE">
              <w:rPr>
                <w:noProof/>
                <w:webHidden/>
              </w:rPr>
              <w:fldChar w:fldCharType="begin"/>
            </w:r>
            <w:r w:rsidR="00D44AFE">
              <w:rPr>
                <w:noProof/>
                <w:webHidden/>
              </w:rPr>
              <w:instrText xml:space="preserve"> PAGEREF _Toc444175172 \h </w:instrText>
            </w:r>
            <w:r w:rsidR="00D44AFE">
              <w:rPr>
                <w:noProof/>
                <w:webHidden/>
              </w:rPr>
            </w:r>
            <w:r w:rsidR="00D44AFE">
              <w:rPr>
                <w:noProof/>
                <w:webHidden/>
              </w:rPr>
              <w:fldChar w:fldCharType="separate"/>
            </w:r>
            <w:r w:rsidR="00FD7C1A">
              <w:rPr>
                <w:noProof/>
                <w:webHidden/>
              </w:rPr>
              <w:t>13</w:t>
            </w:r>
            <w:r w:rsidR="00D44AFE">
              <w:rPr>
                <w:noProof/>
                <w:webHidden/>
              </w:rPr>
              <w:fldChar w:fldCharType="end"/>
            </w:r>
          </w:hyperlink>
        </w:p>
        <w:p w:rsidR="00D44AFE" w:rsidRDefault="005B2455" w:rsidP="00D44AFE">
          <w:pPr>
            <w:pStyle w:val="TOC1"/>
            <w:rPr>
              <w:rFonts w:eastAsiaTheme="minorEastAsia"/>
              <w:noProof/>
              <w:lang w:eastAsia="en-GB"/>
            </w:rPr>
          </w:pPr>
          <w:hyperlink w:anchor="_Toc444175173" w:history="1">
            <w:r w:rsidR="00D44AFE" w:rsidRPr="0088718A">
              <w:rPr>
                <w:rStyle w:val="Hyperlink"/>
                <w:noProof/>
              </w:rPr>
              <w:t>Testing:</w:t>
            </w:r>
            <w:r w:rsidR="00D44AFE">
              <w:rPr>
                <w:noProof/>
                <w:webHidden/>
              </w:rPr>
              <w:tab/>
            </w:r>
            <w:r w:rsidR="00D44AFE">
              <w:rPr>
                <w:noProof/>
                <w:webHidden/>
              </w:rPr>
              <w:fldChar w:fldCharType="begin"/>
            </w:r>
            <w:r w:rsidR="00D44AFE">
              <w:rPr>
                <w:noProof/>
                <w:webHidden/>
              </w:rPr>
              <w:instrText xml:space="preserve"> PAGEREF _Toc444175173 \h </w:instrText>
            </w:r>
            <w:r w:rsidR="00D44AFE">
              <w:rPr>
                <w:noProof/>
                <w:webHidden/>
              </w:rPr>
            </w:r>
            <w:r w:rsidR="00D44AFE">
              <w:rPr>
                <w:noProof/>
                <w:webHidden/>
              </w:rPr>
              <w:fldChar w:fldCharType="separate"/>
            </w:r>
            <w:r w:rsidR="00FD7C1A">
              <w:rPr>
                <w:noProof/>
                <w:webHidden/>
              </w:rPr>
              <w:t>14</w:t>
            </w:r>
            <w:r w:rsidR="00D44AFE">
              <w:rPr>
                <w:noProof/>
                <w:webHidden/>
              </w:rPr>
              <w:fldChar w:fldCharType="end"/>
            </w:r>
          </w:hyperlink>
        </w:p>
        <w:p w:rsidR="00D44AFE" w:rsidRDefault="005B2455" w:rsidP="00D44AFE">
          <w:pPr>
            <w:pStyle w:val="TOC2"/>
            <w:tabs>
              <w:tab w:val="right" w:leader="dot" w:pos="10762"/>
            </w:tabs>
            <w:spacing w:after="0"/>
            <w:rPr>
              <w:rFonts w:eastAsiaTheme="minorEastAsia"/>
              <w:noProof/>
              <w:lang w:eastAsia="en-GB"/>
            </w:rPr>
          </w:pPr>
          <w:hyperlink w:anchor="_Toc444175174" w:history="1">
            <w:r w:rsidR="00D44AFE" w:rsidRPr="0088718A">
              <w:rPr>
                <w:rStyle w:val="Hyperlink"/>
                <w:noProof/>
              </w:rPr>
              <w:t>Edge Following:</w:t>
            </w:r>
            <w:r w:rsidR="00D44AFE">
              <w:rPr>
                <w:noProof/>
                <w:webHidden/>
              </w:rPr>
              <w:tab/>
            </w:r>
            <w:r w:rsidR="00D44AFE">
              <w:rPr>
                <w:noProof/>
                <w:webHidden/>
              </w:rPr>
              <w:fldChar w:fldCharType="begin"/>
            </w:r>
            <w:r w:rsidR="00D44AFE">
              <w:rPr>
                <w:noProof/>
                <w:webHidden/>
              </w:rPr>
              <w:instrText xml:space="preserve"> PAGEREF _Toc444175174 \h </w:instrText>
            </w:r>
            <w:r w:rsidR="00D44AFE">
              <w:rPr>
                <w:noProof/>
                <w:webHidden/>
              </w:rPr>
            </w:r>
            <w:r w:rsidR="00D44AFE">
              <w:rPr>
                <w:noProof/>
                <w:webHidden/>
              </w:rPr>
              <w:fldChar w:fldCharType="separate"/>
            </w:r>
            <w:r w:rsidR="00FD7C1A">
              <w:rPr>
                <w:noProof/>
                <w:webHidden/>
              </w:rPr>
              <w:t>14</w:t>
            </w:r>
            <w:r w:rsidR="00D44AFE">
              <w:rPr>
                <w:noProof/>
                <w:webHidden/>
              </w:rPr>
              <w:fldChar w:fldCharType="end"/>
            </w:r>
          </w:hyperlink>
        </w:p>
        <w:p w:rsidR="00D44AFE" w:rsidRDefault="005B2455" w:rsidP="00D44AFE">
          <w:pPr>
            <w:pStyle w:val="TOC1"/>
            <w:rPr>
              <w:rFonts w:eastAsiaTheme="minorEastAsia"/>
              <w:noProof/>
              <w:lang w:eastAsia="en-GB"/>
            </w:rPr>
          </w:pPr>
          <w:hyperlink w:anchor="_Toc444175175" w:history="1">
            <w:r w:rsidR="00D44AFE" w:rsidRPr="0088718A">
              <w:rPr>
                <w:rStyle w:val="Hyperlink"/>
                <w:noProof/>
              </w:rPr>
              <w:t>Conclusion:</w:t>
            </w:r>
            <w:r w:rsidR="00D44AFE">
              <w:rPr>
                <w:noProof/>
                <w:webHidden/>
              </w:rPr>
              <w:tab/>
            </w:r>
            <w:r w:rsidR="00D44AFE">
              <w:rPr>
                <w:noProof/>
                <w:webHidden/>
              </w:rPr>
              <w:fldChar w:fldCharType="begin"/>
            </w:r>
            <w:r w:rsidR="00D44AFE">
              <w:rPr>
                <w:noProof/>
                <w:webHidden/>
              </w:rPr>
              <w:instrText xml:space="preserve"> PAGEREF _Toc444175175 \h </w:instrText>
            </w:r>
            <w:r w:rsidR="00D44AFE">
              <w:rPr>
                <w:noProof/>
                <w:webHidden/>
              </w:rPr>
            </w:r>
            <w:r w:rsidR="00D44AFE">
              <w:rPr>
                <w:noProof/>
                <w:webHidden/>
              </w:rPr>
              <w:fldChar w:fldCharType="separate"/>
            </w:r>
            <w:r w:rsidR="00FD7C1A">
              <w:rPr>
                <w:noProof/>
                <w:webHidden/>
              </w:rPr>
              <w:t>14</w:t>
            </w:r>
            <w:r w:rsidR="00D44AFE">
              <w:rPr>
                <w:noProof/>
                <w:webHidden/>
              </w:rPr>
              <w:fldChar w:fldCharType="end"/>
            </w:r>
          </w:hyperlink>
        </w:p>
        <w:p w:rsidR="00D44AFE" w:rsidRDefault="005B2455" w:rsidP="00D44AFE">
          <w:pPr>
            <w:pStyle w:val="TOC1"/>
            <w:rPr>
              <w:rFonts w:eastAsiaTheme="minorEastAsia"/>
              <w:noProof/>
              <w:lang w:eastAsia="en-GB"/>
            </w:rPr>
          </w:pPr>
          <w:hyperlink w:anchor="_Toc444175176" w:history="1">
            <w:r w:rsidR="00D44AFE" w:rsidRPr="0088718A">
              <w:rPr>
                <w:rStyle w:val="Hyperlink"/>
                <w:noProof/>
              </w:rPr>
              <w:t>Bibliography:</w:t>
            </w:r>
            <w:r w:rsidR="00D44AFE">
              <w:rPr>
                <w:noProof/>
                <w:webHidden/>
              </w:rPr>
              <w:tab/>
            </w:r>
            <w:r w:rsidR="00D44AFE">
              <w:rPr>
                <w:noProof/>
                <w:webHidden/>
              </w:rPr>
              <w:fldChar w:fldCharType="begin"/>
            </w:r>
            <w:r w:rsidR="00D44AFE">
              <w:rPr>
                <w:noProof/>
                <w:webHidden/>
              </w:rPr>
              <w:instrText xml:space="preserve"> PAGEREF _Toc444175176 \h </w:instrText>
            </w:r>
            <w:r w:rsidR="00D44AFE">
              <w:rPr>
                <w:noProof/>
                <w:webHidden/>
              </w:rPr>
            </w:r>
            <w:r w:rsidR="00D44AFE">
              <w:rPr>
                <w:noProof/>
                <w:webHidden/>
              </w:rPr>
              <w:fldChar w:fldCharType="separate"/>
            </w:r>
            <w:r w:rsidR="00FD7C1A">
              <w:rPr>
                <w:noProof/>
                <w:webHidden/>
              </w:rPr>
              <w:t>15</w:t>
            </w:r>
            <w:r w:rsidR="00D44AFE">
              <w:rPr>
                <w:noProof/>
                <w:webHidden/>
              </w:rPr>
              <w:fldChar w:fldCharType="end"/>
            </w:r>
          </w:hyperlink>
        </w:p>
        <w:p w:rsidR="00D44AFE" w:rsidRDefault="005B2455" w:rsidP="00D44AFE">
          <w:pPr>
            <w:pStyle w:val="TOC1"/>
            <w:rPr>
              <w:rFonts w:eastAsiaTheme="minorEastAsia"/>
              <w:noProof/>
              <w:lang w:eastAsia="en-GB"/>
            </w:rPr>
          </w:pPr>
          <w:hyperlink w:anchor="_Toc444175177" w:history="1">
            <w:r w:rsidR="00D44AFE" w:rsidRPr="0088718A">
              <w:rPr>
                <w:rStyle w:val="Hyperlink"/>
                <w:noProof/>
              </w:rPr>
              <w:t>Appendices:</w:t>
            </w:r>
            <w:r w:rsidR="00D44AFE">
              <w:rPr>
                <w:noProof/>
                <w:webHidden/>
              </w:rPr>
              <w:tab/>
            </w:r>
            <w:r w:rsidR="00D44AFE">
              <w:rPr>
                <w:noProof/>
                <w:webHidden/>
              </w:rPr>
              <w:fldChar w:fldCharType="begin"/>
            </w:r>
            <w:r w:rsidR="00D44AFE">
              <w:rPr>
                <w:noProof/>
                <w:webHidden/>
              </w:rPr>
              <w:instrText xml:space="preserve"> PAGEREF _Toc444175177 \h </w:instrText>
            </w:r>
            <w:r w:rsidR="00D44AFE">
              <w:rPr>
                <w:noProof/>
                <w:webHidden/>
              </w:rPr>
            </w:r>
            <w:r w:rsidR="00D44AFE">
              <w:rPr>
                <w:noProof/>
                <w:webHidden/>
              </w:rPr>
              <w:fldChar w:fldCharType="separate"/>
            </w:r>
            <w:r w:rsidR="00FD7C1A">
              <w:rPr>
                <w:noProof/>
                <w:webHidden/>
              </w:rPr>
              <w:t>17</w:t>
            </w:r>
            <w:r w:rsidR="00D44AFE">
              <w:rPr>
                <w:noProof/>
                <w:webHidden/>
              </w:rPr>
              <w:fldChar w:fldCharType="end"/>
            </w:r>
          </w:hyperlink>
        </w:p>
        <w:p w:rsidR="00D44AFE" w:rsidRDefault="005B2455" w:rsidP="00D44AFE">
          <w:pPr>
            <w:pStyle w:val="TOC2"/>
            <w:tabs>
              <w:tab w:val="right" w:leader="dot" w:pos="10762"/>
            </w:tabs>
            <w:spacing w:after="0"/>
            <w:rPr>
              <w:rFonts w:eastAsiaTheme="minorEastAsia"/>
              <w:noProof/>
              <w:lang w:eastAsia="en-GB"/>
            </w:rPr>
          </w:pPr>
          <w:hyperlink w:anchor="_Toc444175178" w:history="1">
            <w:r w:rsidR="00D44AFE" w:rsidRPr="0088718A">
              <w:rPr>
                <w:rStyle w:val="Hyperlink"/>
                <w:noProof/>
              </w:rPr>
              <w:t>Control Architectures:</w:t>
            </w:r>
            <w:r w:rsidR="00D44AFE">
              <w:rPr>
                <w:noProof/>
                <w:webHidden/>
              </w:rPr>
              <w:tab/>
            </w:r>
            <w:r w:rsidR="00D44AFE">
              <w:rPr>
                <w:noProof/>
                <w:webHidden/>
              </w:rPr>
              <w:fldChar w:fldCharType="begin"/>
            </w:r>
            <w:r w:rsidR="00D44AFE">
              <w:rPr>
                <w:noProof/>
                <w:webHidden/>
              </w:rPr>
              <w:instrText xml:space="preserve"> PAGEREF _Toc444175178 \h </w:instrText>
            </w:r>
            <w:r w:rsidR="00D44AFE">
              <w:rPr>
                <w:noProof/>
                <w:webHidden/>
              </w:rPr>
            </w:r>
            <w:r w:rsidR="00D44AFE">
              <w:rPr>
                <w:noProof/>
                <w:webHidden/>
              </w:rPr>
              <w:fldChar w:fldCharType="separate"/>
            </w:r>
            <w:r w:rsidR="00FD7C1A">
              <w:rPr>
                <w:noProof/>
                <w:webHidden/>
              </w:rPr>
              <w:t>17</w:t>
            </w:r>
            <w:r w:rsidR="00D44AFE">
              <w:rPr>
                <w:noProof/>
                <w:webHidden/>
              </w:rPr>
              <w:fldChar w:fldCharType="end"/>
            </w:r>
          </w:hyperlink>
        </w:p>
        <w:p w:rsidR="00D44AFE" w:rsidRDefault="005B2455" w:rsidP="00D44AFE">
          <w:pPr>
            <w:pStyle w:val="TOC2"/>
            <w:tabs>
              <w:tab w:val="left" w:pos="660"/>
              <w:tab w:val="right" w:leader="dot" w:pos="10762"/>
            </w:tabs>
            <w:spacing w:after="0"/>
            <w:rPr>
              <w:rFonts w:eastAsiaTheme="minorEastAsia"/>
              <w:noProof/>
              <w:lang w:eastAsia="en-GB"/>
            </w:rPr>
          </w:pPr>
          <w:hyperlink w:anchor="_Toc444175179" w:history="1">
            <w:r w:rsidR="00D44AFE">
              <w:rPr>
                <w:rFonts w:eastAsiaTheme="minorEastAsia"/>
                <w:noProof/>
                <w:lang w:eastAsia="en-GB"/>
              </w:rPr>
              <w:tab/>
            </w:r>
            <w:r w:rsidR="00D44AFE" w:rsidRPr="0088718A">
              <w:rPr>
                <w:rStyle w:val="Hyperlink"/>
                <w:noProof/>
              </w:rPr>
              <w:t>Test Maps:</w:t>
            </w:r>
            <w:r w:rsidR="00D44AFE">
              <w:rPr>
                <w:noProof/>
                <w:webHidden/>
              </w:rPr>
              <w:tab/>
            </w:r>
            <w:r w:rsidR="00D44AFE">
              <w:rPr>
                <w:noProof/>
                <w:webHidden/>
              </w:rPr>
              <w:fldChar w:fldCharType="begin"/>
            </w:r>
            <w:r w:rsidR="00D44AFE">
              <w:rPr>
                <w:noProof/>
                <w:webHidden/>
              </w:rPr>
              <w:instrText xml:space="preserve"> PAGEREF _Toc444175179 \h </w:instrText>
            </w:r>
            <w:r w:rsidR="00D44AFE">
              <w:rPr>
                <w:noProof/>
                <w:webHidden/>
              </w:rPr>
            </w:r>
            <w:r w:rsidR="00D44AFE">
              <w:rPr>
                <w:noProof/>
                <w:webHidden/>
              </w:rPr>
              <w:fldChar w:fldCharType="separate"/>
            </w:r>
            <w:r w:rsidR="00FD7C1A">
              <w:rPr>
                <w:noProof/>
                <w:webHidden/>
              </w:rPr>
              <w:t>17</w:t>
            </w:r>
            <w:r w:rsidR="00D44AFE">
              <w:rPr>
                <w:noProof/>
                <w:webHidden/>
              </w:rPr>
              <w:fldChar w:fldCharType="end"/>
            </w:r>
          </w:hyperlink>
        </w:p>
        <w:p w:rsidR="00D44AFE" w:rsidRDefault="005B2455" w:rsidP="00D44AFE">
          <w:pPr>
            <w:pStyle w:val="TOC2"/>
            <w:tabs>
              <w:tab w:val="right" w:leader="dot" w:pos="10762"/>
            </w:tabs>
            <w:spacing w:after="0"/>
            <w:rPr>
              <w:rFonts w:eastAsiaTheme="minorEastAsia"/>
              <w:noProof/>
              <w:lang w:eastAsia="en-GB"/>
            </w:rPr>
          </w:pPr>
          <w:hyperlink w:anchor="_Toc444175180" w:history="1">
            <w:r w:rsidR="00D44AFE" w:rsidRPr="0088718A">
              <w:rPr>
                <w:rStyle w:val="Hyperlink"/>
                <w:noProof/>
              </w:rPr>
              <w:t>Obstacle Avoidance:</w:t>
            </w:r>
            <w:r w:rsidR="00D44AFE">
              <w:rPr>
                <w:noProof/>
                <w:webHidden/>
              </w:rPr>
              <w:tab/>
            </w:r>
            <w:r w:rsidR="00D44AFE">
              <w:rPr>
                <w:noProof/>
                <w:webHidden/>
              </w:rPr>
              <w:fldChar w:fldCharType="begin"/>
            </w:r>
            <w:r w:rsidR="00D44AFE">
              <w:rPr>
                <w:noProof/>
                <w:webHidden/>
              </w:rPr>
              <w:instrText xml:space="preserve"> PAGEREF _Toc444175180 \h </w:instrText>
            </w:r>
            <w:r w:rsidR="00D44AFE">
              <w:rPr>
                <w:noProof/>
                <w:webHidden/>
              </w:rPr>
            </w:r>
            <w:r w:rsidR="00D44AFE">
              <w:rPr>
                <w:noProof/>
                <w:webHidden/>
              </w:rPr>
              <w:fldChar w:fldCharType="separate"/>
            </w:r>
            <w:r w:rsidR="00FD7C1A">
              <w:rPr>
                <w:noProof/>
                <w:webHidden/>
              </w:rPr>
              <w:t>19</w:t>
            </w:r>
            <w:r w:rsidR="00D44AFE">
              <w:rPr>
                <w:noProof/>
                <w:webHidden/>
              </w:rPr>
              <w:fldChar w:fldCharType="end"/>
            </w:r>
          </w:hyperlink>
        </w:p>
        <w:p w:rsidR="00D44AFE" w:rsidRDefault="005B2455" w:rsidP="00D44AFE">
          <w:pPr>
            <w:pStyle w:val="TOC2"/>
            <w:tabs>
              <w:tab w:val="right" w:leader="dot" w:pos="10762"/>
            </w:tabs>
            <w:spacing w:after="0"/>
            <w:rPr>
              <w:rFonts w:eastAsiaTheme="minorEastAsia"/>
              <w:noProof/>
              <w:lang w:eastAsia="en-GB"/>
            </w:rPr>
          </w:pPr>
          <w:hyperlink w:anchor="_Toc444175181" w:history="1">
            <w:r w:rsidR="00D44AFE" w:rsidRPr="0088718A">
              <w:rPr>
                <w:rStyle w:val="Hyperlink"/>
                <w:noProof/>
              </w:rPr>
              <w:t>Edge Following:</w:t>
            </w:r>
            <w:r w:rsidR="00D44AFE">
              <w:rPr>
                <w:noProof/>
                <w:webHidden/>
              </w:rPr>
              <w:tab/>
            </w:r>
            <w:r w:rsidR="00D44AFE">
              <w:rPr>
                <w:noProof/>
                <w:webHidden/>
              </w:rPr>
              <w:fldChar w:fldCharType="begin"/>
            </w:r>
            <w:r w:rsidR="00D44AFE">
              <w:rPr>
                <w:noProof/>
                <w:webHidden/>
              </w:rPr>
              <w:instrText xml:space="preserve"> PAGEREF _Toc444175181 \h </w:instrText>
            </w:r>
            <w:r w:rsidR="00D44AFE">
              <w:rPr>
                <w:noProof/>
                <w:webHidden/>
              </w:rPr>
            </w:r>
            <w:r w:rsidR="00D44AFE">
              <w:rPr>
                <w:noProof/>
                <w:webHidden/>
              </w:rPr>
              <w:fldChar w:fldCharType="separate"/>
            </w:r>
            <w:r w:rsidR="00FD7C1A">
              <w:rPr>
                <w:noProof/>
                <w:webHidden/>
              </w:rPr>
              <w:t>20</w:t>
            </w:r>
            <w:r w:rsidR="00D44AFE">
              <w:rPr>
                <w:noProof/>
                <w:webHidden/>
              </w:rPr>
              <w:fldChar w:fldCharType="end"/>
            </w:r>
          </w:hyperlink>
        </w:p>
        <w:p w:rsidR="00D44AFE" w:rsidRDefault="005B2455" w:rsidP="00D44AFE">
          <w:pPr>
            <w:pStyle w:val="TOC2"/>
            <w:tabs>
              <w:tab w:val="right" w:leader="dot" w:pos="10762"/>
            </w:tabs>
            <w:spacing w:after="0"/>
            <w:rPr>
              <w:rFonts w:eastAsiaTheme="minorEastAsia"/>
              <w:noProof/>
              <w:lang w:eastAsia="en-GB"/>
            </w:rPr>
          </w:pPr>
          <w:hyperlink w:anchor="_Toc444175182" w:history="1">
            <w:r w:rsidR="00D44AFE" w:rsidRPr="0088718A">
              <w:rPr>
                <w:rStyle w:val="Hyperlink"/>
                <w:noProof/>
              </w:rPr>
              <w:t>Wandering:</w:t>
            </w:r>
            <w:r w:rsidR="00D44AFE">
              <w:rPr>
                <w:noProof/>
                <w:webHidden/>
              </w:rPr>
              <w:tab/>
            </w:r>
            <w:r w:rsidR="00D44AFE">
              <w:rPr>
                <w:noProof/>
                <w:webHidden/>
              </w:rPr>
              <w:fldChar w:fldCharType="begin"/>
            </w:r>
            <w:r w:rsidR="00D44AFE">
              <w:rPr>
                <w:noProof/>
                <w:webHidden/>
              </w:rPr>
              <w:instrText xml:space="preserve"> PAGEREF _Toc444175182 \h </w:instrText>
            </w:r>
            <w:r w:rsidR="00D44AFE">
              <w:rPr>
                <w:noProof/>
                <w:webHidden/>
              </w:rPr>
            </w:r>
            <w:r w:rsidR="00D44AFE">
              <w:rPr>
                <w:noProof/>
                <w:webHidden/>
              </w:rPr>
              <w:fldChar w:fldCharType="separate"/>
            </w:r>
            <w:r w:rsidR="00FD7C1A">
              <w:rPr>
                <w:noProof/>
                <w:webHidden/>
              </w:rPr>
              <w:t>21</w:t>
            </w:r>
            <w:r w:rsidR="00D44AFE">
              <w:rPr>
                <w:noProof/>
                <w:webHidden/>
              </w:rPr>
              <w:fldChar w:fldCharType="end"/>
            </w:r>
          </w:hyperlink>
        </w:p>
        <w:p w:rsidR="00D44AFE" w:rsidRDefault="005B2455" w:rsidP="00D44AFE">
          <w:pPr>
            <w:pStyle w:val="TOC2"/>
            <w:tabs>
              <w:tab w:val="right" w:leader="dot" w:pos="10762"/>
            </w:tabs>
            <w:spacing w:after="0"/>
            <w:rPr>
              <w:rFonts w:eastAsiaTheme="minorEastAsia"/>
              <w:noProof/>
              <w:lang w:eastAsia="en-GB"/>
            </w:rPr>
          </w:pPr>
          <w:hyperlink w:anchor="_Toc444175183" w:history="1">
            <w:r w:rsidR="00D44AFE" w:rsidRPr="0088718A">
              <w:rPr>
                <w:rStyle w:val="Hyperlink"/>
                <w:noProof/>
              </w:rPr>
              <w:t>Mapping:</w:t>
            </w:r>
            <w:r w:rsidR="00D44AFE">
              <w:rPr>
                <w:noProof/>
                <w:webHidden/>
              </w:rPr>
              <w:tab/>
            </w:r>
            <w:r w:rsidR="00D44AFE">
              <w:rPr>
                <w:noProof/>
                <w:webHidden/>
              </w:rPr>
              <w:fldChar w:fldCharType="begin"/>
            </w:r>
            <w:r w:rsidR="00D44AFE">
              <w:rPr>
                <w:noProof/>
                <w:webHidden/>
              </w:rPr>
              <w:instrText xml:space="preserve"> PAGEREF _Toc444175183 \h </w:instrText>
            </w:r>
            <w:r w:rsidR="00D44AFE">
              <w:rPr>
                <w:noProof/>
                <w:webHidden/>
              </w:rPr>
            </w:r>
            <w:r w:rsidR="00D44AFE">
              <w:rPr>
                <w:noProof/>
                <w:webHidden/>
              </w:rPr>
              <w:fldChar w:fldCharType="separate"/>
            </w:r>
            <w:r w:rsidR="00FD7C1A">
              <w:rPr>
                <w:noProof/>
                <w:webHidden/>
              </w:rPr>
              <w:t>22</w:t>
            </w:r>
            <w:r w:rsidR="00D44AFE">
              <w:rPr>
                <w:noProof/>
                <w:webHidden/>
              </w:rPr>
              <w:fldChar w:fldCharType="end"/>
            </w:r>
          </w:hyperlink>
        </w:p>
        <w:p w:rsidR="003232C6" w:rsidRPr="005C794C" w:rsidRDefault="0055093B" w:rsidP="00D44AFE">
          <w:pPr>
            <w:spacing w:after="0"/>
          </w:pPr>
          <w:r>
            <w:rPr>
              <w:b/>
              <w:bCs/>
              <w:noProof/>
            </w:rPr>
            <w:fldChar w:fldCharType="end"/>
          </w:r>
        </w:p>
      </w:sdtContent>
    </w:sdt>
    <w:p w:rsidR="00185476" w:rsidRDefault="00185476">
      <w:pPr>
        <w:rPr>
          <w:rFonts w:asciiTheme="majorHAnsi" w:eastAsiaTheme="majorEastAsia" w:hAnsiTheme="majorHAnsi" w:cstheme="majorBidi"/>
          <w:b/>
          <w:bCs/>
          <w:color w:val="365F91" w:themeColor="accent1" w:themeShade="BF"/>
          <w:sz w:val="28"/>
          <w:szCs w:val="28"/>
        </w:rPr>
      </w:pPr>
      <w:r>
        <w:br w:type="page"/>
      </w:r>
    </w:p>
    <w:p w:rsidR="006C3064" w:rsidRDefault="0065522E" w:rsidP="004C55A2">
      <w:pPr>
        <w:pStyle w:val="Heading1"/>
        <w:spacing w:before="0" w:after="40"/>
      </w:pPr>
      <w:bookmarkStart w:id="4" w:name="_Toc444175143"/>
      <w:r>
        <w:lastRenderedPageBreak/>
        <w:t>Introduction:</w:t>
      </w:r>
      <w:bookmarkEnd w:id="1"/>
      <w:bookmarkEnd w:id="2"/>
      <w:bookmarkEnd w:id="4"/>
    </w:p>
    <w:p w:rsidR="004C71BA" w:rsidRPr="004C71BA" w:rsidRDefault="004C71BA" w:rsidP="004C55A2">
      <w:pPr>
        <w:spacing w:after="40"/>
      </w:pPr>
      <w:r>
        <w:t>The purpose of this report is to propose a possible solution for the problem of having a mobile robot operate in an unknown environment, attempting to navigate through this environment to the other end.</w:t>
      </w:r>
      <w:r w:rsidR="00855E72">
        <w:t xml:space="preserve"> This problem will be simulated using ARIA </w:t>
      </w:r>
      <w:r w:rsidR="00855E72" w:rsidRPr="00EC2693">
        <w:rPr>
          <w:i/>
        </w:rPr>
        <w:t>(Advanced Robotic Interface for Applications)</w:t>
      </w:r>
      <w:r w:rsidR="00855E72">
        <w:t xml:space="preserve"> </w:t>
      </w:r>
      <w:r w:rsidR="005D1080">
        <w:t xml:space="preserve">for prototyping simplicity. Several fundamental behaviours must be exhibited by the proposed controller; Obstacle Avoidance, Edge Following, Random </w:t>
      </w:r>
      <w:r w:rsidR="004A0977">
        <w:t>wandering</w:t>
      </w:r>
      <w:r w:rsidR="005D1080">
        <w:t xml:space="preserve"> and either Path Planning or Environment Mapping.</w:t>
      </w:r>
      <w:r w:rsidR="00865047">
        <w:t xml:space="preserve"> At least one of these behaviours must utilise a Feedback Control method.</w:t>
      </w:r>
      <w:r w:rsidR="005D1080">
        <w:t xml:space="preserve"> </w:t>
      </w:r>
      <w:r w:rsidR="00866158">
        <w:t>The project specification also specifies that</w:t>
      </w:r>
      <w:r w:rsidR="00915C06">
        <w:t xml:space="preserve"> the robot may not come within 25</w:t>
      </w:r>
      <w:r w:rsidR="00866158">
        <w:t xml:space="preserve">0mm of an obstacle. </w:t>
      </w:r>
      <w:r w:rsidR="005D1080">
        <w:t>The following report seeks to provide background information on the task at hand, the relevant pre-existing literature will then be reviewed to help ensure that the proposed des</w:t>
      </w:r>
      <w:r w:rsidR="008E7F5C">
        <w:t xml:space="preserve">ign is as effective as </w:t>
      </w:r>
      <w:proofErr w:type="gramStart"/>
      <w:r w:rsidR="008E7F5C">
        <w:t>possible,</w:t>
      </w:r>
      <w:proofErr w:type="gramEnd"/>
      <w:r w:rsidR="008E7F5C">
        <w:t xml:space="preserve"> finally </w:t>
      </w:r>
      <w:r w:rsidR="00B35229">
        <w:t>a critical review of the performance of the proposed system will be given along with the results of any experiments / tests.</w:t>
      </w:r>
    </w:p>
    <w:p w:rsidR="006C3064" w:rsidRDefault="006C3064" w:rsidP="004C55A2">
      <w:pPr>
        <w:pStyle w:val="Heading1"/>
        <w:spacing w:before="0" w:after="40"/>
      </w:pPr>
      <w:bookmarkStart w:id="5" w:name="_Toc441155025"/>
      <w:bookmarkStart w:id="6" w:name="_Toc441155091"/>
      <w:bookmarkStart w:id="7" w:name="_Toc444175144"/>
      <w:r>
        <w:t>Background:</w:t>
      </w:r>
      <w:bookmarkEnd w:id="5"/>
      <w:bookmarkEnd w:id="6"/>
      <w:bookmarkEnd w:id="7"/>
    </w:p>
    <w:p w:rsidR="00C10810" w:rsidRDefault="00C10810" w:rsidP="004C55A2">
      <w:pPr>
        <w:pStyle w:val="Heading2"/>
        <w:spacing w:before="0" w:after="40"/>
      </w:pPr>
      <w:r>
        <w:tab/>
      </w:r>
      <w:bookmarkStart w:id="8" w:name="_Toc444175145"/>
      <w:r>
        <w:t>ARIA:</w:t>
      </w:r>
      <w:bookmarkEnd w:id="8"/>
    </w:p>
    <w:p w:rsidR="00EC2693" w:rsidRDefault="00EC2693" w:rsidP="004C55A2">
      <w:pPr>
        <w:spacing w:after="40"/>
      </w:pPr>
      <w:r>
        <w:t>The Advanced Robotics Interface for Applications was designed to provide an API for the Mobile</w:t>
      </w:r>
      <w:r w:rsidR="007F3C1F">
        <w:t>Sim</w:t>
      </w:r>
      <w:r>
        <w:t xml:space="preserve"> robotic simulator</w:t>
      </w:r>
      <w:r w:rsidRPr="00EC2693">
        <w:rPr>
          <w:vertAlign w:val="superscript"/>
        </w:rPr>
        <w:t xml:space="preserve"> </w:t>
      </w:r>
      <w:r w:rsidRPr="007A151C">
        <w:fldChar w:fldCharType="begin" w:fldLock="1"/>
      </w:r>
      <w:r w:rsidR="00844F62" w:rsidRPr="007A151C">
        <w:instrText>ADDIN CSL_CITATION { "citationItems" : [ { "id" : "ITEM-1", "itemData" : { "URL" : "http://robots.mobilerobots.com/Aria/docs/main.html", "accessed" : { "date-parts" : [ [ "2015", "11", "12" ] ] }, "id" : "ITEM-1", "issued" : { "date-parts" : [ [ "0" ] ] }, "title" : "Aria: ARIA Developer's Reference Manual", "type" : "webpage" }, "uris" : [ "http://www.mendeley.com/documents/?uuid=a7352f0c-1899-4be1-960b-963a43d9c705" ] } ], "mendeley" : { "formattedCitation" : "[1]", "plainTextFormattedCitation" : "[1]", "previouslyFormattedCitation" : "[1]" }, "properties" : { "noteIndex" : 0 }, "schema" : "https://github.com/citation-style-language/schema/raw/master/csl-citation.json" }</w:instrText>
      </w:r>
      <w:r w:rsidRPr="007A151C">
        <w:fldChar w:fldCharType="separate"/>
      </w:r>
      <w:r w:rsidRPr="007A151C">
        <w:rPr>
          <w:noProof/>
        </w:rPr>
        <w:t>[1]</w:t>
      </w:r>
      <w:r w:rsidRPr="007A151C">
        <w:fldChar w:fldCharType="end"/>
      </w:r>
      <w:r w:rsidRPr="007A151C">
        <w:t>.</w:t>
      </w:r>
      <w:r>
        <w:t xml:space="preserve"> This software allows developers to develop behaviours for robotic platforms without having to write a robotics library from scratch.</w:t>
      </w:r>
      <w:r w:rsidR="00844F62">
        <w:t xml:space="preserve"> ARIA handles all of the lower levels and core functionalities that would be expected from a robotics library, including support for network communication and multi-threading / parallel processing</w:t>
      </w:r>
      <w:r w:rsidR="00844F62" w:rsidRPr="00844F62">
        <w:rPr>
          <w:vertAlign w:val="superscript"/>
        </w:rPr>
        <w:t xml:space="preserve"> </w:t>
      </w:r>
      <w:r w:rsidR="00844F62" w:rsidRPr="007A151C">
        <w:fldChar w:fldCharType="begin" w:fldLock="1"/>
      </w:r>
      <w:r w:rsidR="0022515A" w:rsidRPr="007A151C">
        <w:instrText>ADDIN CSL_CITATION { "citationItems" : [ { "id" : "ITEM-1", "itemData" : { "URL" : "http://robots.mobilerobots.com/Aria/docs/main.html", "accessed" : { "date-parts" : [ [ "2015", "11", "12" ] ] }, "id" : "ITEM-1", "issued" : { "date-parts" : [ [ "0" ] ] }, "title" : "Aria: ARIA Developer's Reference Manual", "type" : "webpage" }, "uris" : [ "http://www.mendeley.com/documents/?uuid=a7352f0c-1899-4be1-960b-963a43d9c705" ] } ], "mendeley" : { "formattedCitation" : "[1]", "plainTextFormattedCitation" : "[1]", "previouslyFormattedCitation" : "[1]" }, "properties" : { "noteIndex" : 0 }, "schema" : "https://github.com/citation-style-language/schema/raw/master/csl-citation.json" }</w:instrText>
      </w:r>
      <w:r w:rsidR="00844F62" w:rsidRPr="007A151C">
        <w:fldChar w:fldCharType="separate"/>
      </w:r>
      <w:r w:rsidR="00844F62" w:rsidRPr="007A151C">
        <w:rPr>
          <w:noProof/>
        </w:rPr>
        <w:t>[1]</w:t>
      </w:r>
      <w:r w:rsidR="00844F62" w:rsidRPr="007A151C">
        <w:fldChar w:fldCharType="end"/>
      </w:r>
      <w:r w:rsidR="00844F62">
        <w:t>.</w:t>
      </w:r>
      <w:r w:rsidR="00BF4C09">
        <w:t xml:space="preserve"> This makes ARIA a very powerful tool for prototyping, as the developer can afford to spend more time working on their own behaviours and routines.</w:t>
      </w:r>
      <w:r w:rsidR="0022515A">
        <w:t xml:space="preserve"> ARIA has some very good support for implementing Behavioural Architectures on the simulated robots, including providing support for Subsumption Architectures</w:t>
      </w:r>
      <w:r w:rsidR="0022515A" w:rsidRPr="007A151C">
        <w:fldChar w:fldCharType="begin" w:fldLock="1"/>
      </w:r>
      <w:r w:rsidR="009A4C2B" w:rsidRPr="007A151C">
        <w:instrText>ADDIN CSL_CITATION { "citationItems" : [ { "id" : "ITEM-1", "itemData" : { "URL" : "http://robots.mobilerobots.com/Aria/docs/main.html", "accessed" : { "date-parts" : [ [ "2015", "11", "12" ] ] }, "id" : "ITEM-1", "issued" : { "date-parts" : [ [ "0" ] ] }, "title" : "Aria: ARIA Developer's Reference Manual", "type" : "webpage" }, "uris" : [ "http://www.mendeley.com/documents/?uuid=a7352f0c-1899-4be1-960b-963a43d9c705" ] } ], "mendeley" : { "formattedCitation" : "[1]", "plainTextFormattedCitation" : "[1]", "previouslyFormattedCitation" : "[1]" }, "properties" : { "noteIndex" : 0 }, "schema" : "https://github.com/citation-style-language/schema/raw/master/csl-citation.json" }</w:instrText>
      </w:r>
      <w:r w:rsidR="0022515A" w:rsidRPr="007A151C">
        <w:fldChar w:fldCharType="separate"/>
      </w:r>
      <w:r w:rsidR="0022515A" w:rsidRPr="007A151C">
        <w:rPr>
          <w:noProof/>
        </w:rPr>
        <w:t>[1]</w:t>
      </w:r>
      <w:r w:rsidR="0022515A" w:rsidRPr="007A151C">
        <w:fldChar w:fldCharType="end"/>
      </w:r>
      <w:r w:rsidR="0022515A" w:rsidRPr="007A151C">
        <w:t>.</w:t>
      </w:r>
      <w:r w:rsidR="009A4C2B">
        <w:t xml:space="preserve"> Furthermore the code written for ARIA can be easily ported to the Pioneer range of robots, as the robot used in ARIA is a simulated version of the Pioneer 3 robot that was developed for research purposes</w:t>
      </w:r>
      <w:r w:rsidR="009A4C2B" w:rsidRPr="007A151C">
        <w:fldChar w:fldCharType="begin" w:fldLock="1"/>
      </w:r>
      <w:r w:rsidR="008E42BF" w:rsidRPr="007A151C">
        <w:instrText>ADDIN CSL_CITATION { "citationItems" : [ { "id" : "ITEM-1", "itemData" : { "URL" : "http://www.mobilerobots.com/Software/ARIA.aspx", "accessed" : { "date-parts" : [ [ "2016", "2", "1" ] ] }, "id" : "ITEM-1", "issued" : { "date-parts" : [ [ "0" ] ] }, "title" : "MobileRobots ARIA Robotics SDK", "type" : "webpage" }, "uris" : [ "http://www.mendeley.com/documents/?uuid=b1b50e38-be7d-4ca3-ad26-b3c16881ab84" ] }, { "id" : "ITEM-2", "itemData" : { "URL" : "http://robots.mobilerobots.com/Aria/docs/main.html", "accessed" : { "date-parts" : [ [ "2015", "11", "12" ] ] }, "id" : "ITEM-2", "issued" : { "date-parts" : [ [ "0" ] ] }, "title" : "Aria: ARIA Developer's Reference Manual", "type" : "webpage" }, "uris" : [ "http://www.mendeley.com/documents/?uuid=a7352f0c-1899-4be1-960b-963a43d9c705" ] } ], "mendeley" : { "formattedCitation" : "[1], [2]", "plainTextFormattedCitation" : "[1], [2]", "previouslyFormattedCitation" : "[1], [2]" }, "properties" : { "noteIndex" : 0 }, "schema" : "https://github.com/citation-style-language/schema/raw/master/csl-citation.json" }</w:instrText>
      </w:r>
      <w:r w:rsidR="009A4C2B" w:rsidRPr="007A151C">
        <w:fldChar w:fldCharType="separate"/>
      </w:r>
      <w:r w:rsidR="009A4C2B" w:rsidRPr="007A151C">
        <w:rPr>
          <w:noProof/>
        </w:rPr>
        <w:t>[1], [2]</w:t>
      </w:r>
      <w:r w:rsidR="009A4C2B" w:rsidRPr="007A151C">
        <w:fldChar w:fldCharType="end"/>
      </w:r>
      <w:r w:rsidR="00973E31">
        <w:t>, this means that behaviours can easily be tested and demonstrated on physical robotic hardware easily.</w:t>
      </w:r>
    </w:p>
    <w:p w:rsidR="00525BCA" w:rsidRDefault="00525BCA" w:rsidP="004C55A2">
      <w:pPr>
        <w:spacing w:after="40"/>
      </w:pPr>
      <w:r>
        <w:t>When</w:t>
      </w:r>
      <w:r w:rsidR="000D4671">
        <w:t xml:space="preserve"> ARIA is</w:t>
      </w:r>
      <w:r>
        <w:t xml:space="preserve"> used in </w:t>
      </w:r>
      <w:r w:rsidR="003561D7">
        <w:t>conjunction</w:t>
      </w:r>
      <w:r>
        <w:t xml:space="preserve"> with the MobileSim software, the user is able to monitor any simulations in real time. The user is given </w:t>
      </w:r>
      <w:proofErr w:type="gramStart"/>
      <w:r w:rsidR="00940B20">
        <w:t>a 2D</w:t>
      </w:r>
      <w:proofErr w:type="gramEnd"/>
      <w:r>
        <w:t xml:space="preserve">, top-down visual representation of the robot, the route the robot has followed, its environment and the “visible range” of its sensors </w:t>
      </w:r>
      <w:r w:rsidR="000B1267">
        <w:rPr>
          <w:i/>
        </w:rPr>
        <w:t>(see figure below</w:t>
      </w:r>
      <w:r>
        <w:rPr>
          <w:i/>
        </w:rPr>
        <w:t>)</w:t>
      </w:r>
      <w:r>
        <w:t>.</w:t>
      </w:r>
    </w:p>
    <w:p w:rsidR="0044364A" w:rsidRPr="0044364A" w:rsidRDefault="00BC755B" w:rsidP="000B1267">
      <w:pPr>
        <w:keepNext/>
        <w:spacing w:after="40"/>
      </w:pPr>
      <w:r>
        <w:rPr>
          <w:rFonts w:ascii="Calibri" w:hAnsi="Calibri" w:cs="Calibri"/>
          <w:noProof/>
          <w:lang w:eastAsia="en-GB"/>
        </w:rPr>
        <w:drawing>
          <wp:anchor distT="0" distB="0" distL="114300" distR="114300" simplePos="0" relativeHeight="251588096" behindDoc="0" locked="0" layoutInCell="1" allowOverlap="1" wp14:anchorId="4DB23A41" wp14:editId="4971B19F">
            <wp:simplePos x="0" y="0"/>
            <wp:positionH relativeFrom="column">
              <wp:posOffset>1764665</wp:posOffset>
            </wp:positionH>
            <wp:positionV relativeFrom="paragraph">
              <wp:posOffset>8890</wp:posOffset>
            </wp:positionV>
            <wp:extent cx="3114675" cy="1562735"/>
            <wp:effectExtent l="0" t="0" r="9525" b="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l="18768" t="10023" r="12462" b="28669"/>
                    <a:stretch/>
                  </pic:blipFill>
                  <pic:spPr bwMode="auto">
                    <a:xfrm>
                      <a:off x="0" y="0"/>
                      <a:ext cx="3114675" cy="156273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310CC9" w:rsidRDefault="00310CC9" w:rsidP="004C55A2">
      <w:pPr>
        <w:pStyle w:val="Caption"/>
        <w:spacing w:after="40"/>
        <w:jc w:val="center"/>
        <w:rPr>
          <w:sz w:val="14"/>
        </w:rPr>
      </w:pPr>
    </w:p>
    <w:p w:rsidR="007A151C" w:rsidRPr="00310CC9" w:rsidRDefault="00525BCA" w:rsidP="004C55A2">
      <w:pPr>
        <w:pStyle w:val="Caption"/>
        <w:spacing w:after="40"/>
        <w:jc w:val="center"/>
        <w:rPr>
          <w:sz w:val="14"/>
        </w:rPr>
      </w:pPr>
      <w:r w:rsidRPr="00525BCA">
        <w:rPr>
          <w:sz w:val="14"/>
        </w:rPr>
        <w:t xml:space="preserve">Figure </w:t>
      </w:r>
      <w:r w:rsidR="0013734B">
        <w:rPr>
          <w:sz w:val="14"/>
        </w:rPr>
        <w:fldChar w:fldCharType="begin"/>
      </w:r>
      <w:r w:rsidR="0013734B">
        <w:rPr>
          <w:sz w:val="14"/>
        </w:rPr>
        <w:instrText xml:space="preserve"> SEQ Figure \* ARABIC </w:instrText>
      </w:r>
      <w:r w:rsidR="0013734B">
        <w:rPr>
          <w:sz w:val="14"/>
        </w:rPr>
        <w:fldChar w:fldCharType="separate"/>
      </w:r>
      <w:r w:rsidR="00854A36">
        <w:rPr>
          <w:noProof/>
          <w:sz w:val="14"/>
        </w:rPr>
        <w:t>1</w:t>
      </w:r>
      <w:r w:rsidR="0013734B">
        <w:rPr>
          <w:sz w:val="14"/>
        </w:rPr>
        <w:fldChar w:fldCharType="end"/>
      </w:r>
      <w:r w:rsidRPr="00525BCA">
        <w:rPr>
          <w:sz w:val="14"/>
        </w:rPr>
        <w:t xml:space="preserve"> - Example of </w:t>
      </w:r>
      <w:r w:rsidR="006A518D">
        <w:rPr>
          <w:sz w:val="14"/>
        </w:rPr>
        <w:t xml:space="preserve">PID </w:t>
      </w:r>
      <w:r w:rsidRPr="00525BCA">
        <w:rPr>
          <w:sz w:val="14"/>
        </w:rPr>
        <w:t>Edge Following using ARIA / MobileSim</w:t>
      </w:r>
    </w:p>
    <w:p w:rsidR="00384981" w:rsidRDefault="00384981" w:rsidP="004C55A2">
      <w:pPr>
        <w:pStyle w:val="Heading1"/>
        <w:spacing w:before="0" w:after="40"/>
      </w:pPr>
      <w:bookmarkStart w:id="9" w:name="_Toc444175146"/>
      <w:bookmarkStart w:id="10" w:name="_Toc441155026"/>
      <w:bookmarkStart w:id="11" w:name="_Toc441155092"/>
      <w:r>
        <w:t>Control Architectures:</w:t>
      </w:r>
      <w:bookmarkEnd w:id="9"/>
    </w:p>
    <w:p w:rsidR="00942BED" w:rsidRDefault="00E83547" w:rsidP="004C55A2">
      <w:pPr>
        <w:pStyle w:val="Heading2"/>
        <w:spacing w:before="0" w:after="40"/>
        <w:ind w:firstLine="720"/>
      </w:pPr>
      <w:bookmarkStart w:id="12" w:name="_Toc444175147"/>
      <w:r>
        <w:t>Classical Control:</w:t>
      </w:r>
      <w:bookmarkEnd w:id="12"/>
    </w:p>
    <w:p w:rsidR="00E83547" w:rsidRPr="00EA3945" w:rsidRDefault="00E83547" w:rsidP="004C55A2">
      <w:pPr>
        <w:spacing w:after="40"/>
      </w:pPr>
      <w:r>
        <w:t>Classical control methods follow the Model-View-Controller (MVC) paradigm</w:t>
      </w:r>
      <w:r w:rsidR="008928BE">
        <w:t xml:space="preserve"> from Software Development</w:t>
      </w:r>
      <w:r>
        <w:t>; this means tha</w:t>
      </w:r>
      <w:r w:rsidR="008928BE">
        <w:t xml:space="preserve">t the program </w:t>
      </w:r>
      <w:r>
        <w:t xml:space="preserve">follows the pattern of </w:t>
      </w:r>
      <w:r w:rsidR="008928BE">
        <w:t>Take Input -&gt; Decide What Action To Take -&gt; Take Action</w:t>
      </w:r>
      <w:r>
        <w:t xml:space="preserve"> </w:t>
      </w:r>
      <w:r>
        <w:fldChar w:fldCharType="begin" w:fldLock="1"/>
      </w:r>
      <w:r w:rsidR="008928BE">
        <w:instrText>ADDIN CSL_CITATION { "citationItems" : [ { "id" : "ITEM-1", "itemData" : { "author" : [ { "dropping-particle" : "", "family" : "Fitzpatrick", "given" : "Paul", "non-dropping-particle" : "", "parse-names" : false, "suffix" : "" } ], "id" : "ITEM-1", "issued" : { "date-parts" : [ [ "0" ] ] }, "title" : "Behaviour-Based Control in Mobile Robotics", "type" : "article-journal" }, "uris" : [ "http://www.mendeley.com/documents/?uuid=7be23a6d-d1ea-4f79-b32c-e8a5ff2068df" ] } ], "mendeley" : { "formattedCitation" : "[3]", "plainTextFormattedCitation" : "[3]", "previouslyFormattedCitation" : "[3]" }, "properties" : { "noteIndex" : 0 }, "schema" : "https://github.com/citation-style-language/schema/raw/master/csl-citation.json" }</w:instrText>
      </w:r>
      <w:r>
        <w:fldChar w:fldCharType="separate"/>
      </w:r>
      <w:r w:rsidRPr="00E83547">
        <w:rPr>
          <w:noProof/>
        </w:rPr>
        <w:t>[3]</w:t>
      </w:r>
      <w:r>
        <w:fldChar w:fldCharType="end"/>
      </w:r>
      <w:r w:rsidR="008928BE">
        <w:t xml:space="preserve">. A Finite State Machine (FSM) can be seen as a form of Classical Control, as the process flow of an FSM follows the same paradigm </w:t>
      </w:r>
      <w:r w:rsidR="008928BE">
        <w:fldChar w:fldCharType="begin" w:fldLock="1"/>
      </w:r>
      <w:r w:rsidR="008078B4">
        <w:instrText>ADDIN CSL_CITATION { "citationItems" : [ { "id" : "ITEM-1", "itemData" : { "URL" : "https://xlinux.nist.gov/dads//HTML/finiteStateMachine.html", "accessed" : { "date-parts" : [ [ "2016", "2", "9" ] ] }, "id" : "ITEM-1", "issued" : { "date-parts" : [ [ "0" ] ] }, "title" : "finite state machine", "type" : "webpage" }, "uris" : [ "http://www.mendeley.com/documents/?uuid=5b59e244-d92c-4fcd-8749-a96df2a0ad8d" ] } ], "mendeley" : { "formattedCitation" : "[4]", "plainTextFormattedCitation" : "[4]", "previouslyFormattedCitation" : "[4]" }, "properties" : { "noteIndex" : 0 }, "schema" : "https://github.com/citation-style-language/schema/raw/master/csl-citation.json" }</w:instrText>
      </w:r>
      <w:r w:rsidR="008928BE">
        <w:fldChar w:fldCharType="separate"/>
      </w:r>
      <w:r w:rsidR="008928BE" w:rsidRPr="008928BE">
        <w:rPr>
          <w:noProof/>
        </w:rPr>
        <w:t>[4]</w:t>
      </w:r>
      <w:r w:rsidR="008928BE">
        <w:fldChar w:fldCharType="end"/>
      </w:r>
      <w:r w:rsidR="008928BE">
        <w:t>.</w:t>
      </w:r>
      <w:r w:rsidR="008D35C6">
        <w:t xml:space="preserve"> This control structure is not </w:t>
      </w:r>
      <w:r w:rsidR="00EA3945">
        <w:t>optimal for mobile robotics; as there is a relatively large time between input into the system and any output being observed on the robot</w:t>
      </w:r>
      <w:r w:rsidR="00887AAA">
        <w:fldChar w:fldCharType="begin" w:fldLock="1"/>
      </w:r>
      <w:r w:rsidR="00887AAA">
        <w:instrText>ADDIN CSL_CITATION { "citationItems" : [ { "id" : "ITEM-1", "itemData" : { "author" : [ { "dropping-particle" : "", "family" : "Fitzpatrick", "given" : "Paul", "non-dropping-particle" : "", "parse-names" : false, "suffix" : "" } ], "id" : "ITEM-1", "issued" : { "date-parts" : [ [ "0" ] ] }, "title" : "Behaviour-Based Control in Mobile Robotics", "type" : "article-journal" }, "uris" : [ "http://www.mendeley.com/documents/?uuid=7be23a6d-d1ea-4f79-b32c-e8a5ff2068df" ] } ], "mendeley" : { "formattedCitation" : "[3]", "plainTextFormattedCitation" : "[3]", "previouslyFormattedCitation" : "[3]" }, "properties" : { "noteIndex" : 0 }, "schema" : "https://github.com/citation-style-language/schema/raw/master/csl-citation.json" }</w:instrText>
      </w:r>
      <w:r w:rsidR="00887AAA">
        <w:fldChar w:fldCharType="separate"/>
      </w:r>
      <w:r w:rsidR="00887AAA" w:rsidRPr="00887AAA">
        <w:rPr>
          <w:noProof/>
        </w:rPr>
        <w:t>[3]</w:t>
      </w:r>
      <w:r w:rsidR="00887AAA">
        <w:fldChar w:fldCharType="end"/>
      </w:r>
      <w:r w:rsidR="00EA3945">
        <w:rPr>
          <w:b/>
          <w:i/>
          <w:u w:val="single"/>
        </w:rPr>
        <w:t>.</w:t>
      </w:r>
      <w:r w:rsidR="00EA3945">
        <w:t xml:space="preserve"> This control structure also struggles to enable a system to carry out more than one task at a time; the only way to do this in a FSM would be to have each and every state take all necessary inputs for every other state, and process transitions between them all. This is clearly not a solution that is very scalable at all; the complexity of such a controller would make emergent behaviours and software bugs almost certain.</w:t>
      </w:r>
      <w:r w:rsidR="0051293A">
        <w:t xml:space="preserve"> </w:t>
      </w:r>
      <w:r w:rsidR="0051293A">
        <w:lastRenderedPageBreak/>
        <w:t xml:space="preserve">Additionally this solution would be prohibitively </w:t>
      </w:r>
      <w:r w:rsidR="006C2386">
        <w:t>inefficient</w:t>
      </w:r>
      <w:r w:rsidR="0051293A">
        <w:t>, both in terms of development time and computationally.</w:t>
      </w:r>
      <w:r w:rsidR="00F543C9">
        <w:t xml:space="preserve"> This control architecture will not be implemented for this project, for the reasons previously stated.</w:t>
      </w:r>
    </w:p>
    <w:p w:rsidR="00384981" w:rsidRDefault="00384981" w:rsidP="004C55A2">
      <w:pPr>
        <w:pStyle w:val="Heading2"/>
        <w:spacing w:before="0" w:after="40"/>
      </w:pPr>
      <w:r>
        <w:tab/>
      </w:r>
      <w:bookmarkStart w:id="13" w:name="_Toc444175148"/>
      <w:r>
        <w:t>Subsumption:</w:t>
      </w:r>
      <w:bookmarkEnd w:id="13"/>
    </w:p>
    <w:p w:rsidR="00B809E0" w:rsidRPr="00B809E0" w:rsidRDefault="007A151C" w:rsidP="004C55A2">
      <w:pPr>
        <w:spacing w:after="40"/>
      </w:pPr>
      <w:r>
        <w:t xml:space="preserve">The Subsumption Architecture is a reactive control architecture </w:t>
      </w:r>
      <w:r>
        <w:fldChar w:fldCharType="begin" w:fldLock="1"/>
      </w:r>
      <w:r w:rsidR="008078B4">
        <w:instrText>ADDIN CSL_CITATION { "citationItems" : [ { "id" : "ITEM-1", "itemData" : { "DOI" : "10.1109/CAIA.1989.49141", "ISBN" : "0-8186-1902-3", "abstract" : "A subsumption architecture has been proposed as an effective approach for the construction of robust, real-time control systems for mobile robots. To investigate its strengths and weaknesses, a simulation of the architecture was developed called the Subsumption Architecture Tool (SAT). This simulation allows various models of system behavior to be quickly built and tested. During the building and testing of the SAT, issues related to some architectural features became evident: level of commitment of each layer; code redundancy; problem decomposition and programming style; complexity of large system; and abstract reasoning capabilities. The effects of these issues are presented with respect to the design and implementation choices of two sample layers of behavior. These layers are used to illustrate considerations that need to be taken into account when a project team is considering the use of the subsumption architecture or when a subsumption-architecture-based system is being designed and implemented", "author" : [ { "dropping-particle" : "", "family" : "Arnold", "given" : "J.E.", "non-dropping-particle" : "", "parse-names" : false, "suffix" : "" } ], "container-title" : "[1989] Proceedings. The Fifth Conference on Artificial Intelligence Applications", "id" : "ITEM-1", "issued" : { "date-parts" : [ [ "1989" ] ] }, "page" : "93-100", "publisher" : "IEEE Comput. Soc. Press", "title" : "Experiences with the subsumption architecture", "title-short" : "Artificial Intelligence Applications, 1989. Procee", "type" : "paper-conference" }, "uris" : [ "http://www.mendeley.com/documents/?uuid=469ecf89-1c61-4d1d-b92d-040ba50b155f" ] } ], "mendeley" : { "formattedCitation" : "[5]", "plainTextFormattedCitation" : "[5]", "previouslyFormattedCitation" : "[5]" }, "properties" : { "noteIndex" : 0 }, "schema" : "https://github.com/citation-style-language/schema/raw/master/csl-citation.json" }</w:instrText>
      </w:r>
      <w:r>
        <w:fldChar w:fldCharType="separate"/>
      </w:r>
      <w:r w:rsidR="008928BE" w:rsidRPr="008928BE">
        <w:rPr>
          <w:noProof/>
        </w:rPr>
        <w:t>[5]</w:t>
      </w:r>
      <w:r>
        <w:fldChar w:fldCharType="end"/>
      </w:r>
      <w:r w:rsidR="00DB3720">
        <w:t>, this means that this architecture is particularly good at reacting to the robot’s environment</w:t>
      </w:r>
      <w:r w:rsidR="00AD0875">
        <w:t xml:space="preserve"> </w:t>
      </w:r>
      <w:r w:rsidR="00AD0875">
        <w:fldChar w:fldCharType="begin" w:fldLock="1"/>
      </w:r>
      <w:r w:rsidR="008928BE">
        <w:instrText>ADDIN CSL_CITATION { "citationItems" : [ { "id" : "ITEM-1", "itemData" : { "author" : [ { "dropping-particle" : "", "family" : "Fitzpatrick", "given" : "Paul", "non-dropping-particle" : "", "parse-names" : false, "suffix" : "" } ], "id" : "ITEM-1", "issued" : { "date-parts" : [ [ "0" ] ] }, "title" : "Behaviour-Based Control in Mobile Robotics", "type" : "article-journal" }, "uris" : [ "http://www.mendeley.com/documents/?uuid=7be23a6d-d1ea-4f79-b32c-e8a5ff2068df" ] } ], "mendeley" : { "formattedCitation" : "[3]", "plainTextFormattedCitation" : "[3]", "previouslyFormattedCitation" : "[3]" }, "properties" : { "noteIndex" : 0 }, "schema" : "https://github.com/citation-style-language/schema/raw/master/csl-citation.json" }</w:instrText>
      </w:r>
      <w:r w:rsidR="00AD0875">
        <w:fldChar w:fldCharType="separate"/>
      </w:r>
      <w:r w:rsidR="00E83547" w:rsidRPr="00E83547">
        <w:rPr>
          <w:noProof/>
        </w:rPr>
        <w:t>[3]</w:t>
      </w:r>
      <w:r w:rsidR="00AD0875">
        <w:fldChar w:fldCharType="end"/>
      </w:r>
      <w:r w:rsidR="00DB3720">
        <w:t>. This is done by splitting the controller into a series of “levels of competence”</w:t>
      </w:r>
      <w:r w:rsidR="00DB3720">
        <w:fldChar w:fldCharType="begin" w:fldLock="1"/>
      </w:r>
      <w:r w:rsidR="008078B4">
        <w:instrText>ADDIN CSL_CITATION { "citationItems" : [ { "id" : "ITEM-1", "itemData" : { "DOI" : "10.1109/CAIA.1989.49141", "ISBN" : "0-8186-1902-3", "abstract" : "A subsumption architecture has been proposed as an effective approach for the construction of robust, real-time control systems for mobile robots. To investigate its strengths and weaknesses, a simulation of the architecture was developed called the Subsumption Architecture Tool (SAT). This simulation allows various models of system behavior to be quickly built and tested. During the building and testing of the SAT, issues related to some architectural features became evident: level of commitment of each layer; code redundancy; problem decomposition and programming style; complexity of large system; and abstract reasoning capabilities. The effects of these issues are presented with respect to the design and implementation choices of two sample layers of behavior. These layers are used to illustrate considerations that need to be taken into account when a project team is considering the use of the subsumption architecture or when a subsumption-architecture-based system is being designed and implemented", "author" : [ { "dropping-particle" : "", "family" : "Arnold", "given" : "J.E.", "non-dropping-particle" : "", "parse-names" : false, "suffix" : "" } ], "container-title" : "[1989] Proceedings. The Fifth Conference on Artificial Intelligence Applications", "id" : "ITEM-1", "issued" : { "date-parts" : [ [ "1989" ] ] }, "page" : "93-100", "publisher" : "IEEE Comput. Soc. Press", "title" : "Experiences with the subsumption architecture", "title-short" : "Artificial Intelligence Applications, 1989. Procee", "type" : "paper-conference" }, "uris" : [ "http://www.mendeley.com/documents/?uuid=469ecf89-1c61-4d1d-b92d-040ba50b155f" ] } ], "mendeley" : { "formattedCitation" : "[5]", "plainTextFormattedCitation" : "[5]", "previouslyFormattedCitation" : "[5]" }, "properties" : { "noteIndex" : 0 }, "schema" : "https://github.com/citation-style-language/schema/raw/master/csl-citation.json" }</w:instrText>
      </w:r>
      <w:r w:rsidR="00DB3720">
        <w:fldChar w:fldCharType="separate"/>
      </w:r>
      <w:r w:rsidR="008928BE" w:rsidRPr="008928BE">
        <w:rPr>
          <w:noProof/>
        </w:rPr>
        <w:t>[5]</w:t>
      </w:r>
      <w:r w:rsidR="00DB3720">
        <w:fldChar w:fldCharType="end"/>
      </w:r>
      <w:r w:rsidR="00DB3720">
        <w:t xml:space="preserve">, each of which is processed in parallel. </w:t>
      </w:r>
      <w:r w:rsidR="00DB3720" w:rsidRPr="00DB3720">
        <w:rPr>
          <w:i/>
        </w:rPr>
        <w:t xml:space="preserve">“Each level of competence represents a complete, working </w:t>
      </w:r>
      <w:proofErr w:type="spellStart"/>
      <w:r w:rsidR="00DB3720" w:rsidRPr="00DB3720">
        <w:rPr>
          <w:i/>
        </w:rPr>
        <w:t>behavior</w:t>
      </w:r>
      <w:proofErr w:type="spellEnd"/>
      <w:r w:rsidR="00DB3720" w:rsidRPr="00DB3720">
        <w:rPr>
          <w:i/>
        </w:rPr>
        <w:t xml:space="preserve"> which the</w:t>
      </w:r>
      <w:r w:rsidR="00264CBD">
        <w:rPr>
          <w:i/>
        </w:rPr>
        <w:t xml:space="preserve"> robot can successfully execute</w:t>
      </w:r>
      <w:r w:rsidR="00DB3720" w:rsidRPr="00DB3720">
        <w:rPr>
          <w:i/>
        </w:rPr>
        <w:t>”</w:t>
      </w:r>
      <w:r w:rsidR="00DB3720">
        <w:fldChar w:fldCharType="begin" w:fldLock="1"/>
      </w:r>
      <w:r w:rsidR="008078B4">
        <w:instrText>ADDIN CSL_CITATION { "citationItems" : [ { "id" : "ITEM-1", "itemData" : { "DOI" : "10.1109/CAIA.1989.49141", "ISBN" : "0-8186-1902-3", "abstract" : "A subsumption architecture has been proposed as an effective approach for the construction of robust, real-time control systems for mobile robots. To investigate its strengths and weaknesses, a simulation of the architecture was developed called the Subsumption Architecture Tool (SAT). This simulation allows various models of system behavior to be quickly built and tested. During the building and testing of the SAT, issues related to some architectural features became evident: level of commitment of each layer; code redundancy; problem decomposition and programming style; complexity of large system; and abstract reasoning capabilities. The effects of these issues are presented with respect to the design and implementation choices of two sample layers of behavior. These layers are used to illustrate considerations that need to be taken into account when a project team is considering the use of the subsumption architecture or when a subsumption-architecture-based system is being designed and implemented", "author" : [ { "dropping-particle" : "", "family" : "Arnold", "given" : "J.E.", "non-dropping-particle" : "", "parse-names" : false, "suffix" : "" } ], "container-title" : "[1989] Proceedings. The Fifth Conference on Artificial Intelligence Applications", "id" : "ITEM-1", "issued" : { "date-parts" : [ [ "1989" ] ] }, "page" : "93-100", "publisher" : "IEEE Comput. Soc. Press", "title" : "Experiences with the subsumption architecture", "title-short" : "Artificial Intelligence Applications, 1989. Procee", "type" : "paper-conference" }, "uris" : [ "http://www.mendeley.com/documents/?uuid=469ecf89-1c61-4d1d-b92d-040ba50b155f" ] } ], "mendeley" : { "formattedCitation" : "[5]", "plainTextFormattedCitation" : "[5]", "previouslyFormattedCitation" : "[5]" }, "properties" : { "noteIndex" : 0 }, "schema" : "https://github.com/citation-style-language/schema/raw/master/csl-citation.json" }</w:instrText>
      </w:r>
      <w:r w:rsidR="00DB3720">
        <w:fldChar w:fldCharType="separate"/>
      </w:r>
      <w:r w:rsidR="008928BE" w:rsidRPr="008928BE">
        <w:rPr>
          <w:noProof/>
        </w:rPr>
        <w:t>[5]</w:t>
      </w:r>
      <w:r w:rsidR="00DB3720">
        <w:fldChar w:fldCharType="end"/>
      </w:r>
      <w:r w:rsidR="00264CBD">
        <w:t>.</w:t>
      </w:r>
      <w:r w:rsidR="00F14D01">
        <w:t xml:space="preserve"> Each behaviour interacts directly with the environment by subsuming control (hence the name) of the robot from behaviours with a lower priority</w:t>
      </w:r>
      <w:r w:rsidR="00AD0875">
        <w:t xml:space="preserve"> </w:t>
      </w:r>
      <w:r w:rsidR="00AD0875">
        <w:fldChar w:fldCharType="begin" w:fldLock="1"/>
      </w:r>
      <w:r w:rsidR="008078B4">
        <w:instrText>ADDIN CSL_CITATION { "citationItems" : [ { "id" : "ITEM-1", "itemData" : { "DOI" : "10.1109/CAIA.1989.49141", "ISBN" : "0-8186-1902-3", "abstract" : "A subsumption architecture has been proposed as an effective approach for the construction of robust, real-time control systems for mobile robots. To investigate its strengths and weaknesses, a simulation of the architecture was developed called the Subsumption Architecture Tool (SAT). This simulation allows various models of system behavior to be quickly built and tested. During the building and testing of the SAT, issues related to some architectural features became evident: level of commitment of each layer; code redundancy; problem decomposition and programming style; complexity of large system; and abstract reasoning capabilities. The effects of these issues are presented with respect to the design and implementation choices of two sample layers of behavior. These layers are used to illustrate considerations that need to be taken into account when a project team is considering the use of the subsumption architecture or when a subsumption-architecture-based system is being designed and implemented", "author" : [ { "dropping-particle" : "", "family" : "Arnold", "given" : "J.E.", "non-dropping-particle" : "", "parse-names" : false, "suffix" : "" } ], "container-title" : "[1989] Proceedings. The Fifth Conference on Artificial Intelligence Applications", "id" : "ITEM-1", "issued" : { "date-parts" : [ [ "1989" ] ] }, "page" : "93-100", "publisher" : "IEEE Comput. Soc. Press", "title" : "Experiences with the subsumption architecture", "title-short" : "Artificial Intelligence Applications, 1989. Procee", "type" : "paper-conference" }, "uris" : [ "http://www.mendeley.com/documents/?uuid=469ecf89-1c61-4d1d-b92d-040ba50b155f" ] }, { "id" : "ITEM-2", "itemData" : { "ISBN" : "9780262256797", "abstract" : "This chapter contains sections titled: Behavior-Based Robotics, Designing a Subsumption-Based Robot, Examples of Subsumption-Based Architectures, Conclusions: The Subsumption Approach to Designing Intelligent Systems", "author" : [ { "dropping-particle" : "", "family" : "Pfeifer", "given" : "R.", "non-dropping-particle" : "", "parse-names" : false, "suffix" : "" }, { "dropping-particle" : "", "family" : "Scheier", "given" : "C.", "non-dropping-particle" : "", "parse-names" : false, "suffix" : "" } ], "id" : "ITEM-2", "issued" : { "date-parts" : [ [ "2001" ] ] }, "page" : "199-225", "publisher" : "MIT Press", "title" : "Understanding Intelligence", "type" : "article" }, "uris" : [ "http://www.mendeley.com/documents/?uuid=9854efd8-47b7-45b4-a044-6d1b081e1e19" ] }, { "id" : "ITEM-3", "itemData" : { "author" : [ { "dropping-particle" : "", "family" : "Fitzpatrick", "given" : "Paul", "non-dropping-particle" : "", "parse-names" : false, "suffix" : "" } ], "id" : "ITEM-3", "issued" : { "date-parts" : [ [ "0" ] ] }, "title" : "Behaviour-Based Control in Mobile Robotics", "type" : "article-journal" }, "uris" : [ "http://www.mendeley.com/documents/?uuid=7be23a6d-d1ea-4f79-b32c-e8a5ff2068df" ] } ], "mendeley" : { "formattedCitation" : "[3], [5], [6]", "plainTextFormattedCitation" : "[3], [5], [6]", "previouslyFormattedCitation" : "[3], [5], [6]" }, "properties" : { "noteIndex" : 0 }, "schema" : "https://github.com/citation-style-language/schema/raw/master/csl-citation.json" }</w:instrText>
      </w:r>
      <w:r w:rsidR="00AD0875">
        <w:fldChar w:fldCharType="separate"/>
      </w:r>
      <w:r w:rsidR="008078B4" w:rsidRPr="008078B4">
        <w:rPr>
          <w:noProof/>
        </w:rPr>
        <w:t>[3], [5], [6]</w:t>
      </w:r>
      <w:r w:rsidR="00AD0875">
        <w:fldChar w:fldCharType="end"/>
      </w:r>
      <w:r w:rsidR="006E22FE">
        <w:rPr>
          <w:i/>
        </w:rPr>
        <w:t xml:space="preserve"> (see</w:t>
      </w:r>
      <w:r w:rsidR="00F56E23">
        <w:rPr>
          <w:i/>
        </w:rPr>
        <w:t xml:space="preserve"> Subsumption section of appendix</w:t>
      </w:r>
      <w:r w:rsidR="00A26D9C">
        <w:rPr>
          <w:i/>
        </w:rPr>
        <w:t>)</w:t>
      </w:r>
      <w:r w:rsidR="00F14D01">
        <w:t>.</w:t>
      </w:r>
      <w:r w:rsidR="00B84E6F">
        <w:t xml:space="preserve"> There are some downsides to this approach to control architectures; </w:t>
      </w:r>
      <w:r w:rsidR="00B0245E">
        <w:t xml:space="preserve">using this method code duplication is more prominent </w:t>
      </w:r>
      <w:r w:rsidR="00B0245E">
        <w:fldChar w:fldCharType="begin" w:fldLock="1"/>
      </w:r>
      <w:r w:rsidR="008078B4">
        <w:instrText>ADDIN CSL_CITATION { "citationItems" : [ { "id" : "ITEM-1", "itemData" : { "DOI" : "10.1109/CAIA.1989.49141", "ISBN" : "0-8186-1902-3", "abstract" : "A subsumption architecture has been proposed as an effective approach for the construction of robust, real-time control systems for mobile robots. To investigate its strengths and weaknesses, a simulation of the architecture was developed called the Subsumption Architecture Tool (SAT). This simulation allows various models of system behavior to be quickly built and tested. During the building and testing of the SAT, issues related to some architectural features became evident: level of commitment of each layer; code redundancy; problem decomposition and programming style; complexity of large system; and abstract reasoning capabilities. The effects of these issues are presented with respect to the design and implementation choices of two sample layers of behavior. These layers are used to illustrate considerations that need to be taken into account when a project team is considering the use of the subsumption architecture or when a subsumption-architecture-based system is being designed and implemented", "author" : [ { "dropping-particle" : "", "family" : "Arnold", "given" : "J.E.", "non-dropping-particle" : "", "parse-names" : false, "suffix" : "" } ], "container-title" : "[1989] Proceedings. The Fifth Conference on Artificial Intelligence Applications", "id" : "ITEM-1", "issued" : { "date-parts" : [ [ "1989" ] ] }, "page" : "93-100", "publisher" : "IEEE Comput. Soc. Press", "title" : "Experiences with the subsumption architecture", "title-short" : "Artificial Intelligence Applications, 1989. Procee", "type" : "paper-conference" }, "uris" : [ "http://www.mendeley.com/documents/?uuid=469ecf89-1c61-4d1d-b92d-040ba50b155f" ] } ], "mendeley" : { "formattedCitation" : "[5]", "plainTextFormattedCitation" : "[5]", "previouslyFormattedCitation" : "[5]" }, "properties" : { "noteIndex" : 0 }, "schema" : "https://github.com/citation-style-language/schema/raw/master/csl-citation.json" }</w:instrText>
      </w:r>
      <w:r w:rsidR="00B0245E">
        <w:fldChar w:fldCharType="separate"/>
      </w:r>
      <w:r w:rsidR="008928BE" w:rsidRPr="008928BE">
        <w:rPr>
          <w:noProof/>
        </w:rPr>
        <w:t>[5]</w:t>
      </w:r>
      <w:r w:rsidR="00B0245E">
        <w:fldChar w:fldCharType="end"/>
      </w:r>
      <w:r w:rsidR="00B0245E">
        <w:t xml:space="preserve">, behaviours cannot be combines with one another </w:t>
      </w:r>
      <w:r w:rsidR="00B0245E">
        <w:fldChar w:fldCharType="begin" w:fldLock="1"/>
      </w:r>
      <w:r w:rsidR="008928BE">
        <w:instrText>ADDIN CSL_CITATION { "citationItems" : [ { "id" : "ITEM-1", "itemData" : { "author" : [ { "dropping-particle" : "", "family" : "Fitzpatrick", "given" : "Paul", "non-dropping-particle" : "", "parse-names" : false, "suffix" : "" } ], "id" : "ITEM-1", "issued" : { "date-parts" : [ [ "0" ] ] }, "title" : "Behaviour-Based Control in Mobile Robotics", "type" : "article-journal" }, "uris" : [ "http://www.mendeley.com/documents/?uuid=7be23a6d-d1ea-4f79-b32c-e8a5ff2068df" ] } ], "mendeley" : { "formattedCitation" : "[3]", "plainTextFormattedCitation" : "[3]", "previouslyFormattedCitation" : "[3]" }, "properties" : { "noteIndex" : 0 }, "schema" : "https://github.com/citation-style-language/schema/raw/master/csl-citation.json" }</w:instrText>
      </w:r>
      <w:r w:rsidR="00B0245E">
        <w:fldChar w:fldCharType="separate"/>
      </w:r>
      <w:r w:rsidR="00E83547" w:rsidRPr="00E83547">
        <w:rPr>
          <w:noProof/>
        </w:rPr>
        <w:t>[3]</w:t>
      </w:r>
      <w:r w:rsidR="00B0245E">
        <w:fldChar w:fldCharType="end"/>
      </w:r>
      <w:r w:rsidR="00B0245E">
        <w:t>, and the “Arbiter” (the section of code that is used to decide which behaviour should run at any time) must be evaluated and hard-written at design time</w:t>
      </w:r>
      <w:r w:rsidR="00B0245E">
        <w:fldChar w:fldCharType="begin" w:fldLock="1"/>
      </w:r>
      <w:r w:rsidR="008078B4">
        <w:instrText>ADDIN CSL_CITATION { "citationItems" : [ { "id" : "ITEM-1", "itemData" : { "URL" : "https://vle.dmu.ac.uk/bbcswebdav/pid-2920718-dt-content-rid-4256864_1/courses/IMAT2405_2014_Y/L19-L20-Architectures.pdf", "author" : [ { "dropping-particle" : "", "family" : "Ayesh", "given" : "Aladdin", "non-dropping-particle" : "", "parse-names" : false, "suffix" : "" } ], "id" : "ITEM-1", "issued" : { "date-parts" : [ [ "2014" ] ] }, "page" : "38", "title" : "Architectures", "type" : "webpage" }, "uris" : [ "http://www.mendeley.com/documents/?uuid=f29f4c43-5e3e-4590-a711-e8a4fb2efd77" ] } ], "mendeley" : { "formattedCitation" : "[7]", "plainTextFormattedCitation" : "[7]", "previouslyFormattedCitation" : "[7]" }, "properties" : { "noteIndex" : 0 }, "schema" : "https://github.com/citation-style-language/schema/raw/master/csl-citation.json" }</w:instrText>
      </w:r>
      <w:r w:rsidR="00B0245E">
        <w:fldChar w:fldCharType="separate"/>
      </w:r>
      <w:r w:rsidR="008928BE" w:rsidRPr="008928BE">
        <w:rPr>
          <w:noProof/>
        </w:rPr>
        <w:t>[7]</w:t>
      </w:r>
      <w:r w:rsidR="00B0245E">
        <w:fldChar w:fldCharType="end"/>
      </w:r>
      <w:r w:rsidR="00B0245E">
        <w:t>. Additionally it can be difficult to write the Arbiter in such a way that encourages the correct behaviours to run reliably without any emergent behaviours occurring in other instances. However this point is not relevant to this project; as the Subsumption architecture control system is a pre-existing module of ARIA, so only the behaviours need to be written.</w:t>
      </w:r>
      <w:r w:rsidR="00C86307">
        <w:t xml:space="preserve"> Due to the fact that a </w:t>
      </w:r>
      <w:r w:rsidR="004A0977">
        <w:t>Subsumption</w:t>
      </w:r>
      <w:r w:rsidR="00C86307">
        <w:t xml:space="preserve"> architecture provides a good, robust and easily scalable control architecture for mobile robots </w:t>
      </w:r>
      <w:r w:rsidR="00C86307">
        <w:fldChar w:fldCharType="begin" w:fldLock="1"/>
      </w:r>
      <w:r w:rsidR="008078B4">
        <w:instrText>ADDIN CSL_CITATION { "citationItems" : [ { "id" : "ITEM-1", "itemData" : { "DOI" : "10.1109/CAIA.1989.49141", "ISBN" : "0-8186-1902-3", "abstract" : "A subsumption architecture has been proposed as an effective approach for the construction of robust, real-time control systems for mobile robots. To investigate its strengths and weaknesses, a simulation of the architecture was developed called the Subsumption Architecture Tool (SAT). This simulation allows various models of system behavior to be quickly built and tested. During the building and testing of the SAT, issues related to some architectural features became evident: level of commitment of each layer; code redundancy; problem decomposition and programming style; complexity of large system; and abstract reasoning capabilities. The effects of these issues are presented with respect to the design and implementation choices of two sample layers of behavior. These layers are used to illustrate considerations that need to be taken into account when a project team is considering the use of the subsumption architecture or when a subsumption-architecture-based system is being designed and implemented", "author" : [ { "dropping-particle" : "", "family" : "Arnold", "given" : "J.E.", "non-dropping-particle" : "", "parse-names" : false, "suffix" : "" } ], "container-title" : "[1989] Proceedings. The Fifth Conference on Artificial Intelligence Applications", "id" : "ITEM-1", "issued" : { "date-parts" : [ [ "1989" ] ] }, "page" : "93-100", "publisher" : "IEEE Comput. Soc. Press", "title" : "Experiences with the subsumption architecture", "title-short" : "Artificial Intelligence Applications, 1989. Procee", "type" : "paper-conference" }, "uris" : [ "http://www.mendeley.com/documents/?uuid=469ecf89-1c61-4d1d-b92d-040ba50b155f" ] } ], "mendeley" : { "formattedCitation" : "[5]", "plainTextFormattedCitation" : "[5]", "previouslyFormattedCitation" : "[5]" }, "properties" : { "noteIndex" : 0 }, "schema" : "https://github.com/citation-style-language/schema/raw/master/csl-citation.json" }</w:instrText>
      </w:r>
      <w:r w:rsidR="00C86307">
        <w:fldChar w:fldCharType="separate"/>
      </w:r>
      <w:r w:rsidR="008928BE" w:rsidRPr="008928BE">
        <w:rPr>
          <w:noProof/>
        </w:rPr>
        <w:t>[5]</w:t>
      </w:r>
      <w:r w:rsidR="00C86307">
        <w:fldChar w:fldCharType="end"/>
      </w:r>
      <w:r w:rsidR="00C86307">
        <w:t xml:space="preserve">, and the fact that the </w:t>
      </w:r>
      <w:r w:rsidR="004A0977">
        <w:t>Subsumption</w:t>
      </w:r>
      <w:r w:rsidR="00C86307">
        <w:t xml:space="preserve"> architecture is the de-facto controller used in ARIA, </w:t>
      </w:r>
      <w:r w:rsidR="00120BB8">
        <w:t>this is the software architecture that will be used for the controller in this project.</w:t>
      </w:r>
    </w:p>
    <w:p w:rsidR="00763E2B" w:rsidRDefault="00763E2B" w:rsidP="004C55A2">
      <w:pPr>
        <w:pStyle w:val="Heading1"/>
        <w:spacing w:before="0" w:after="40"/>
      </w:pPr>
      <w:bookmarkStart w:id="14" w:name="_Toc444175149"/>
      <w:r>
        <w:t>Fundamental Behaviours:</w:t>
      </w:r>
      <w:bookmarkEnd w:id="10"/>
      <w:bookmarkEnd w:id="11"/>
      <w:bookmarkEnd w:id="14"/>
    </w:p>
    <w:p w:rsidR="006C3064" w:rsidRDefault="006C3064" w:rsidP="004C55A2">
      <w:pPr>
        <w:pStyle w:val="Heading2"/>
        <w:spacing w:before="0" w:after="40"/>
        <w:ind w:left="720"/>
      </w:pPr>
      <w:bookmarkStart w:id="15" w:name="_Toc441155028"/>
      <w:bookmarkStart w:id="16" w:name="_Toc441155094"/>
      <w:bookmarkStart w:id="17" w:name="_Toc444175150"/>
      <w:r>
        <w:t>Obstacle Avoidance:</w:t>
      </w:r>
      <w:bookmarkEnd w:id="15"/>
      <w:bookmarkEnd w:id="16"/>
      <w:bookmarkEnd w:id="17"/>
    </w:p>
    <w:p w:rsidR="009D117D" w:rsidRDefault="00DD0674" w:rsidP="004C55A2">
      <w:pPr>
        <w:pStyle w:val="Heading3"/>
        <w:spacing w:before="0" w:after="40"/>
        <w:ind w:left="720" w:firstLine="720"/>
      </w:pPr>
      <w:bookmarkStart w:id="18" w:name="_Toc444175151"/>
      <w:r>
        <w:t>The Bug Algorithm:</w:t>
      </w:r>
      <w:bookmarkEnd w:id="18"/>
    </w:p>
    <w:p w:rsidR="00DD0674" w:rsidRPr="00DD0674" w:rsidRDefault="008078B4" w:rsidP="004C55A2">
      <w:pPr>
        <w:spacing w:after="40"/>
      </w:pPr>
      <w:r>
        <w:t xml:space="preserve">This is possibly the simplest obstacle avoidance algorithm </w:t>
      </w:r>
      <w:r>
        <w:fldChar w:fldCharType="begin" w:fldLock="1"/>
      </w:r>
      <w:r>
        <w:instrText>ADDIN CSL_CITATION { "citationItems" : [ { "id" : "ITEM-1", "itemData" : { "ISBN" : "9789604741441", "abstract" : "This paper proposes a novel, reactive algorithm for real time obstacle avoidance, compatible with low cost sonar or infrared sensors, fast enough to be implemented on embedded microcontrollers. We called this algorithm \u201cthe bubble rebound algorithm\u201d. According to this algorithm, only the obstacles detected within an area called \u201csensitivity bubble\u201d around the robot are considered. The shape and size of the sensitivity bubble are dynamically adjusted, depending on the kinematics of the robot. Upon detection of an obstacle, the robot \u201crebounds\u201d in a direction having the lowest density of obstacles, and continues its motion in this direction until the goal becomes visible, or a new obstacle is encountered. The performances and drawbacks of the method are described, based on the experimental results with simulators and real robots.", "author" : [ { "dropping-particle" : "", "family" : "Susnea", "given" : "Ioan", "non-dropping-particle" : "", "parse-names" : false, "suffix" : "" }, { "dropping-particle" : "", "family" : "Minzu", "given" : "Viorel", "non-dropping-particle" : "", "parse-names" : false, "suffix" : "" }, { "dropping-particle" : "", "family" : "Vasiliu", "given" : "Grigore", "non-dropping-particle" : "", "parse-names" : false, "suffix" : "" } ], "container-title" : "Recent Advances in Computational Intelligence, Man-Machine Systems and Cybernetics", "id" : "ITEM-1", "issue" : "figure 2", "issued" : { "date-parts" : [ [ "2009" ] ] }, "page" : "24-29", "title" : "Simple, real-time obstacle avoidance algorithm for mobile robots", "type" : "article-journal" }, "uris" : [ "http://www.mendeley.com/documents/?uuid=105d126b-a757-4af5-a22a-058d28730307" ] } ], "mendeley" : { "formattedCitation" : "[8]", "plainTextFormattedCitation" : "[8]", "previouslyFormattedCitation" : "[8]" }, "properties" : { "noteIndex" : 0 }, "schema" : "https://github.com/citation-style-language/schema/raw/master/csl-citation.json" }</w:instrText>
      </w:r>
      <w:r>
        <w:fldChar w:fldCharType="separate"/>
      </w:r>
      <w:r w:rsidRPr="008078B4">
        <w:rPr>
          <w:noProof/>
        </w:rPr>
        <w:t>[8]</w:t>
      </w:r>
      <w:r>
        <w:fldChar w:fldCharType="end"/>
      </w:r>
      <w:r>
        <w:t xml:space="preserve">. It can work with either a final desired destination, or without </w:t>
      </w:r>
      <w:r>
        <w:fldChar w:fldCharType="begin" w:fldLock="1"/>
      </w:r>
      <w:r w:rsidR="00F22F72">
        <w:instrText>ADDIN CSL_CITATION { "citationItems" : [ { "id" : "ITEM-1", "itemData" : { "ISBN" : "9789604741441", "abstract" : "This paper proposes a novel, reactive algorithm for real time obstacle avoidance, compatible with low cost sonar or infrared sensors, fast enough to be implemented on embedded microcontrollers. We called this algorithm \u201cthe bubble rebound algorithm\u201d. According to this algorithm, only the obstacles detected within an area called \u201csensitivity bubble\u201d around the robot are considered. The shape and size of the sensitivity bubble are dynamically adjusted, depending on the kinematics of the robot. Upon detection of an obstacle, the robot \u201crebounds\u201d in a direction having the lowest density of obstacles, and continues its motion in this direction until the goal becomes visible, or a new obstacle is encountered. The performances and drawbacks of the method are described, based on the experimental results with simulators and real robots.", "author" : [ { "dropping-particle" : "", "family" : "Susnea", "given" : "Ioan", "non-dropping-particle" : "", "parse-names" : false, "suffix" : "" }, { "dropping-particle" : "", "family" : "Minzu", "given" : "Viorel", "non-dropping-particle" : "", "parse-names" : false, "suffix" : "" }, { "dropping-particle" : "", "family" : "Vasiliu", "given" : "Grigore", "non-dropping-particle" : "", "parse-names" : false, "suffix" : "" } ], "container-title" : "Recent Advances in Computational Intelligence, Man-Machine Systems and Cybernetics", "id" : "ITEM-1", "issue" : "figure 2", "issued" : { "date-parts" : [ [ "2009" ] ] }, "page" : "24-29", "title" : "Simple, real-time obstacle avoidance algorithm for mobile robots", "type" : "article-journal" }, "uris" : [ "http://www.mendeley.com/documents/?uuid=105d126b-a757-4af5-a22a-058d28730307" ] } ], "mendeley" : { "formattedCitation" : "[8]", "plainTextFormattedCitation" : "[8]", "previouslyFormattedCitation" : "[8]" }, "properties" : { "noteIndex" : 0 }, "schema" : "https://github.com/citation-style-language/schema/raw/master/csl-citation.json" }</w:instrText>
      </w:r>
      <w:r>
        <w:fldChar w:fldCharType="separate"/>
      </w:r>
      <w:r w:rsidRPr="008078B4">
        <w:rPr>
          <w:noProof/>
        </w:rPr>
        <w:t>[8]</w:t>
      </w:r>
      <w:r>
        <w:fldChar w:fldCharType="end"/>
      </w:r>
      <w:r>
        <w:t>.</w:t>
      </w:r>
      <w:r w:rsidR="00545011">
        <w:t xml:space="preserve"> In essence this algorithm sets up a threshold for the range sensors, </w:t>
      </w:r>
      <w:r w:rsidR="00176E8C">
        <w:t xml:space="preserve">if an obstacle is detected within that threshold the robot turns and follows the outline of </w:t>
      </w:r>
      <w:r w:rsidR="00F22F72">
        <w:t xml:space="preserve">the obstacle until the robot has a clear path to its destination. If the robot does not have a destination then the robot simply turns away </w:t>
      </w:r>
      <w:r w:rsidR="00F22F72">
        <w:fldChar w:fldCharType="begin" w:fldLock="1"/>
      </w:r>
      <w:r w:rsidR="00B00CD1">
        <w:instrText>ADDIN CSL_CITATION { "citationItems" : [ { "id" : "ITEM-1", "itemData" : { "ISBN" : "9789604741441", "abstract" : "This paper proposes a novel, reactive algorithm for real time obstacle avoidance, compatible with low cost sonar or infrared sensors, fast enough to be implemented on embedded microcontrollers. We called this algorithm \u201cthe bubble rebound algorithm\u201d. According to this algorithm, only the obstacles detected within an area called \u201csensitivity bubble\u201d around the robot are considered. The shape and size of the sensitivity bubble are dynamically adjusted, depending on the kinematics of the robot. Upon detection of an obstacle, the robot \u201crebounds\u201d in a direction having the lowest density of obstacles, and continues its motion in this direction until the goal becomes visible, or a new obstacle is encountered. The performances and drawbacks of the method are described, based on the experimental results with simulators and real robots.", "author" : [ { "dropping-particle" : "", "family" : "Susnea", "given" : "Ioan", "non-dropping-particle" : "", "parse-names" : false, "suffix" : "" }, { "dropping-particle" : "", "family" : "Minzu", "given" : "Viorel", "non-dropping-particle" : "", "parse-names" : false, "suffix" : "" }, { "dropping-particle" : "", "family" : "Vasiliu", "given" : "Grigore", "non-dropping-particle" : "", "parse-names" : false, "suffix" : "" } ], "container-title" : "Recent Advances in Computational Intelligence, Man-Machine Systems and Cybernetics", "id" : "ITEM-1", "issue" : "figure 2", "issued" : { "date-parts" : [ [ "2009" ] ] }, "page" : "24-29", "title" : "Simple, real-time obstacle avoidance algorithm for mobile robots", "type" : "article-journal" }, "uris" : [ "http://www.mendeley.com/documents/?uuid=105d126b-a757-4af5-a22a-058d28730307" ] } ], "mendeley" : { "formattedCitation" : "[8]", "plainTextFormattedCitation" : "[8]", "previouslyFormattedCitation" : "[8]" }, "properties" : { "noteIndex" : 0 }, "schema" : "https://github.com/citation-style-language/schema/raw/master/csl-citation.json" }</w:instrText>
      </w:r>
      <w:r w:rsidR="00F22F72">
        <w:fldChar w:fldCharType="separate"/>
      </w:r>
      <w:r w:rsidR="00F22F72" w:rsidRPr="00F22F72">
        <w:rPr>
          <w:noProof/>
        </w:rPr>
        <w:t>[8]</w:t>
      </w:r>
      <w:r w:rsidR="00F22F72">
        <w:fldChar w:fldCharType="end"/>
      </w:r>
      <w:r w:rsidR="00F22F72">
        <w:t>.</w:t>
      </w:r>
      <w:r w:rsidR="00156185">
        <w:t xml:space="preserve"> This algorithm is very lightweight and</w:t>
      </w:r>
      <w:r w:rsidR="00E15EE7">
        <w:t xml:space="preserve"> simple, which makes obstacle avoidance a computationally efficient behaviour. However due to the level of simplicity this algorithm will not be utilised for the obstacle avoidance behaviour.</w:t>
      </w:r>
    </w:p>
    <w:p w:rsidR="00CD3795" w:rsidRDefault="00CD3795" w:rsidP="004C55A2">
      <w:pPr>
        <w:pStyle w:val="Heading3"/>
        <w:spacing w:before="0" w:after="40"/>
      </w:pPr>
      <w:r>
        <w:tab/>
      </w:r>
      <w:r>
        <w:tab/>
      </w:r>
      <w:bookmarkStart w:id="19" w:name="_Toc444175152"/>
      <w:r w:rsidR="00E93859">
        <w:t>Potential Fields:</w:t>
      </w:r>
      <w:bookmarkEnd w:id="19"/>
    </w:p>
    <w:p w:rsidR="00A50BF2" w:rsidRDefault="008D621E" w:rsidP="004C55A2">
      <w:pPr>
        <w:spacing w:after="40"/>
      </w:pPr>
      <w:r>
        <w:rPr>
          <w:noProof/>
          <w:lang w:eastAsia="en-GB"/>
        </w:rPr>
        <mc:AlternateContent>
          <mc:Choice Requires="wpg">
            <w:drawing>
              <wp:anchor distT="0" distB="0" distL="114300" distR="114300" simplePos="0" relativeHeight="251615744" behindDoc="0" locked="0" layoutInCell="1" allowOverlap="1" wp14:anchorId="780DC00A" wp14:editId="428D2EE7">
                <wp:simplePos x="0" y="0"/>
                <wp:positionH relativeFrom="column">
                  <wp:posOffset>1616075</wp:posOffset>
                </wp:positionH>
                <wp:positionV relativeFrom="paragraph">
                  <wp:posOffset>2793365</wp:posOffset>
                </wp:positionV>
                <wp:extent cx="3286125" cy="1847850"/>
                <wp:effectExtent l="0" t="0" r="9525" b="0"/>
                <wp:wrapTopAndBottom/>
                <wp:docPr id="10" name="Group 10"/>
                <wp:cNvGraphicFramePr/>
                <a:graphic xmlns:a="http://schemas.openxmlformats.org/drawingml/2006/main">
                  <a:graphicData uri="http://schemas.microsoft.com/office/word/2010/wordprocessingGroup">
                    <wpg:wgp>
                      <wpg:cNvGrpSpPr/>
                      <wpg:grpSpPr>
                        <a:xfrm>
                          <a:off x="0" y="0"/>
                          <a:ext cx="3286125" cy="1847850"/>
                          <a:chOff x="0" y="0"/>
                          <a:chExt cx="4260273" cy="2494598"/>
                        </a:xfrm>
                      </wpg:grpSpPr>
                      <pic:pic xmlns:pic="http://schemas.openxmlformats.org/drawingml/2006/picture">
                        <pic:nvPicPr>
                          <pic:cNvPr id="8" name="Picture 8"/>
                          <pic:cNvPicPr>
                            <a:picLocks noChangeAspect="1"/>
                          </pic:cNvPicPr>
                        </pic:nvPicPr>
                        <pic:blipFill rotWithShape="1">
                          <a:blip r:embed="rId11">
                            <a:extLst>
                              <a:ext uri="{28A0092B-C50C-407E-A947-70E740481C1C}">
                                <a14:useLocalDpi xmlns:a14="http://schemas.microsoft.com/office/drawing/2010/main" val="0"/>
                              </a:ext>
                            </a:extLst>
                          </a:blip>
                          <a:srcRect l="967" t="31152" r="65202" b="36794"/>
                          <a:stretch/>
                        </pic:blipFill>
                        <pic:spPr bwMode="auto">
                          <a:xfrm>
                            <a:off x="0" y="0"/>
                            <a:ext cx="4260273" cy="2161309"/>
                          </a:xfrm>
                          <a:prstGeom prst="rect">
                            <a:avLst/>
                          </a:prstGeom>
                          <a:ln>
                            <a:noFill/>
                          </a:ln>
                          <a:extLst>
                            <a:ext uri="{53640926-AAD7-44D8-BBD7-CCE9431645EC}">
                              <a14:shadowObscured xmlns:a14="http://schemas.microsoft.com/office/drawing/2010/main"/>
                            </a:ext>
                          </a:extLst>
                        </pic:spPr>
                      </pic:pic>
                      <wps:wsp>
                        <wps:cNvPr id="9" name="Text Box 9"/>
                        <wps:cNvSpPr txBox="1"/>
                        <wps:spPr>
                          <a:xfrm>
                            <a:off x="0" y="2216151"/>
                            <a:ext cx="4260215" cy="278447"/>
                          </a:xfrm>
                          <a:prstGeom prst="rect">
                            <a:avLst/>
                          </a:prstGeom>
                          <a:solidFill>
                            <a:prstClr val="white"/>
                          </a:solidFill>
                          <a:ln>
                            <a:noFill/>
                          </a:ln>
                          <a:effectLst/>
                        </wps:spPr>
                        <wps:txbx>
                          <w:txbxContent>
                            <w:p w:rsidR="005B2455" w:rsidRPr="00B160CB" w:rsidRDefault="005B2455" w:rsidP="00836B98">
                              <w:pPr>
                                <w:pStyle w:val="Caption"/>
                                <w:jc w:val="center"/>
                                <w:rPr>
                                  <w:noProof/>
                                  <w:sz w:val="14"/>
                                  <w:szCs w:val="14"/>
                                </w:rPr>
                              </w:pPr>
                              <w:r w:rsidRPr="00B160CB">
                                <w:rPr>
                                  <w:sz w:val="14"/>
                                  <w:szCs w:val="14"/>
                                </w:rPr>
                                <w:t xml:space="preserve">Figure </w:t>
                              </w:r>
                              <w:r w:rsidRPr="00B160CB">
                                <w:rPr>
                                  <w:sz w:val="14"/>
                                  <w:szCs w:val="14"/>
                                </w:rPr>
                                <w:fldChar w:fldCharType="begin"/>
                              </w:r>
                              <w:r w:rsidRPr="00B160CB">
                                <w:rPr>
                                  <w:sz w:val="14"/>
                                  <w:szCs w:val="14"/>
                                </w:rPr>
                                <w:instrText xml:space="preserve"> SEQ Figure \* ARABIC </w:instrText>
                              </w:r>
                              <w:r w:rsidRPr="00B160CB">
                                <w:rPr>
                                  <w:sz w:val="14"/>
                                  <w:szCs w:val="14"/>
                                </w:rPr>
                                <w:fldChar w:fldCharType="separate"/>
                              </w:r>
                              <w:r w:rsidR="00854A36">
                                <w:rPr>
                                  <w:noProof/>
                                  <w:sz w:val="14"/>
                                  <w:szCs w:val="14"/>
                                </w:rPr>
                                <w:t>2</w:t>
                              </w:r>
                              <w:r w:rsidRPr="00B160CB">
                                <w:rPr>
                                  <w:sz w:val="14"/>
                                  <w:szCs w:val="14"/>
                                </w:rPr>
                                <w:fldChar w:fldCharType="end"/>
                              </w:r>
                              <w:r w:rsidRPr="00B160CB">
                                <w:rPr>
                                  <w:sz w:val="14"/>
                                  <w:szCs w:val="14"/>
                                </w:rPr>
                                <w:t xml:space="preserve"> - Potential Fields Diagram (taken from </w:t>
                              </w:r>
                              <w:r w:rsidRPr="00B160CB">
                                <w:rPr>
                                  <w:rFonts w:ascii="Calibri" w:hAnsi="Calibri" w:cs="Times New Roman"/>
                                  <w:noProof/>
                                  <w:sz w:val="14"/>
                                  <w:szCs w:val="14"/>
                                </w:rPr>
                                <w:t>http://phoenix.goucher.edu/~jillz/cs325_robotics/goodrich_potential_fields.pdf</w:t>
                              </w:r>
                              <w:r w:rsidRPr="00B160CB">
                                <w:rPr>
                                  <w:sz w:val="14"/>
                                  <w:szCs w:val="14"/>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id="Group 10" o:spid="_x0000_s1026" style="position:absolute;margin-left:127.25pt;margin-top:219.95pt;width:258.75pt;height:145.5pt;z-index:251615744;mso-width-relative:margin;mso-height-relative:margin" coordsize="42602,2494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8" o:spid="_x0000_s1027" type="#_x0000_t75" style="position:absolute;width:42602;height:2161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Yk4knBAAAA2gAAAA8AAABkcnMvZG93bnJldi54bWxET91qwjAUvh/4DuEIu5upVrbRGUUswoZM&#10;sO4BDs2xrTYnpcn649Obi8EuP77/1WYwteiodZVlBfNZBII4t7riQsHPef/yDsJ5ZI21ZVIwkoPN&#10;evK0wkTbnk/UZb4QIYRdggpK75tESpeXZNDNbEMcuIttDfoA20LqFvsQbmq5iKJXabDi0FBiQ7uS&#10;8lv2axTE38XWZ+Mxfvsyh/11maYpne9KPU+H7QcIT4P/F/+5P7WCsDVcCTdArh8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MYk4knBAAAA2gAAAA8AAAAAAAAAAAAAAAAAnwIA&#10;AGRycy9kb3ducmV2LnhtbFBLBQYAAAAABAAEAPcAAACNAwAAAAA=&#10;">
                  <v:imagedata r:id="rId12" o:title="" croptop="20416f" cropbottom="24113f" cropleft="634f" cropright="42731f"/>
                  <v:path arrowok="t"/>
                </v:shape>
                <v:shapetype id="_x0000_t202" coordsize="21600,21600" o:spt="202" path="m,l,21600r21600,l21600,xe">
                  <v:stroke joinstyle="miter"/>
                  <v:path gradientshapeok="t" o:connecttype="rect"/>
                </v:shapetype>
                <v:shape id="Text Box 9" o:spid="_x0000_s1028" type="#_x0000_t202" style="position:absolute;top:22161;width:42602;height:278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JO7P8IA&#10;AADaAAAADwAAAGRycy9kb3ducmV2LnhtbESPT4vCMBTE7wt+h/AEL4umepDdahT/ggf3oCueH82z&#10;LTYvJYm2fnsjCB6HmfkNM523phJ3cr60rGA4SEAQZ1aXnCs4/W/7PyB8QNZYWSYFD/Iwn3W+pphq&#10;2/CB7seQiwhhn6KCIoQ6ldJnBRn0A1sTR+9incEQpculdthEuKnkKEnG0mDJcaHAmlYFZdfjzSgY&#10;r92tOfDqe33a7PGvzkfn5eOsVK/bLiYgArXhE363d1rBL7yuxBsgZ0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Qk7s/wgAAANoAAAAPAAAAAAAAAAAAAAAAAJgCAABkcnMvZG93&#10;bnJldi54bWxQSwUGAAAAAAQABAD1AAAAhwMAAAAA&#10;" stroked="f">
                  <v:textbox inset="0,0,0,0">
                    <w:txbxContent>
                      <w:p w:rsidR="005B2455" w:rsidRPr="00B160CB" w:rsidRDefault="005B2455" w:rsidP="00836B98">
                        <w:pPr>
                          <w:pStyle w:val="Caption"/>
                          <w:jc w:val="center"/>
                          <w:rPr>
                            <w:noProof/>
                            <w:sz w:val="14"/>
                            <w:szCs w:val="14"/>
                          </w:rPr>
                        </w:pPr>
                        <w:r w:rsidRPr="00B160CB">
                          <w:rPr>
                            <w:sz w:val="14"/>
                            <w:szCs w:val="14"/>
                          </w:rPr>
                          <w:t xml:space="preserve">Figure </w:t>
                        </w:r>
                        <w:r w:rsidRPr="00B160CB">
                          <w:rPr>
                            <w:sz w:val="14"/>
                            <w:szCs w:val="14"/>
                          </w:rPr>
                          <w:fldChar w:fldCharType="begin"/>
                        </w:r>
                        <w:r w:rsidRPr="00B160CB">
                          <w:rPr>
                            <w:sz w:val="14"/>
                            <w:szCs w:val="14"/>
                          </w:rPr>
                          <w:instrText xml:space="preserve"> SEQ Figure \* ARABIC </w:instrText>
                        </w:r>
                        <w:r w:rsidRPr="00B160CB">
                          <w:rPr>
                            <w:sz w:val="14"/>
                            <w:szCs w:val="14"/>
                          </w:rPr>
                          <w:fldChar w:fldCharType="separate"/>
                        </w:r>
                        <w:r w:rsidR="00854A36">
                          <w:rPr>
                            <w:noProof/>
                            <w:sz w:val="14"/>
                            <w:szCs w:val="14"/>
                          </w:rPr>
                          <w:t>2</w:t>
                        </w:r>
                        <w:r w:rsidRPr="00B160CB">
                          <w:rPr>
                            <w:sz w:val="14"/>
                            <w:szCs w:val="14"/>
                          </w:rPr>
                          <w:fldChar w:fldCharType="end"/>
                        </w:r>
                        <w:r w:rsidRPr="00B160CB">
                          <w:rPr>
                            <w:sz w:val="14"/>
                            <w:szCs w:val="14"/>
                          </w:rPr>
                          <w:t xml:space="preserve"> - Potential Fields Diagram (taken from </w:t>
                        </w:r>
                        <w:r w:rsidRPr="00B160CB">
                          <w:rPr>
                            <w:rFonts w:ascii="Calibri" w:hAnsi="Calibri" w:cs="Times New Roman"/>
                            <w:noProof/>
                            <w:sz w:val="14"/>
                            <w:szCs w:val="14"/>
                          </w:rPr>
                          <w:t>http://phoenix.goucher.edu/~jillz/cs325_robotics/goodrich_potential_fields.pdf</w:t>
                        </w:r>
                        <w:r w:rsidRPr="00B160CB">
                          <w:rPr>
                            <w:sz w:val="14"/>
                            <w:szCs w:val="14"/>
                          </w:rPr>
                          <w:t>)</w:t>
                        </w:r>
                      </w:p>
                    </w:txbxContent>
                  </v:textbox>
                </v:shape>
                <w10:wrap type="topAndBottom"/>
              </v:group>
            </w:pict>
          </mc:Fallback>
        </mc:AlternateContent>
      </w:r>
      <w:r>
        <w:rPr>
          <w:noProof/>
          <w:lang w:eastAsia="en-GB"/>
        </w:rPr>
        <mc:AlternateContent>
          <mc:Choice Requires="wpg">
            <w:drawing>
              <wp:anchor distT="0" distB="0" distL="114300" distR="114300" simplePos="0" relativeHeight="251643392" behindDoc="0" locked="0" layoutInCell="1" allowOverlap="1" wp14:anchorId="43F69788" wp14:editId="6620168B">
                <wp:simplePos x="0" y="0"/>
                <wp:positionH relativeFrom="column">
                  <wp:posOffset>1586230</wp:posOffset>
                </wp:positionH>
                <wp:positionV relativeFrom="paragraph">
                  <wp:posOffset>1989455</wp:posOffset>
                </wp:positionV>
                <wp:extent cx="3345815" cy="786130"/>
                <wp:effectExtent l="0" t="0" r="6985" b="0"/>
                <wp:wrapTopAndBottom/>
                <wp:docPr id="45" name="Group 45"/>
                <wp:cNvGraphicFramePr/>
                <a:graphic xmlns:a="http://schemas.openxmlformats.org/drawingml/2006/main">
                  <a:graphicData uri="http://schemas.microsoft.com/office/word/2010/wordprocessingGroup">
                    <wpg:wgp>
                      <wpg:cNvGrpSpPr/>
                      <wpg:grpSpPr>
                        <a:xfrm>
                          <a:off x="0" y="0"/>
                          <a:ext cx="3345815" cy="786130"/>
                          <a:chOff x="0" y="0"/>
                          <a:chExt cx="3742690" cy="959485"/>
                        </a:xfrm>
                      </wpg:grpSpPr>
                      <wpg:grpSp>
                        <wpg:cNvPr id="35" name="Group 35"/>
                        <wpg:cNvGrpSpPr/>
                        <wpg:grpSpPr>
                          <a:xfrm>
                            <a:off x="0" y="0"/>
                            <a:ext cx="1516380" cy="914400"/>
                            <a:chOff x="0" y="0"/>
                            <a:chExt cx="1516380" cy="914400"/>
                          </a:xfrm>
                        </wpg:grpSpPr>
                        <pic:pic xmlns:pic="http://schemas.openxmlformats.org/drawingml/2006/picture">
                          <pic:nvPicPr>
                            <pic:cNvPr id="25" name="Picture 25"/>
                            <pic:cNvPicPr>
                              <a:picLocks noChangeAspect="1"/>
                            </pic:cNvPicPr>
                          </pic:nvPicPr>
                          <pic:blipFill rotWithShape="1">
                            <a:blip r:embed="rId13">
                              <a:extLst>
                                <a:ext uri="{28A0092B-C50C-407E-A947-70E740481C1C}">
                                  <a14:useLocalDpi xmlns:a14="http://schemas.microsoft.com/office/drawing/2010/main" val="0"/>
                                </a:ext>
                              </a:extLst>
                            </a:blip>
                            <a:srcRect l="56338" t="53111" r="37630" b="40191"/>
                            <a:stretch/>
                          </pic:blipFill>
                          <pic:spPr bwMode="auto">
                            <a:xfrm>
                              <a:off x="0" y="0"/>
                              <a:ext cx="1516380" cy="899160"/>
                            </a:xfrm>
                            <a:prstGeom prst="rect">
                              <a:avLst/>
                            </a:prstGeom>
                            <a:ln>
                              <a:noFill/>
                            </a:ln>
                            <a:extLst>
                              <a:ext uri="{53640926-AAD7-44D8-BBD7-CCE9431645EC}">
                                <a14:shadowObscured xmlns:a14="http://schemas.microsoft.com/office/drawing/2010/main"/>
                              </a:ext>
                            </a:extLst>
                          </pic:spPr>
                        </pic:pic>
                        <wps:wsp>
                          <wps:cNvPr id="32" name="Text Box 32"/>
                          <wps:cNvSpPr txBox="1"/>
                          <wps:spPr>
                            <a:xfrm>
                              <a:off x="0" y="678815"/>
                              <a:ext cx="1516380" cy="235585"/>
                            </a:xfrm>
                            <a:prstGeom prst="rect">
                              <a:avLst/>
                            </a:prstGeom>
                            <a:solidFill>
                              <a:prstClr val="white"/>
                            </a:solidFill>
                            <a:ln>
                              <a:noFill/>
                            </a:ln>
                            <a:effectLst/>
                          </wps:spPr>
                          <wps:txbx>
                            <w:txbxContent>
                              <w:p w:rsidR="005B2455" w:rsidRPr="00224C30" w:rsidRDefault="005B2455" w:rsidP="00224C30">
                                <w:pPr>
                                  <w:pStyle w:val="Caption"/>
                                  <w:jc w:val="center"/>
                                  <w:rPr>
                                    <w:noProof/>
                                    <w:sz w:val="14"/>
                                  </w:rPr>
                                </w:pPr>
                                <w:r>
                                  <w:rPr>
                                    <w:sz w:val="14"/>
                                  </w:rPr>
                                  <w:t xml:space="preserve">Equation 1- </w:t>
                                </w:r>
                                <w:r w:rsidRPr="00224C30">
                                  <w:rPr>
                                    <w:sz w:val="14"/>
                                  </w:rPr>
                                  <w:t>Obstacle Repulsion Field</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grpSp>
                      <wpg:grpSp>
                        <wpg:cNvPr id="37" name="Group 37"/>
                        <wpg:cNvGrpSpPr/>
                        <wpg:grpSpPr>
                          <a:xfrm>
                            <a:off x="1851660" y="0"/>
                            <a:ext cx="1891030" cy="959485"/>
                            <a:chOff x="0" y="0"/>
                            <a:chExt cx="1891030" cy="959485"/>
                          </a:xfrm>
                        </wpg:grpSpPr>
                        <pic:pic xmlns:pic="http://schemas.openxmlformats.org/drawingml/2006/picture">
                          <pic:nvPicPr>
                            <pic:cNvPr id="29" name="Picture 29"/>
                            <pic:cNvPicPr>
                              <a:picLocks noChangeAspect="1"/>
                            </pic:cNvPicPr>
                          </pic:nvPicPr>
                          <pic:blipFill rotWithShape="1">
                            <a:blip r:embed="rId14">
                              <a:extLst>
                                <a:ext uri="{28A0092B-C50C-407E-A947-70E740481C1C}">
                                  <a14:useLocalDpi xmlns:a14="http://schemas.microsoft.com/office/drawing/2010/main" val="0"/>
                                </a:ext>
                              </a:extLst>
                            </a:blip>
                            <a:srcRect l="55440" t="28229" r="37117" b="65790"/>
                            <a:stretch/>
                          </pic:blipFill>
                          <pic:spPr bwMode="auto">
                            <a:xfrm>
                              <a:off x="0" y="0"/>
                              <a:ext cx="1889760" cy="815340"/>
                            </a:xfrm>
                            <a:prstGeom prst="rect">
                              <a:avLst/>
                            </a:prstGeom>
                            <a:ln>
                              <a:noFill/>
                            </a:ln>
                            <a:extLst>
                              <a:ext uri="{53640926-AAD7-44D8-BBD7-CCE9431645EC}">
                                <a14:shadowObscured xmlns:a14="http://schemas.microsoft.com/office/drawing/2010/main"/>
                              </a:ext>
                            </a:extLst>
                          </pic:spPr>
                        </pic:pic>
                        <wps:wsp>
                          <wps:cNvPr id="36" name="Text Box 36"/>
                          <wps:cNvSpPr txBox="1"/>
                          <wps:spPr>
                            <a:xfrm>
                              <a:off x="0" y="723900"/>
                              <a:ext cx="1891030" cy="235585"/>
                            </a:xfrm>
                            <a:prstGeom prst="rect">
                              <a:avLst/>
                            </a:prstGeom>
                            <a:solidFill>
                              <a:prstClr val="white"/>
                            </a:solidFill>
                            <a:ln>
                              <a:noFill/>
                            </a:ln>
                            <a:effectLst/>
                          </wps:spPr>
                          <wps:txbx>
                            <w:txbxContent>
                              <w:p w:rsidR="005B2455" w:rsidRPr="00224C30" w:rsidRDefault="005B2455" w:rsidP="00224C30">
                                <w:pPr>
                                  <w:pStyle w:val="Caption"/>
                                  <w:jc w:val="center"/>
                                  <w:rPr>
                                    <w:noProof/>
                                    <w:sz w:val="14"/>
                                  </w:rPr>
                                </w:pPr>
                                <w:r>
                                  <w:rPr>
                                    <w:sz w:val="14"/>
                                  </w:rPr>
                                  <w:t xml:space="preserve">Equation 2- </w:t>
                                </w:r>
                                <w:r w:rsidRPr="00224C30">
                                  <w:rPr>
                                    <w:sz w:val="14"/>
                                  </w:rPr>
                                  <w:t>Goal Attraction Field</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grpSp>
                    </wpg:wgp>
                  </a:graphicData>
                </a:graphic>
                <wp14:sizeRelH relativeFrom="margin">
                  <wp14:pctWidth>0</wp14:pctWidth>
                </wp14:sizeRelH>
                <wp14:sizeRelV relativeFrom="margin">
                  <wp14:pctHeight>0</wp14:pctHeight>
                </wp14:sizeRelV>
              </wp:anchor>
            </w:drawing>
          </mc:Choice>
          <mc:Fallback>
            <w:pict>
              <v:group id="Group 45" o:spid="_x0000_s1029" style="position:absolute;margin-left:124.9pt;margin-top:156.65pt;width:263.45pt;height:61.9pt;z-index:251643392;mso-width-relative:margin;mso-height-relative:margin" coordsize="37426,959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">
                <v:group id="Group 35" o:spid="_x0000_s1030" style="position:absolute;width:15163;height:9144" coordsize="15163,914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Lb/PeLFAAAA2wAA&#10;AA8AAAAAAAAAAAAAAAAAqgIAAGRycy9kb3ducmV2LnhtbFBLBQYAAAAABAAEAPoAAACcAwAAAAA=&#10;">
                  <v:shape id="Picture 25" o:spid="_x0000_s1031" type="#_x0000_t75" style="position:absolute;width:15163;height:89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wgxqzAAAAA2wAAAA8AAABkcnMvZG93bnJldi54bWxEj9FqAjEURN8L/YdwC77VREUtW6MUQfCt&#10;aP2Ay+buZnVzE5JU1783BaGPw8ycYVabwfXiSjF1njVMxgoEce1Nx62G08/u/QNEysgGe8+k4U4J&#10;NuvXlxVWxt/4QNdjbkWBcKpQg805VFKm2pLDNPaBuHiNjw5zkbGVJuKtwF0vp0otpMOOy4LFQFtL&#10;9eX46zQoFbdqYc84Oyy/+3oZmuYcpNajt+HrE0SmIf+Hn+290TCdw9+X8gPk+gE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rCDGrMAAAADbAAAADwAAAAAAAAAAAAAAAACfAgAA&#10;ZHJzL2Rvd25yZXYueG1sUEsFBgAAAAAEAAQA9wAAAIwDAAAAAA==&#10;">
                    <v:imagedata r:id="rId15" o:title="" croptop="34807f" cropbottom="26340f" cropleft="36922f" cropright="24661f"/>
                    <v:path arrowok="t"/>
                  </v:shape>
                  <v:shape id="Text Box 32" o:spid="_x0000_s1032" type="#_x0000_t202" style="position:absolute;top:6788;width:15163;height:23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Qmz0sUA&#10;AADbAAAADwAAAGRycy9kb3ducmV2LnhtbESPzWrDMBCE74W8g9hALqWR60IobpSQnwZ6SA92Q86L&#10;tbVMrZWRlNh5+6oQ6HGYmW+Y5Xq0nbiSD61jBc/zDARx7XTLjYLT1+HpFUSIyBo7x6TgRgHWq8nD&#10;EgvtBi7pWsVGJAiHAhWYGPtCylAbshjmridO3rfzFmOSvpHa45DgtpN5li2kxZbTgsGedobqn+pi&#10;FSz2/jKUvHvcn96P+Nk3+Xl7Oys1m46bNxCRxvgfvrc/tIKXHP6+pB8gV7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NCbPSxQAAANsAAAAPAAAAAAAAAAAAAAAAAJgCAABkcnMv&#10;ZG93bnJldi54bWxQSwUGAAAAAAQABAD1AAAAigMAAAAA&#10;" stroked="f">
                    <v:textbox inset="0,0,0,0">
                      <w:txbxContent>
                        <w:p w:rsidR="005B2455" w:rsidRPr="00224C30" w:rsidRDefault="005B2455" w:rsidP="00224C30">
                          <w:pPr>
                            <w:pStyle w:val="Caption"/>
                            <w:jc w:val="center"/>
                            <w:rPr>
                              <w:noProof/>
                              <w:sz w:val="14"/>
                            </w:rPr>
                          </w:pPr>
                          <w:r>
                            <w:rPr>
                              <w:sz w:val="14"/>
                            </w:rPr>
                            <w:t xml:space="preserve">Equation 1- </w:t>
                          </w:r>
                          <w:r w:rsidRPr="00224C30">
                            <w:rPr>
                              <w:sz w:val="14"/>
                            </w:rPr>
                            <w:t>Obstacle Repulsion Field</w:t>
                          </w:r>
                        </w:p>
                      </w:txbxContent>
                    </v:textbox>
                  </v:shape>
                </v:group>
                <v:group id="Group 37" o:spid="_x0000_s1033" style="position:absolute;left:18516;width:18910;height:9594" coordsize="18910,959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KWEGDsQAAADbAAAA&#10;DwAAAAAAAAAAAAAAAACqAgAAZHJzL2Rvd25yZXYueG1sUEsFBgAAAAAEAAQA+gAAAJsDAAAAAA==&#10;">
                  <v:shape id="Picture 29" o:spid="_x0000_s1034" type="#_x0000_t75" style="position:absolute;width:18897;height:815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517BTDAAAA2wAAAA8AAABkcnMvZG93bnJldi54bWxEj9FqAjEURN8L/kO4hb7VrBakrkYRacUn&#10;u9p+wGVz3azd3CybqFm/vhGEPg4zc4aZL6NtxIU6XztWMBpmIIhLp2uuFPx8f76+g/ABWWPjmBT0&#10;5GG5GDzNMdfuynu6HEIlEoR9jgpMCG0upS8NWfRD1xIn7+g6iyHJrpK6w2uC20aOs2wiLdacFgy2&#10;tDZU/h7OVsHxYxeLYoSbgvu30819xVXTG6VenuNqBiJQDP/hR3urFYyncP+SfoBc/AE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DnXsFMMAAADbAAAADwAAAAAAAAAAAAAAAACf&#10;AgAAZHJzL2Rvd25yZXYueG1sUEsFBgAAAAAEAAQA9wAAAI8DAAAAAA==&#10;">
                    <v:imagedata r:id="rId16" o:title="" croptop="18500f" cropbottom="43116f" cropleft="36333f" cropright="24325f"/>
                    <v:path arrowok="t"/>
                  </v:shape>
                  <v:shape id="Text Box 36" o:spid="_x0000_s1035" type="#_x0000_t202" style="position:absolute;top:7239;width:18910;height:235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jK10cUA&#10;AADbAAAADwAAAGRycy9kb3ducmV2LnhtbESPzWrDMBCE74W8g9hALqWRm4IpbpSQnwZyaA92Q86L&#10;tbVMrZWRlNh5+6hQ6HGYmW+Y5Xq0nbiSD61jBc/zDARx7XTLjYLT1+HpFUSIyBo7x6TgRgHWq8nD&#10;EgvtBi7pWsVGJAiHAhWYGPtCylAbshjmridO3rfzFmOSvpHa45DgtpOLLMulxZbTgsGedobqn+pi&#10;FeR7fxlK3j3uT+8f+Nk3i/P2dlZqNh03byAijfE//Nc+agUvOfx+ST9Aru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yMrXRxQAAANsAAAAPAAAAAAAAAAAAAAAAAJgCAABkcnMv&#10;ZG93bnJldi54bWxQSwUGAAAAAAQABAD1AAAAigMAAAAA&#10;" stroked="f">
                    <v:textbox inset="0,0,0,0">
                      <w:txbxContent>
                        <w:p w:rsidR="005B2455" w:rsidRPr="00224C30" w:rsidRDefault="005B2455" w:rsidP="00224C30">
                          <w:pPr>
                            <w:pStyle w:val="Caption"/>
                            <w:jc w:val="center"/>
                            <w:rPr>
                              <w:noProof/>
                              <w:sz w:val="14"/>
                            </w:rPr>
                          </w:pPr>
                          <w:r>
                            <w:rPr>
                              <w:sz w:val="14"/>
                            </w:rPr>
                            <w:t xml:space="preserve">Equation 2- </w:t>
                          </w:r>
                          <w:r w:rsidRPr="00224C30">
                            <w:rPr>
                              <w:sz w:val="14"/>
                            </w:rPr>
                            <w:t>Goal Attraction Field</w:t>
                          </w:r>
                        </w:p>
                      </w:txbxContent>
                    </v:textbox>
                  </v:shape>
                </v:group>
                <w10:wrap type="topAndBottom"/>
              </v:group>
            </w:pict>
          </mc:Fallback>
        </mc:AlternateContent>
      </w:r>
      <w:r w:rsidR="00B00CD1">
        <w:t xml:space="preserve">An algorithm that utilises a higher level of deliberative computation is the Potential Fields algorithm; this algorithm’s obstacle avoidance can be seen as a sub-behaviour of its path planning behaviour </w:t>
      </w:r>
      <w:r w:rsidR="00B00CD1">
        <w:fldChar w:fldCharType="begin" w:fldLock="1"/>
      </w:r>
      <w:r w:rsidR="00F952ED">
        <w:instrText>ADDIN CSL_CITATION { "citationItems" : [ { "id" : "ITEM-1", "itemData" : { "ISBN" : "9789604741441", "abstract" : "This paper proposes a novel, reactive algorithm for real time obstacle avoidance, compatible with low cost sonar or infrared sensors, fast enough to be implemented on embedded microcontrollers. We called this algorithm \u201cthe bubble rebound algorithm\u201d. According to this algorithm, only the obstacles detected within an area called \u201csensitivity bubble\u201d around the robot are considered. The shape and size of the sensitivity bubble are dynamically adjusted, depending on the kinematics of the robot. Upon detection of an obstacle, the robot \u201crebounds\u201d in a direction having the lowest density of obstacles, and continues its motion in this direction until the goal becomes visible, or a new obstacle is encountered. The performances and drawbacks of the method are described, based on the experimental results with simulators and real robots.", "author" : [ { "dropping-particle" : "", "family" : "Susnea", "given" : "Ioan", "non-dropping-particle" : "", "parse-names" : false, "suffix" : "" }, { "dropping-particle" : "", "family" : "Minzu", "given" : "Viorel", "non-dropping-particle" : "", "parse-names" : false, "suffix" : "" }, { "dropping-particle" : "", "family" : "Vasiliu", "given" : "Grigore", "non-dropping-particle" : "", "parse-names" : false, "suffix" : "" } ], "container-title" : "Recent Advances in Computational Intelligence, Man-Machine Systems and Cybernetics", "id" : "ITEM-1", "issue" : "figure 2", "issued" : { "date-parts" : [ [ "2009" ] ] }, "page" : "24-29", "title" : "Simple, real-time obstacle avoidance algorithm for mobile robots", "type" : "article-journal" }, "uris" : [ "http://www.mendeley.com/documents/?uuid=105d126b-a757-4af5-a22a-058d28730307" ] } ], "mendeley" : { "formattedCitation" : "[8]", "plainTextFormattedCitation" : "[8]", "previouslyFormattedCitation" : "[8]" }, "properties" : { "noteIndex" : 0 }, "schema" : "https://github.com/citation-style-language/schema/raw/master/csl-citation.json" }</w:instrText>
      </w:r>
      <w:r w:rsidR="00B00CD1">
        <w:fldChar w:fldCharType="separate"/>
      </w:r>
      <w:r w:rsidR="00B00CD1" w:rsidRPr="00B00CD1">
        <w:rPr>
          <w:noProof/>
        </w:rPr>
        <w:t>[8]</w:t>
      </w:r>
      <w:r w:rsidR="00B00CD1">
        <w:fldChar w:fldCharType="end"/>
      </w:r>
      <w:r w:rsidR="00B00CD1">
        <w:t xml:space="preserve">. </w:t>
      </w:r>
      <w:r w:rsidR="005D53B1">
        <w:t xml:space="preserve">The potential </w:t>
      </w:r>
      <w:r w:rsidR="009739B8">
        <w:t>field’s</w:t>
      </w:r>
      <w:r w:rsidR="005D53B1">
        <w:t xml:space="preserve"> theory for obstacle avoidance and environment navigation is based on field </w:t>
      </w:r>
      <w:r w:rsidR="009739B8">
        <w:t>physics,</w:t>
      </w:r>
      <w:r w:rsidR="005D53B1">
        <w:t xml:space="preserve"> specifically this technology mimics our observations of magnetic fields</w:t>
      </w:r>
      <w:r w:rsidR="00B35B31">
        <w:t xml:space="preserve"> </w:t>
      </w:r>
      <w:r w:rsidR="00B35B31" w:rsidRPr="00B35B31">
        <w:rPr>
          <w:vertAlign w:val="superscript"/>
        </w:rPr>
        <w:fldChar w:fldCharType="begin" w:fldLock="1"/>
      </w:r>
      <w:r w:rsidR="008078B4">
        <w:rPr>
          <w:vertAlign w:val="superscript"/>
        </w:rPr>
        <w:instrText>ADDIN CSL_CITATION { "citationItems" : [ { "id" : "ITEM-1", "itemData" : { "URL" : "http://phoenix.goucher.edu/~jillz/cs325_robotics/goodrich_potential_fields.pdf", "accessed" : { "date-parts" : [ [ "2015", "11", "5" ] ] }, "id" : "ITEM-1", "issued" : { "date-parts" : [ [ "0" ] ] }, "title" : "Potential Fields Tutorial", "type" : "webpage" }, "uris" : [ "http://www.mendeley.com/documents/?uuid=dff99de1-fe61-4a7b-8fdf-dd8fe26a8636" ] } ], "mendeley" : { "formattedCitation" : "[9]", "plainTextFormattedCitation" : "[9]", "previouslyFormattedCitation" : "[9]" }, "properties" : { "noteIndex" : 0 }, "schema" : "https://github.com/citation-style-language/schema/raw/master/csl-citation.json" }</w:instrText>
      </w:r>
      <w:r w:rsidR="00B35B31" w:rsidRPr="00B35B31">
        <w:rPr>
          <w:vertAlign w:val="superscript"/>
        </w:rPr>
        <w:fldChar w:fldCharType="separate"/>
      </w:r>
      <w:r w:rsidR="008078B4" w:rsidRPr="008078B4">
        <w:rPr>
          <w:noProof/>
        </w:rPr>
        <w:t>[9]</w:t>
      </w:r>
      <w:r w:rsidR="00B35B31" w:rsidRPr="00B35B31">
        <w:rPr>
          <w:vertAlign w:val="superscript"/>
        </w:rPr>
        <w:fldChar w:fldCharType="end"/>
      </w:r>
      <w:r w:rsidR="005D53B1">
        <w:t>.</w:t>
      </w:r>
      <w:r w:rsidR="009739B8">
        <w:t xml:space="preserve"> </w:t>
      </w:r>
      <w:r w:rsidR="005C4987">
        <w:t>This te</w:t>
      </w:r>
      <w:r w:rsidR="001918A4">
        <w:t>chnology implements the inverse square rule to convert the readings taken from the robot’s range sensors into a simulated force acting on the robot</w:t>
      </w:r>
      <w:r w:rsidR="0045008B">
        <w:t xml:space="preserve"> </w:t>
      </w:r>
      <w:r w:rsidR="00721C02">
        <w:rPr>
          <w:i/>
        </w:rPr>
        <w:t>(see figure</w:t>
      </w:r>
      <w:r w:rsidR="0045008B">
        <w:rPr>
          <w:i/>
        </w:rPr>
        <w:t xml:space="preserve"> below)</w:t>
      </w:r>
      <w:r w:rsidR="001918A4" w:rsidRPr="001918A4">
        <w:rPr>
          <w:vertAlign w:val="superscript"/>
        </w:rPr>
        <w:t xml:space="preserve"> </w:t>
      </w:r>
      <w:r w:rsidR="001918A4" w:rsidRPr="001918A4">
        <w:rPr>
          <w:vertAlign w:val="superscript"/>
        </w:rPr>
        <w:fldChar w:fldCharType="begin" w:fldLock="1"/>
      </w:r>
      <w:r w:rsidR="008078B4">
        <w:rPr>
          <w:vertAlign w:val="superscript"/>
        </w:rPr>
        <w:instrText>ADDIN CSL_CITATION { "citationItems" : [ { "id" : "ITEM-1", "itemData" : { "DOI" : "10.1109/21.44033", "ISSN" : "0018-9472", "abstract" : "A real-time obstacle avoidance approach for mobile robots has been developed and implemented. It permits the detection of unknown obstacles simultaneously with the steering of the mobile robot to avoid collisions and advance toward the target. The novelty of this approach, entitled the virtual force field method, lies in the integration of two known concepts: certainty grids for obstacle representation and potential fields for navigation. This combination is especially suitable for the accommodation of inaccurate sensor data as well as for sensor fusion and makes possible continuous motion of the robot with stopping in front of obstacles. This navigation algorithm also takes into account the dynamic behavior of a fast mobile robot and solves the local minimum trap problem. Experimental results from a mobile robot running at a maximum speed of 0.78 m/s demonstrate the power of the algorithm.", "author" : [ { "dropping-particle" : "", "family" : "Borenstein", "given" : "J.", "non-dropping-particle" : "", "parse-names" : false, "suffix" : "" }, { "dropping-particle" : "", "family" : "Koren", "given" : "Y.", "non-dropping-particle" : "", "parse-names" : false, "suffix" : "" } ], "container-title" : "IEEE Transactions on Systems, Man, and Cybernetics", "id" : "ITEM-1", "issue" : "5", "issued" : { "date-parts" : [ [ "1989", "9" ] ] }, "page" : "1179-1187", "title" : "Real-time obstacle avoidance for fast mobile robots", "title-short" : "Systems, Man and Cybernetics, IEEE Transactions on", "type" : "article-journal", "volume" : "19" }, "uris" : [ "http://www.mendeley.com/documents/?uuid=fddb00c1-173e-4dcb-a426-d388b5bbb276" ] }, { "id" : "ITEM-2", "itemData" : { "URL" : "http://www.cs.mcgill.ca/~hsafad/robotics/", "accessed" : { "date-parts" : [ [ "2015", "11", "10" ] ] }, "id" : "ITEM-2", "issued" : { "date-parts" : [ [ "0" ] ] }, "title" : "Local Path Planning Using Potential Field", "type" : "webpage" }, "uris" : [ "http://www.mendeley.com/documents/?uuid=5bb29810-d659-4833-93e3-a66faab04e63" ] }, { "id" : "ITEM-3", "itemData" : { "URL" : "http://phoenix.goucher.edu/~jillz/cs325_robotics/goodrich_potential_fields.pdf", "accessed" : { "date-parts" : [ [ "2015", "11", "5" ] ] }, "id" : "ITEM-3", "issued" : { "date-parts" : [ [ "0" ] ] }, "title" : "Potential Fields Tutorial", "type" : "webpage" }, "uris" : [ "http://www.mendeley.com/documents/?uuid=dff99de1-fe61-4a7b-8fdf-dd8fe26a8636" ] } ], "mendeley" : { "formattedCitation" : "[9]\u2013[11]", "plainTextFormattedCitation" : "[9]\u2013[11]", "previouslyFormattedCitation" : "[9]\u2013[11]" }, "properties" : { "noteIndex" : 0 }, "schema" : "https://github.com/citation-style-language/schema/raw/master/csl-citation.json" }</w:instrText>
      </w:r>
      <w:r w:rsidR="001918A4" w:rsidRPr="001918A4">
        <w:rPr>
          <w:vertAlign w:val="superscript"/>
        </w:rPr>
        <w:fldChar w:fldCharType="separate"/>
      </w:r>
      <w:r w:rsidR="008078B4" w:rsidRPr="008078B4">
        <w:rPr>
          <w:noProof/>
        </w:rPr>
        <w:t>[9]–[11]</w:t>
      </w:r>
      <w:r w:rsidR="001918A4" w:rsidRPr="001918A4">
        <w:rPr>
          <w:vertAlign w:val="superscript"/>
        </w:rPr>
        <w:fldChar w:fldCharType="end"/>
      </w:r>
      <w:r w:rsidR="001918A4">
        <w:t xml:space="preserve">. This is done using the inverse square rule, as taken from the observations of objects within magnetic and gravitational fields </w:t>
      </w:r>
      <w:r w:rsidR="001918A4" w:rsidRPr="001918A4">
        <w:rPr>
          <w:vertAlign w:val="superscript"/>
        </w:rPr>
        <w:fldChar w:fldCharType="begin" w:fldLock="1"/>
      </w:r>
      <w:r w:rsidR="008078B4">
        <w:rPr>
          <w:vertAlign w:val="superscript"/>
        </w:rPr>
        <w:instrText>ADDIN CSL_CITATION { "citationItems" : [ { "id" : "ITEM-1", "itemData" : { "URL" : "http://phoenix.goucher.edu/~jillz/cs325_robotics/goodrich_potential_fields.pdf", "accessed" : { "date-parts" : [ [ "2015", "11", "5" ] ] }, "id" : "ITEM-1", "issued" : { "date-parts" : [ [ "0" ] ] }, "title" : "Potential Fields Tutorial", "type" : "webpage" }, "uris" : [ "http://www.mendeley.com/documents/?uuid=dff99de1-fe61-4a7b-8fdf-dd8fe26a8636" ] }, { "id" : "ITEM-2", "itemData" : { "DOI" : "10.1109/21.44033", "ISSN" : "0018-9472", "abstract" : "A real-time obstacle avoidance approach for mobile robots has been developed and implemented. It permits the detection of unknown obstacles simultaneously with the steering of the mobile robot to avoid collisions and advance toward the target. The novelty of this approach, entitled the virtual force field method, lies in the integration of two known concepts: certainty grids for obstacle representation and potential fields for navigation. This combination is especially suitable for the accommodation of inaccurate sensor data as well as for sensor fusion and makes possible continuous motion of the robot with stopping in front of obstacles. This navigation algorithm also takes into account the dynamic behavior of a fast mobile robot and solves the local minimum trap problem. Experimental results from a mobile robot running at a maximum speed of 0.78 m/s demonstrate the power of the algorithm.", "author" : [ { "dropping-particle" : "", "family" : "Borenstein", "given" : "J.", "non-dropping-particle" : "", "parse-names" : false, "suffix" : "" }, { "dropping-particle" : "", "family" : "Koren", "given" : "Y.", "non-dropping-particle" : "", "parse-names" : false, "suffix" : "" } ], "container-title" : "IEEE Transactions on Systems, Man, and Cybernetics", "id" : "ITEM-2", "issue" : "5", "issued" : { "date-parts" : [ [ "1989", "9" ] ] }, "page" : "1179-1187", "title" : "Real-time obstacle avoidance for fast mobile robots", "title-short" : "Systems, Man and Cybernetics, IEEE Transactions on", "type" : "article-journal", "volume" : "19" }, "uris" : [ "http://www.mendeley.com/documents/?uuid=fddb00c1-173e-4dcb-a426-d388b5bbb276" ] } ], "mendeley" : { "formattedCitation" : "[9], [10]", "plainTextFormattedCitation" : "[9], [10]", "previouslyFormattedCitation" : "[9], [10]" }, "properties" : { "noteIndex" : 0 }, "schema" : "https://github.com/citation-style-language/schema/raw/master/csl-citation.json" }</w:instrText>
      </w:r>
      <w:r w:rsidR="001918A4" w:rsidRPr="001918A4">
        <w:rPr>
          <w:vertAlign w:val="superscript"/>
        </w:rPr>
        <w:fldChar w:fldCharType="separate"/>
      </w:r>
      <w:r w:rsidR="008078B4" w:rsidRPr="008078B4">
        <w:rPr>
          <w:noProof/>
        </w:rPr>
        <w:t>[9], [10]</w:t>
      </w:r>
      <w:r w:rsidR="001918A4" w:rsidRPr="001918A4">
        <w:rPr>
          <w:vertAlign w:val="superscript"/>
        </w:rPr>
        <w:fldChar w:fldCharType="end"/>
      </w:r>
      <w:r w:rsidR="001918A4">
        <w:t>. These simulated forces can be either repulsive or attractive, based on whether the field is being created on an obstacle to avoid, or a goal for the robot to navigate to</w:t>
      </w:r>
      <w:r w:rsidR="00224C30">
        <w:t xml:space="preserve"> </w:t>
      </w:r>
      <w:r w:rsidR="00224C30">
        <w:rPr>
          <w:i/>
        </w:rPr>
        <w:t>(see equations below)</w:t>
      </w:r>
      <w:r w:rsidR="001918A4">
        <w:t>. By collating the sum of these fields, the robot is able to navigate to its goal while avoiding obstacles. Note that this method does not need a goal in order for the robot to avoid obstacles.</w:t>
      </w:r>
    </w:p>
    <w:p w:rsidR="003A67C2" w:rsidRDefault="00E11FC4" w:rsidP="004C55A2">
      <w:pPr>
        <w:spacing w:after="40"/>
      </w:pPr>
      <w:r>
        <w:lastRenderedPageBreak/>
        <w:t xml:space="preserve">This technology is a very good example of obstacle avoidance; it is relatively computationally light, it enables the robot to avoid local minimum or “dead-ends” and with the addition of a goal for the robot it enables a certain level of reactive path planning </w:t>
      </w:r>
      <w:r w:rsidR="001A310C">
        <w:t xml:space="preserve"> </w:t>
      </w:r>
      <w:r w:rsidR="001A310C" w:rsidRPr="001A310C">
        <w:rPr>
          <w:vertAlign w:val="superscript"/>
        </w:rPr>
        <w:fldChar w:fldCharType="begin" w:fldLock="1"/>
      </w:r>
      <w:r w:rsidR="008078B4">
        <w:rPr>
          <w:vertAlign w:val="superscript"/>
        </w:rPr>
        <w:instrText>ADDIN CSL_CITATION { "citationItems" : [ { "id" : "ITEM-1", "itemData" : { "DOI" : "10.1109/21.44033", "ISSN" : "0018-9472", "abstract" : "A real-time obstacle avoidance approach for mobile robots has been developed and implemented. It permits the detection of unknown obstacles simultaneously with the steering of the mobile robot to avoid collisions and advance toward the target. The novelty of this approach, entitled the virtual force field method, lies in the integration of two known concepts: certainty grids for obstacle representation and potential fields for navigation. This combination is especially suitable for the accommodation of inaccurate sensor data as well as for sensor fusion and makes possible continuous motion of the robot with stopping in front of obstacles. This navigation algorithm also takes into account the dynamic behavior of a fast mobile robot and solves the local minimum trap problem. Experimental results from a mobile robot running at a maximum speed of 0.78 m/s demonstrate the power of the algorithm.", "author" : [ { "dropping-particle" : "", "family" : "Borenstein", "given" : "J.", "non-dropping-particle" : "", "parse-names" : false, "suffix" : "" }, { "dropping-particle" : "", "family" : "Koren", "given" : "Y.", "non-dropping-particle" : "", "parse-names" : false, "suffix" : "" } ], "container-title" : "IEEE Transactions on Systems, Man, and Cybernetics", "id" : "ITEM-1", "issue" : "5", "issued" : { "date-parts" : [ [ "1989", "9" ] ] }, "page" : "1179-1187", "title" : "Real-time obstacle avoidance for fast mobile robots", "title-short" : "Systems, Man and Cybernetics, IEEE Transactions on", "type" : "article-journal", "volume" : "19" }, "uris" : [ "http://www.mendeley.com/documents/?uuid=fddb00c1-173e-4dcb-a426-d388b5bbb276" ] }, { "id" : "ITEM-2", "itemData" : { "URL" : "http://www.cs.mcgill.ca/~hsafad/robotics/", "accessed" : { "date-parts" : [ [ "2015", "11", "10" ] ] }, "id" : "ITEM-2", "issued" : { "date-parts" : [ [ "0" ] ] }, "title" : "Local Path Planning Using Potential Field", "type" : "webpage" }, "uris" : [ "http://www.mendeley.com/documents/?uuid=5bb29810-d659-4833-93e3-a66faab04e63" ] }, { "id" : "ITEM-3", "itemData" : { "URL" : "http://phoenix.goucher.edu/~jillz/cs325_robotics/goodrich_potential_fields.pdf", "accessed" : { "date-parts" : [ [ "2015", "11", "5" ] ] }, "id" : "ITEM-3", "issued" : { "date-parts" : [ [ "0" ] ] }, "title" : "Potential Fields Tutorial", "type" : "webpage" }, "uris" : [ "http://www.mendeley.com/documents/?uuid=dff99de1-fe61-4a7b-8fdf-dd8fe26a8636" ] } ], "mendeley" : { "formattedCitation" : "[9]\u2013[11]", "plainTextFormattedCitation" : "[9]\u2013[11]", "previouslyFormattedCitation" : "[9]\u2013[11]" }, "properties" : { "noteIndex" : 0 }, "schema" : "https://github.com/citation-style-language/schema/raw/master/csl-citation.json" }</w:instrText>
      </w:r>
      <w:r w:rsidR="001A310C" w:rsidRPr="001A310C">
        <w:rPr>
          <w:vertAlign w:val="superscript"/>
        </w:rPr>
        <w:fldChar w:fldCharType="separate"/>
      </w:r>
      <w:r w:rsidR="008078B4" w:rsidRPr="008078B4">
        <w:rPr>
          <w:noProof/>
        </w:rPr>
        <w:t>[9]–[11]</w:t>
      </w:r>
      <w:r w:rsidR="001A310C" w:rsidRPr="001A310C">
        <w:rPr>
          <w:vertAlign w:val="superscript"/>
        </w:rPr>
        <w:fldChar w:fldCharType="end"/>
      </w:r>
      <w:r w:rsidR="001A310C">
        <w:t>.</w:t>
      </w:r>
      <w:r w:rsidR="002E6748">
        <w:t xml:space="preserve"> This method of obstacle avoidance also incorporates a more intelligent met</w:t>
      </w:r>
      <w:r w:rsidR="005A77E4">
        <w:t>h</w:t>
      </w:r>
      <w:r w:rsidR="002E6748">
        <w:t xml:space="preserve">od by which the speed of the robot can be controlled </w:t>
      </w:r>
      <w:r w:rsidR="002E6748" w:rsidRPr="002E6748">
        <w:rPr>
          <w:vertAlign w:val="superscript"/>
        </w:rPr>
        <w:fldChar w:fldCharType="begin" w:fldLock="1"/>
      </w:r>
      <w:r w:rsidR="008078B4">
        <w:rPr>
          <w:vertAlign w:val="superscript"/>
        </w:rPr>
        <w:instrText>ADDIN CSL_CITATION { "citationItems" : [ { "id" : "ITEM-1", "itemData" : { "DOI" : "10.1109/21.44033", "ISSN" : "0018-9472", "abstract" : "A real-time obstacle avoidance approach for mobile robots has been developed and implemented. It permits the detection of unknown obstacles simultaneously with the steering of the mobile robot to avoid collisions and advance toward the target. The novelty of this approach, entitled the virtual force field method, lies in the integration of two known concepts: certainty grids for obstacle representation and potential fields for navigation. This combination is especially suitable for the accommodation of inaccurate sensor data as well as for sensor fusion and makes possible continuous motion of the robot with stopping in front of obstacles. This navigation algorithm also takes into account the dynamic behavior of a fast mobile robot and solves the local minimum trap problem. Experimental results from a mobile robot running at a maximum speed of 0.78 m/s demonstrate the power of the algorithm.", "author" : [ { "dropping-particle" : "", "family" : "Borenstein", "given" : "J.", "non-dropping-particle" : "", "parse-names" : false, "suffix" : "" }, { "dropping-particle" : "", "family" : "Koren", "given" : "Y.", "non-dropping-particle" : "", "parse-names" : false, "suffix" : "" } ], "container-title" : "IEEE Transactions on Systems, Man, and Cybernetics", "id" : "ITEM-1", "issue" : "5", "issued" : { "date-parts" : [ [ "1989", "9" ] ] }, "page" : "1179-1187", "title" : "Real-time obstacle avoidance for fast mobile robots", "title-short" : "Systems, Man and Cybernetics, IEEE Transactions on", "type" : "article-journal", "volume" : "19" }, "uris" : [ "http://www.mendeley.com/documents/?uuid=fddb00c1-173e-4dcb-a426-d388b5bbb276" ] } ], "mendeley" : { "formattedCitation" : "[10]", "plainTextFormattedCitation" : "[10]", "previouslyFormattedCitation" : "[10]" }, "properties" : { "noteIndex" : 0 }, "schema" : "https://github.com/citation-style-language/schema/raw/master/csl-citation.json" }</w:instrText>
      </w:r>
      <w:r w:rsidR="002E6748" w:rsidRPr="002E6748">
        <w:rPr>
          <w:vertAlign w:val="superscript"/>
        </w:rPr>
        <w:fldChar w:fldCharType="separate"/>
      </w:r>
      <w:r w:rsidR="008078B4" w:rsidRPr="008078B4">
        <w:rPr>
          <w:noProof/>
        </w:rPr>
        <w:t>[10]</w:t>
      </w:r>
      <w:r w:rsidR="002E6748" w:rsidRPr="002E6748">
        <w:rPr>
          <w:vertAlign w:val="superscript"/>
        </w:rPr>
        <w:fldChar w:fldCharType="end"/>
      </w:r>
      <w:r w:rsidR="005A77E4">
        <w:t>, compared to other methods that simply correlate the speed of the robot to the range of the closest obstacle</w:t>
      </w:r>
      <w:r w:rsidR="002E6748">
        <w:t>.</w:t>
      </w:r>
      <w:r w:rsidR="002831DF">
        <w:t xml:space="preserve"> It should be noted that this method does not find the optimal route for a robot to take </w:t>
      </w:r>
      <w:r w:rsidR="002831DF" w:rsidRPr="002831DF">
        <w:rPr>
          <w:vertAlign w:val="superscript"/>
        </w:rPr>
        <w:fldChar w:fldCharType="begin" w:fldLock="1"/>
      </w:r>
      <w:r w:rsidR="008078B4">
        <w:rPr>
          <w:vertAlign w:val="superscript"/>
        </w:rPr>
        <w:instrText>ADDIN CSL_CITATION { "citationItems" : [ { "id" : "ITEM-1", "itemData" : { "URL" : "http://www.cs.mcgill.ca/~hsafad/robotics/", "accessed" : { "date-parts" : [ [ "2015", "11", "10" ] ] }, "id" : "ITEM-1", "issued" : { "date-parts" : [ [ "0" ] ] }, "title" : "Local Path Planning Using Potential Field", "type" : "webpage" }, "uris" : [ "http://www.mendeley.com/documents/?uuid=5bb29810-d659-4833-93e3-a66faab04e63" ] } ], "mendeley" : { "formattedCitation" : "[11]", "plainTextFormattedCitation" : "[11]", "previouslyFormattedCitation" : "[11]" }, "properties" : { "noteIndex" : 0 }, "schema" : "https://github.com/citation-style-language/schema/raw/master/csl-citation.json" }</w:instrText>
      </w:r>
      <w:r w:rsidR="002831DF" w:rsidRPr="002831DF">
        <w:rPr>
          <w:vertAlign w:val="superscript"/>
        </w:rPr>
        <w:fldChar w:fldCharType="separate"/>
      </w:r>
      <w:r w:rsidR="008078B4" w:rsidRPr="008078B4">
        <w:rPr>
          <w:noProof/>
        </w:rPr>
        <w:t>[11]</w:t>
      </w:r>
      <w:r w:rsidR="002831DF" w:rsidRPr="002831DF">
        <w:rPr>
          <w:vertAlign w:val="superscript"/>
        </w:rPr>
        <w:fldChar w:fldCharType="end"/>
      </w:r>
      <w:r w:rsidR="002831DF">
        <w:t xml:space="preserve">, and often the resulting path can be considered more </w:t>
      </w:r>
      <w:r w:rsidR="009D4528">
        <w:t>“</w:t>
      </w:r>
      <w:r w:rsidR="002831DF">
        <w:t>the path of least resistance</w:t>
      </w:r>
      <w:r w:rsidR="009D4528">
        <w:t>”</w:t>
      </w:r>
      <w:r w:rsidR="002831DF">
        <w:t xml:space="preserve"> rather than the shortest route from the robot’s starting position to its goal.</w:t>
      </w:r>
      <w:r w:rsidR="00F75EBB">
        <w:t xml:space="preserve"> If this technology were to be developed so that, given a known map of the environment, the robot could pre-process this algorithm and find a “path of least resistance”</w:t>
      </w:r>
      <w:r w:rsidR="004F460C">
        <w:t xml:space="preserve"> to follow. This path could then be split up and passed off to a Topological algorithm to help the robot to navigate to each waypoint successively </w:t>
      </w:r>
      <w:r w:rsidR="004F460C" w:rsidRPr="004F460C">
        <w:rPr>
          <w:vertAlign w:val="superscript"/>
        </w:rPr>
        <w:fldChar w:fldCharType="begin" w:fldLock="1"/>
      </w:r>
      <w:r w:rsidR="008078B4">
        <w:rPr>
          <w:vertAlign w:val="superscript"/>
        </w:rPr>
        <w:instrText>ADDIN CSL_CITATION { "citationItems" : [ { "id" : "ITEM-1", "itemData" : { "DOI" : "10.1109/IROS.2009.5354771", "ISBN" : "978-1-4244-3803-7", "abstract" : "This paper proposes a novel approach, Simultaneous Path Planning and Topological Mapping (SP2ATM), to address the problem of path planning by registering the topology of the perceived dynamic environment as opposed to the conventional grid representation. The local topology is encoded, concurrent and incremental with path planning, by extracting only the admissible free space. The resulting Admissible Space Topological Map (ASTM) then serves as the minimum information to facilitate path planning in the 3D configuration space. Experimental results obtained from our mobile robot X1 in a complex planar environment, validates completeness and optimality of the algorithm.", "author" : [ { "dropping-particle" : "", "family" : "Thomas Abraham", "given" : "Aswin", "non-dropping-particle" : "", "parse-names" : false, "suffix" : "" }, { "dropping-particle" : "", "family" : "Ge", "given" : "Shuzhi Sam", "non-dropping-particle" : "", "parse-names" : false, "suffix" : "" }, { "dropping-particle" : "", "family" : "Tao", "given" : "Pey Yuen", "non-dropping-particle" : "", "parse-names" : false, "suffix" : "" } ], "container-title" : "2009 IEEE/RSJ International Conference on Intelligent Robots and Systems", "id" : "ITEM-1", "issued" : { "date-parts" : [ [ "2009", "10" ] ] }, "page" : "4907-4912", "publisher" : "IEEE", "title" : "A topological approach of path planning for autonomous robot navigation in dynamic environments", "title-short" : "Intelligent Robots and Systems, 2009. IROS 2009. I", "type" : "paper-conference" }, "uris" : [ "http://www.mendeley.com/documents/?uuid=13aef376-acd8-45db-9448-9eb925e23004" ] }, { "id" : "ITEM-2", "itemData" : { "DOI" : "10.1109/CCSII.2012.6470476", "ISBN" : "978-1-4673-1023-9", "abstract" : "Path planning is one of the key aspects of designing and implementing intelligent robots. This paper presents a novel path planning approach for automated guided vehicles (AGVs). In the proposed approach, the overall AGV control system is introduced and the environment is modeled as topological map. An improved version of classical Dijkstra's algorithm is developed aiming to find the globally optimal path which is a set of nodes of the warehouse topological map. Also, the local path planning is addressed by using a heuristics-based algorithm-A* algorithm which searches for the local minimum path between every two neighbor nodes of the global path. To assess the performance of the suggested algorithms, a number of simulation experiments are carried out for a range of scenarios. The result demonstrates the effectiveness of the algorithmic design and the AGV path planning solution.", "author" : [ { "dropping-particle" : "", "family" : "Yang", "given" : "Qiang", "non-dropping-particle" : "", "parse-names" : false, "suffix" : "" }, { "dropping-particle" : "", "family" : "Yan", "given" : "Wenjun", "non-dropping-particle" : "", "parse-names" : false, "suffix" : "" } ], "container-title" : "2012 IEEE Conference on Control, Systems &amp; Industrial Informatics", "id" : "ITEM-2", "issued" : { "date-parts" : [ [ "2012", "9" ] ] }, "page" : "69-74", "publisher" : "IEEE", "title" : "Intelligent path planning for automated guided vehicles system based on topological map", "title-short" : "Control, Systems &amp; Industrial Informatics (ICCSII)", "type" : "paper-conference" }, "uris" : [ "http://www.mendeley.com/documents/?uuid=5946cca9-c482-4b3f-b27c-caf38b6ba6ef" ] } ], "mendeley" : { "formattedCitation" : "[12], [13]", "plainTextFormattedCitation" : "[12], [13]", "previouslyFormattedCitation" : "[12], [13]" }, "properties" : { "noteIndex" : 0 }, "schema" : "https://github.com/citation-style-language/schema/raw/master/csl-citation.json" }</w:instrText>
      </w:r>
      <w:r w:rsidR="004F460C" w:rsidRPr="004F460C">
        <w:rPr>
          <w:vertAlign w:val="superscript"/>
        </w:rPr>
        <w:fldChar w:fldCharType="separate"/>
      </w:r>
      <w:r w:rsidR="008078B4" w:rsidRPr="008078B4">
        <w:rPr>
          <w:noProof/>
        </w:rPr>
        <w:t>[12], [13]</w:t>
      </w:r>
      <w:r w:rsidR="004F460C" w:rsidRPr="004F460C">
        <w:rPr>
          <w:vertAlign w:val="superscript"/>
        </w:rPr>
        <w:fldChar w:fldCharType="end"/>
      </w:r>
      <w:r w:rsidR="004F460C">
        <w:t>.</w:t>
      </w:r>
      <w:r w:rsidR="00343B7E">
        <w:t xml:space="preserve"> This would not provide the optimal route for the robot, but may provide the most convenient path.</w:t>
      </w:r>
    </w:p>
    <w:p w:rsidR="00DD035F" w:rsidRPr="004F460C" w:rsidRDefault="00DD035F" w:rsidP="004C55A2">
      <w:pPr>
        <w:spacing w:after="40"/>
      </w:pPr>
      <w:r>
        <w:t>Potential Fields obstacle avoidance may be implemented for this project, as it gives a good level of reactive capability, it’s computationally efficient enough that this behaviour would not have a negative impact on the</w:t>
      </w:r>
      <w:r w:rsidR="005154FE">
        <w:t xml:space="preserve"> speed of the system as a whole and if the implementation includes a goal for the robot to travel to, this approach gives the robot a certain level of path planning.</w:t>
      </w:r>
      <w:r w:rsidR="005E3E02">
        <w:t xml:space="preserve"> Please note that this level of path planning does not fulfil the project brief for the path planning behaviour, as that behaviour must have more of a Heuristic approach that takes the complete map as an input and outputs a complete path for the robot to follow.</w:t>
      </w:r>
      <w:r w:rsidR="007924D7">
        <w:t xml:space="preserve"> However the </w:t>
      </w:r>
      <w:r w:rsidR="00FB5F60">
        <w:t>Topological Potential Fields offshoot that was spoken about earlier in this section would suffice as a path planning algorithm.</w:t>
      </w:r>
      <w:r w:rsidR="00DB3A6C">
        <w:t xml:space="preserve"> This may be implemented depending on whether the relevant literature that is to be reviewed suggests an alternative method that would provide a better solution.</w:t>
      </w:r>
    </w:p>
    <w:p w:rsidR="00CD3795" w:rsidRDefault="00CD3795" w:rsidP="004C55A2">
      <w:pPr>
        <w:pStyle w:val="Heading2"/>
        <w:spacing w:before="0" w:after="40"/>
        <w:ind w:left="720"/>
      </w:pPr>
      <w:bookmarkStart w:id="20" w:name="_Toc441155030"/>
      <w:bookmarkStart w:id="21" w:name="_Toc441155096"/>
      <w:bookmarkStart w:id="22" w:name="_Toc444175153"/>
      <w:r>
        <w:t>Edge Following:</w:t>
      </w:r>
      <w:bookmarkEnd w:id="20"/>
      <w:bookmarkEnd w:id="21"/>
      <w:bookmarkEnd w:id="22"/>
    </w:p>
    <w:p w:rsidR="00CD3795" w:rsidRDefault="00CD3795" w:rsidP="004C55A2">
      <w:pPr>
        <w:pStyle w:val="Heading3"/>
        <w:spacing w:before="0" w:after="40"/>
      </w:pPr>
      <w:r>
        <w:tab/>
      </w:r>
      <w:r>
        <w:tab/>
      </w:r>
      <w:bookmarkStart w:id="23" w:name="_Toc444175154"/>
      <w:r>
        <w:t>Feedback Control:</w:t>
      </w:r>
      <w:bookmarkEnd w:id="23"/>
    </w:p>
    <w:p w:rsidR="00F8730A" w:rsidRDefault="00F97DDD" w:rsidP="004C55A2">
      <w:pPr>
        <w:spacing w:after="40"/>
      </w:pPr>
      <w:r>
        <w:t xml:space="preserve">Feedback Controllers are common place in automated control systems that require fast, reliable and relatively accurate responses </w:t>
      </w:r>
      <w:r>
        <w:fldChar w:fldCharType="begin" w:fldLock="1"/>
      </w:r>
      <w:r w:rsidR="008078B4">
        <w:instrText>ADDIN CSL_CITATION { "citationItems" : [ { "id" : "ITEM-1", "itemData" : { "URL" : "https://web.stanford.edu/~boyd/ee102/ctrl-static.pdf", "accessed" : { "date-parts" : [ [ "2016", "2", "9" ] ] }, "id" : "ITEM-1", "issued" : { "date-parts" : [ [ "0" ] ] }, "title" : "Feedback Control Lecture", "type" : "webpage" }, "uris" : [ "http://www.mendeley.com/documents/?uuid=8ee8fa37-dd84-42d1-8343-1b88089f43af" ] } ], "mendeley" : { "formattedCitation" : "[14]", "plainTextFormattedCitation" : "[14]", "previouslyFormattedCitation" : "[14]" }, "properties" : { "noteIndex" : 0 }, "schema" : "https://github.com/citation-style-language/schema/raw/master/csl-citation.json" }</w:instrText>
      </w:r>
      <w:r>
        <w:fldChar w:fldCharType="separate"/>
      </w:r>
      <w:r w:rsidR="008078B4" w:rsidRPr="008078B4">
        <w:rPr>
          <w:noProof/>
        </w:rPr>
        <w:t>[14]</w:t>
      </w:r>
      <w:r>
        <w:fldChar w:fldCharType="end"/>
      </w:r>
      <w:r w:rsidR="0005019E">
        <w:t>.</w:t>
      </w:r>
      <w:r w:rsidR="008A5651">
        <w:t xml:space="preserve"> As far as these controllers are concerned, all control problems can be boiled down to three basic sections; </w:t>
      </w:r>
      <w:r w:rsidR="008A5651" w:rsidRPr="008A5651">
        <w:rPr>
          <w:i/>
        </w:rPr>
        <w:t>“The most elementary feedback control system has three components: a plant (the object to be controlled, no matter what it is, is always called the plant), a sensor to measure the output of the plant, and a controller to generate the plant’s input.”</w:t>
      </w:r>
      <w:r w:rsidR="008A5651">
        <w:t xml:space="preserve"> </w:t>
      </w:r>
      <w:r w:rsidR="008A5651">
        <w:fldChar w:fldCharType="begin" w:fldLock="1"/>
      </w:r>
      <w:r w:rsidR="008078B4">
        <w:instrText>ADDIN CSL_CITATION { "citationItems" : [ { "id" : "ITEM-1", "itemData" : { "URL" : "http://www.control.utoronto.ca/people/profs/francis/dft.pdf", "accessed" : { "date-parts" : [ [ "2016", "2", "9" ] ] }, "author" : [ { "dropping-particle" : "", "family" : "Doyle", "given" : "John", "non-dropping-particle" : "", "parse-names" : false, "suffix" : "" }, { "dropping-particle" : "", "family" : "Francis", "given" : "Bruce", "non-dropping-particle" : "", "parse-names" : false, "suffix" : "" }, { "dropping-particle" : "", "family" : "Tannenbaum", "given" : "Allen", "non-dropping-particle" : "", "parse-names" : false, "suffix" : "" } ], "id" : "ITEM-1", "issued" : { "date-parts" : [ [ "0" ] ] }, "title" : "Feedback Control Theory", "type" : "webpage" }, "uris" : [ "http://www.mendeley.com/documents/?uuid=1ee301fd-47aa-404e-ac18-98897d0e38f5" ] } ], "mendeley" : { "formattedCitation" : "[15]", "plainTextFormattedCitation" : "[15]", "previouslyFormattedCitation" : "[15]" }, "properties" : { "noteIndex" : 0 }, "schema" : "https://github.com/citation-style-language/schema/raw/master/csl-citation.json" }</w:instrText>
      </w:r>
      <w:r w:rsidR="008A5651">
        <w:fldChar w:fldCharType="separate"/>
      </w:r>
      <w:r w:rsidR="008078B4" w:rsidRPr="008078B4">
        <w:rPr>
          <w:noProof/>
        </w:rPr>
        <w:t>[15]</w:t>
      </w:r>
      <w:r w:rsidR="008A5651">
        <w:fldChar w:fldCharType="end"/>
      </w:r>
      <w:r w:rsidR="008A5651">
        <w:t xml:space="preserve">. In essence this means that any simple control problem can be solved using three simple elements; the system input, the feedback controller itself, and the output signal </w:t>
      </w:r>
      <w:r w:rsidR="008A5651">
        <w:fldChar w:fldCharType="begin" w:fldLock="1"/>
      </w:r>
      <w:r w:rsidR="008078B4">
        <w:instrText>ADDIN CSL_CITATION { "citationItems" : [ { "id" : "ITEM-1", "itemData" : { "URL" : "https://web.stanford.edu/~boyd/ee102/ctrl-static.pdf", "accessed" : { "date-parts" : [ [ "2016", "2", "9" ] ] }, "id" : "ITEM-1", "issued" : { "date-parts" : [ [ "0" ] ] }, "title" : "Feedback Control Lecture", "type" : "webpage" }, "uris" : [ "http://www.mendeley.com/documents/?uuid=8ee8fa37-dd84-42d1-8343-1b88089f43af" ] }, { "id" : "ITEM-2", "itemData" : { "URL" : "http://www.control.utoronto.ca/people/profs/francis/dft.pdf", "accessed" : { "date-parts" : [ [ "2016", "2", "9" ] ] }, "author" : [ { "dropping-particle" : "", "family" : "Doyle", "given" : "John", "non-dropping-particle" : "", "parse-names" : false, "suffix" : "" }, { "dropping-particle" : "", "family" : "Francis", "given" : "Bruce", "non-dropping-particle" : "", "parse-names" : false, "suffix" : "" }, { "dropping-particle" : "", "family" : "Tannenbaum", "given" : "Allen", "non-dropping-particle" : "", "parse-names" : false, "suffix" : "" } ], "id" : "ITEM-2", "issued" : { "date-parts" : [ [ "0" ] ] }, "title" : "Feedback Control Theory", "type" : "webpage" }, "uris" : [ "http://www.mendeley.com/documents/?uuid=1ee301fd-47aa-404e-ac18-98897d0e38f5" ] } ], "mendeley" : { "formattedCitation" : "[14], [15]", "plainTextFormattedCitation" : "[14], [15]", "previouslyFormattedCitation" : "[14], [15]" }, "properties" : { "noteIndex" : 0 }, "schema" : "https://github.com/citation-style-language/schema/raw/master/csl-citation.json" }</w:instrText>
      </w:r>
      <w:r w:rsidR="008A5651">
        <w:fldChar w:fldCharType="separate"/>
      </w:r>
      <w:r w:rsidR="008078B4" w:rsidRPr="008078B4">
        <w:rPr>
          <w:noProof/>
        </w:rPr>
        <w:t>[14], [15]</w:t>
      </w:r>
      <w:r w:rsidR="008A5651">
        <w:fldChar w:fldCharType="end"/>
      </w:r>
      <w:r w:rsidR="008A5651">
        <w:t xml:space="preserve">. </w:t>
      </w:r>
      <w:r w:rsidR="00722B69">
        <w:t>This suggests that any control problem that requires simplicity and computational efficiency would be ideal for Feedback Control, provided that the system in question provides some quantifiable output for the system to use.</w:t>
      </w:r>
    </w:p>
    <w:p w:rsidR="00E35C05" w:rsidRDefault="001B536D" w:rsidP="004C55A2">
      <w:pPr>
        <w:spacing w:after="40"/>
      </w:pPr>
      <w:r>
        <w:rPr>
          <w:noProof/>
          <w:lang w:eastAsia="en-GB"/>
        </w:rPr>
        <mc:AlternateContent>
          <mc:Choice Requires="wpg">
            <w:drawing>
              <wp:anchor distT="0" distB="0" distL="114300" distR="114300" simplePos="0" relativeHeight="251637248" behindDoc="0" locked="0" layoutInCell="1" allowOverlap="1" wp14:anchorId="2E664E97" wp14:editId="25E1B69F">
                <wp:simplePos x="0" y="0"/>
                <wp:positionH relativeFrom="column">
                  <wp:posOffset>1809115</wp:posOffset>
                </wp:positionH>
                <wp:positionV relativeFrom="paragraph">
                  <wp:posOffset>728980</wp:posOffset>
                </wp:positionV>
                <wp:extent cx="3133725" cy="1371600"/>
                <wp:effectExtent l="0" t="0" r="9525" b="0"/>
                <wp:wrapTopAndBottom/>
                <wp:docPr id="28" name="Group 28"/>
                <wp:cNvGraphicFramePr/>
                <a:graphic xmlns:a="http://schemas.openxmlformats.org/drawingml/2006/main">
                  <a:graphicData uri="http://schemas.microsoft.com/office/word/2010/wordprocessingGroup">
                    <wpg:wgp>
                      <wpg:cNvGrpSpPr/>
                      <wpg:grpSpPr>
                        <a:xfrm>
                          <a:off x="0" y="0"/>
                          <a:ext cx="3133725" cy="1371600"/>
                          <a:chOff x="0" y="132761"/>
                          <a:chExt cx="3925302" cy="1737966"/>
                        </a:xfrm>
                      </wpg:grpSpPr>
                      <pic:pic xmlns:pic="http://schemas.openxmlformats.org/drawingml/2006/picture">
                        <pic:nvPicPr>
                          <pic:cNvPr id="18" name="Picture 18"/>
                          <pic:cNvPicPr>
                            <a:picLocks noChangeAspect="1"/>
                          </pic:cNvPicPr>
                        </pic:nvPicPr>
                        <pic:blipFill rotWithShape="1">
                          <a:blip r:embed="rId17" cstate="print">
                            <a:extLst>
                              <a:ext uri="{28A0092B-C50C-407E-A947-70E740481C1C}">
                                <a14:useLocalDpi xmlns:a14="http://schemas.microsoft.com/office/drawing/2010/main" val="0"/>
                              </a:ext>
                            </a:extLst>
                          </a:blip>
                          <a:srcRect l="38462" t="27957" r="24487" b="47167"/>
                          <a:stretch/>
                        </pic:blipFill>
                        <pic:spPr bwMode="auto">
                          <a:xfrm>
                            <a:off x="23862" y="132761"/>
                            <a:ext cx="3901440" cy="1417320"/>
                          </a:xfrm>
                          <a:prstGeom prst="rect">
                            <a:avLst/>
                          </a:prstGeom>
                          <a:ln>
                            <a:noFill/>
                          </a:ln>
                          <a:extLst>
                            <a:ext uri="{53640926-AAD7-44D8-BBD7-CCE9431645EC}">
                              <a14:shadowObscured xmlns:a14="http://schemas.microsoft.com/office/drawing/2010/main"/>
                            </a:ext>
                          </a:extLst>
                        </pic:spPr>
                      </pic:pic>
                      <wps:wsp>
                        <wps:cNvPr id="26" name="Text Box 26"/>
                        <wps:cNvSpPr txBox="1"/>
                        <wps:spPr>
                          <a:xfrm>
                            <a:off x="0" y="1478281"/>
                            <a:ext cx="3900805" cy="392446"/>
                          </a:xfrm>
                          <a:prstGeom prst="rect">
                            <a:avLst/>
                          </a:prstGeom>
                          <a:solidFill>
                            <a:prstClr val="white"/>
                          </a:solidFill>
                          <a:ln>
                            <a:noFill/>
                          </a:ln>
                          <a:effectLst/>
                        </wps:spPr>
                        <wps:txbx>
                          <w:txbxContent>
                            <w:p w:rsidR="005B2455" w:rsidRPr="00E35C05" w:rsidRDefault="005B2455" w:rsidP="00E35C05">
                              <w:pPr>
                                <w:pStyle w:val="Caption"/>
                                <w:jc w:val="center"/>
                                <w:rPr>
                                  <w:noProof/>
                                  <w:sz w:val="14"/>
                                </w:rPr>
                              </w:pPr>
                              <w:r w:rsidRPr="00E35C05">
                                <w:rPr>
                                  <w:sz w:val="14"/>
                                </w:rPr>
                                <w:t xml:space="preserve">Figure </w:t>
                              </w:r>
                              <w:r w:rsidRPr="00E35C05">
                                <w:rPr>
                                  <w:sz w:val="14"/>
                                </w:rPr>
                                <w:fldChar w:fldCharType="begin"/>
                              </w:r>
                              <w:r w:rsidRPr="00E35C05">
                                <w:rPr>
                                  <w:sz w:val="14"/>
                                </w:rPr>
                                <w:instrText xml:space="preserve"> SEQ Figure \* ARABIC </w:instrText>
                              </w:r>
                              <w:r w:rsidRPr="00E35C05">
                                <w:rPr>
                                  <w:sz w:val="14"/>
                                </w:rPr>
                                <w:fldChar w:fldCharType="separate"/>
                              </w:r>
                              <w:r w:rsidR="00854A36">
                                <w:rPr>
                                  <w:noProof/>
                                  <w:sz w:val="14"/>
                                </w:rPr>
                                <w:t>3</w:t>
                              </w:r>
                              <w:r w:rsidRPr="00E35C05">
                                <w:rPr>
                                  <w:sz w:val="14"/>
                                </w:rPr>
                                <w:fldChar w:fldCharType="end"/>
                              </w:r>
                              <w:r w:rsidRPr="00E35C05">
                                <w:rPr>
                                  <w:sz w:val="14"/>
                                </w:rPr>
                                <w:t xml:space="preserve"> – PID Diagram (</w:t>
                              </w:r>
                              <w:r>
                                <w:rPr>
                                  <w:sz w:val="14"/>
                                </w:rPr>
                                <w:t xml:space="preserve">Taken from </w:t>
                              </w:r>
                              <w:r w:rsidRPr="000E0313">
                                <w:rPr>
                                  <w:rFonts w:ascii="Calibri" w:hAnsi="Calibri" w:cs="Times New Roman"/>
                                  <w:noProof/>
                                  <w:sz w:val="14"/>
                                  <w:szCs w:val="24"/>
                                </w:rPr>
                                <w:t>http://ctms.engin.umich.edu/CTMS/index.php?example=Introduction&amp;section=ControlPID</w:t>
                              </w:r>
                              <w:r w:rsidRPr="00E35C05">
                                <w:rPr>
                                  <w:sz w:val="14"/>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id="Group 28" o:spid="_x0000_s1036" style="position:absolute;margin-left:142.45pt;margin-top:57.4pt;width:246.75pt;height:108pt;z-index:251637248;mso-width-relative:margin;mso-height-relative:margin" coordorigin=",1327" coordsize="39253,1737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">
                <v:shape id="Picture 18" o:spid="_x0000_s1037" type="#_x0000_t75" style="position:absolute;left:238;top:1327;width:39015;height:1417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OqlELFAAAA2wAAAA8AAABkcnMvZG93bnJldi54bWxEj0FrwkAQhe8F/8Mygre6UUqt0VVEEaS0&#10;B20u3sbsmIRkZ0N2G9N/3zkUepvhvXnvm/V2cI3qqQuVZwOzaQKKOPe24sJA9nV8fgMVIrLFxjMZ&#10;+KEA283oaY2p9Q8+U3+JhZIQDikaKGNsU61DXpLDMPUtsWh33zmMsnaFth0+JNw1ep4kr9phxdJQ&#10;Ykv7kvL68u0MNMt+8VJnWGSxfr8OH5+LY3W4GTMZD7sVqEhD/Df/XZ+s4Aus/CID6M0v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jqpRCxQAAANsAAAAPAAAAAAAAAAAAAAAA&#10;AJ8CAABkcnMvZG93bnJldi54bWxQSwUGAAAAAAQABAD3AAAAkQMAAAAA&#10;">
                  <v:imagedata r:id="rId18" o:title="" croptop="18322f" cropbottom="30911f" cropleft="25206f" cropright="16048f"/>
                  <v:path arrowok="t"/>
                </v:shape>
                <v:shape id="Text Box 26" o:spid="_x0000_s1038" type="#_x0000_t202" style="position:absolute;top:14782;width:39008;height:392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sjDMMA&#10;AADbAAAADwAAAGRycy9kb3ducmV2LnhtbESPzYvCMBTE7wv+D+EJXhZN7aEs1Sh+gofdgx94fjTP&#10;tti8lCTa+t+bhYU9DjPzG2a+7E0jnuR8bVnBdJKAIC6srrlUcDnvx18gfEDW2FgmBS/ysFwMPuaY&#10;a9vxkZ6nUIoIYZ+jgiqENpfSFxUZ9BPbEkfvZp3BEKUrpXbYRbhpZJokmTRYc1yosKVNRcX99DAK&#10;sq17dEfefG4vu2/8acv0un5dlRoN+9UMRKA+/If/2getIM3g90v8AXLxB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sjDMMAAADbAAAADwAAAAAAAAAAAAAAAACYAgAAZHJzL2Rv&#10;d25yZXYueG1sUEsFBgAAAAAEAAQA9QAAAIgDAAAAAA==&#10;" stroked="f">
                  <v:textbox inset="0,0,0,0">
                    <w:txbxContent>
                      <w:p w:rsidR="005B2455" w:rsidRPr="00E35C05" w:rsidRDefault="005B2455" w:rsidP="00E35C05">
                        <w:pPr>
                          <w:pStyle w:val="Caption"/>
                          <w:jc w:val="center"/>
                          <w:rPr>
                            <w:noProof/>
                            <w:sz w:val="14"/>
                          </w:rPr>
                        </w:pPr>
                        <w:r w:rsidRPr="00E35C05">
                          <w:rPr>
                            <w:sz w:val="14"/>
                          </w:rPr>
                          <w:t xml:space="preserve">Figure </w:t>
                        </w:r>
                        <w:r w:rsidRPr="00E35C05">
                          <w:rPr>
                            <w:sz w:val="14"/>
                          </w:rPr>
                          <w:fldChar w:fldCharType="begin"/>
                        </w:r>
                        <w:r w:rsidRPr="00E35C05">
                          <w:rPr>
                            <w:sz w:val="14"/>
                          </w:rPr>
                          <w:instrText xml:space="preserve"> SEQ Figure \* ARABIC </w:instrText>
                        </w:r>
                        <w:r w:rsidRPr="00E35C05">
                          <w:rPr>
                            <w:sz w:val="14"/>
                          </w:rPr>
                          <w:fldChar w:fldCharType="separate"/>
                        </w:r>
                        <w:r w:rsidR="00854A36">
                          <w:rPr>
                            <w:noProof/>
                            <w:sz w:val="14"/>
                          </w:rPr>
                          <w:t>3</w:t>
                        </w:r>
                        <w:r w:rsidRPr="00E35C05">
                          <w:rPr>
                            <w:sz w:val="14"/>
                          </w:rPr>
                          <w:fldChar w:fldCharType="end"/>
                        </w:r>
                        <w:r w:rsidRPr="00E35C05">
                          <w:rPr>
                            <w:sz w:val="14"/>
                          </w:rPr>
                          <w:t xml:space="preserve"> – PID Diagram (</w:t>
                        </w:r>
                        <w:r>
                          <w:rPr>
                            <w:sz w:val="14"/>
                          </w:rPr>
                          <w:t xml:space="preserve">Taken from </w:t>
                        </w:r>
                        <w:r w:rsidRPr="000E0313">
                          <w:rPr>
                            <w:rFonts w:ascii="Calibri" w:hAnsi="Calibri" w:cs="Times New Roman"/>
                            <w:noProof/>
                            <w:sz w:val="14"/>
                            <w:szCs w:val="24"/>
                          </w:rPr>
                          <w:t>http://ctms.engin.umich.edu/CTMS/index.php?example=Introduction&amp;section=ControlPID</w:t>
                        </w:r>
                        <w:r w:rsidRPr="00E35C05">
                          <w:rPr>
                            <w:sz w:val="14"/>
                          </w:rPr>
                          <w:t>)</w:t>
                        </w:r>
                      </w:p>
                    </w:txbxContent>
                  </v:textbox>
                </v:shape>
                <w10:wrap type="topAndBottom"/>
              </v:group>
            </w:pict>
          </mc:Fallback>
        </mc:AlternateContent>
      </w:r>
      <w:r w:rsidR="00722B69">
        <w:t xml:space="preserve">The most predominant form of Feedback Control is the PID </w:t>
      </w:r>
      <w:r w:rsidR="00722B69" w:rsidRPr="00722B69">
        <w:rPr>
          <w:i/>
        </w:rPr>
        <w:t xml:space="preserve">(Proportional, Integral, Derivative) </w:t>
      </w:r>
      <w:r w:rsidR="00722B69">
        <w:t>controller</w:t>
      </w:r>
      <w:r w:rsidR="004A72EA">
        <w:t>, this simple controller takes the output of the system and uses it to analyse how well the system is working, this is then used to help correct any error in the system</w:t>
      </w:r>
      <w:r w:rsidR="000A2098">
        <w:t xml:space="preserve"> </w:t>
      </w:r>
      <w:r w:rsidR="000A2098">
        <w:fldChar w:fldCharType="begin" w:fldLock="1"/>
      </w:r>
      <w:r w:rsidR="008078B4">
        <w:instrText>ADDIN CSL_CITATION { "citationItems" : [ { "id" : "ITEM-1", "itemData" : { "URL" : "http://ctms.engin.umich.edu/CTMS/index.php?example=Introduction&amp;section=ControlPID", "accessed" : { "date-parts" : [ [ "2016", "2", "9" ] ] }, "id" : "ITEM-1", "issued" : { "date-parts" : [ [ "0" ] ] }, "title" : "Control Tutorials for MATLAB and Simulink - Introduction: PID Controller Design", "type" : "webpage" }, "uris" : [ "http://www.mendeley.com/documents/?uuid=6f0a2e4e-9ef5-4039-9acb-a47bd516645b" ] }, { "id" : "ITEM-2", "itemData" : { "URL" : "http://cms.edn.com/contenteetimes/documents/embedded.com/2000/f-wescot.pdf", "accessed" : { "date-parts" : [ [ "2016", "2", "9" ] ] }, "id" : "ITEM-2", "issued" : { "date-parts" : [ [ "0" ] ] }, "title" : "PID without a PHD", "type" : "webpage" }, "uris" : [ "http://www.mendeley.com/documents/?uuid=bac2ded8-e175-4cb0-9015-65a05489cc65" ] } ], "mendeley" : { "formattedCitation" : "[16], [17]", "plainTextFormattedCitation" : "[16], [17]", "previouslyFormattedCitation" : "[16], [17]" }, "properties" : { "noteIndex" : 0 }, "schema" : "https://github.com/citation-style-language/schema/raw/master/csl-citation.json" }</w:instrText>
      </w:r>
      <w:r w:rsidR="000A2098">
        <w:fldChar w:fldCharType="separate"/>
      </w:r>
      <w:r w:rsidR="008078B4" w:rsidRPr="008078B4">
        <w:rPr>
          <w:noProof/>
        </w:rPr>
        <w:t>[16], [17]</w:t>
      </w:r>
      <w:r w:rsidR="000A2098">
        <w:fldChar w:fldCharType="end"/>
      </w:r>
      <w:r w:rsidR="00E35C05">
        <w:t xml:space="preserve"> </w:t>
      </w:r>
      <w:r w:rsidR="00026DD6">
        <w:rPr>
          <w:i/>
        </w:rPr>
        <w:t>(see figure</w:t>
      </w:r>
      <w:r w:rsidR="00E35C05">
        <w:rPr>
          <w:i/>
        </w:rPr>
        <w:t xml:space="preserve"> below)</w:t>
      </w:r>
      <w:r w:rsidR="00E35C05">
        <w:t>.</w:t>
      </w:r>
    </w:p>
    <w:p w:rsidR="00026DD6" w:rsidRDefault="00026DD6" w:rsidP="004C55A2">
      <w:pPr>
        <w:spacing w:after="40"/>
      </w:pPr>
    </w:p>
    <w:p w:rsidR="008E4D92" w:rsidRPr="008E4D92" w:rsidRDefault="008E4D92" w:rsidP="004C55A2">
      <w:pPr>
        <w:spacing w:after="40"/>
      </w:pPr>
      <w:r>
        <w:t xml:space="preserve">The PID controller is built up of three separate sub-systems, each of these sub-systems perform a different calculation on the system and each of these have a different purpose, that when combined provide a robust and versatile control system </w:t>
      </w:r>
      <w:r>
        <w:fldChar w:fldCharType="begin" w:fldLock="1"/>
      </w:r>
      <w:r w:rsidR="008078B4">
        <w:instrText>ADDIN CSL_CITATION { "citationItems" : [ { "id" : "ITEM-1", "itemData" : { "URL" : "http://ctms.engin.umich.edu/CTMS/index.php?example=Introduction&amp;section=ControlPID", "accessed" : { "date-parts" : [ [ "2016", "2", "9" ] ] }, "id" : "ITEM-1", "issued" : { "date-parts" : [ [ "0" ] ] }, "title" : "Control Tutorials for MATLAB and Simulink - Introduction: PID Controller Design", "type" : "webpage" }, "uris" : [ "http://www.mendeley.com/documents/?uuid=6f0a2e4e-9ef5-4039-9acb-a47bd516645b" ] }, { "id" : "ITEM-2", "itemData" : { "URL" : "http://cms.edn.com/contenteetimes/documents/embedded.com/2000/f-wescot.pdf", "accessed" : { "date-parts" : [ [ "2016", "2", "9" ] ] }, "id" : "ITEM-2", "issued" : { "date-parts" : [ [ "0" ] ] }, "title" : "PID without a PHD", "type" : "webpage" }, "uris" : [ "http://www.mendeley.com/documents/?uuid=bac2ded8-e175-4cb0-9015-65a05489cc65" ] }, { "id" : "ITEM-3", "itemData" : { "abstract" : "The Design Requirements of the System 40 The Schematic of the DC Motor 40 The Parameters of the DC Motor 41 The open loop transfer function of the DC motor 41 s*-domain to z-domain with ZOH (only plant-DC motor) 45 The Step Response of the System with PID Controller 48 PID Controller Design for Controlling DC Motor Position in the Project 48 The Design Requirements of the System 50 The Transfer Function of the DC Motor with Zero Order Hold 53 Conclusions 57 Appendix 58 2 Introduction:", "author" : [ { "dropping-particle" : "", "family" : "Temel", "given" : "Sena", "non-dropping-particle" : "", "parse-names" : false, "suffix" : "" }, { "dropping-particle" : "", "family" : "Ya\u011fli", "given" : "Semih", "non-dropping-particle" : "", "parse-names" : false, "suffix" : "" }, { "dropping-particle" : "", "family" : "G\u00f6ren", "given" : "S", "non-dropping-particle" : "", "parse-names" : false, "suffix" : "" } ], "container-title" : "https://www.google.com.pr/url?sa=t&amp;rct=j&amp;q=&amp;esrc=s&amp;source=web&amp;cd=1&amp;cad=rja&amp;uact=8&amp;ved=0CB0QFjAAahUKEwig6ZPnyInJAhUG5CYKHX6oBDI&amp;url=http%3A%2F%2Fwww.researchgate.net%2Ffile.PostFileLoader.html%3Fid%3D54685991d11b8bc9668b461a%26assetKey%3DAS%253A27363520017", "id" : "ITEM-3", "issued" : { "date-parts" : [ [ "2012" ] ] }, "page" : "63", "title" : "Electrical and Electronics Ee402- Discrete Time Control Systems Recitation 4 Report P , Pd , Pi , Pid Controllers", "type" : "article-journal" }, "uris" : [ "http://www.mendeley.com/documents/?uuid=a73807b0-bed8-478a-9de8-0cc2fc924bf7" ] } ], "mendeley" : { "formattedCitation" : "[16]\u2013[18]", "plainTextFormattedCitation" : "[16]\u2013[18]", "previouslyFormattedCitation" : "[16]\u2013[18]" }, "properties" : { "noteIndex" : 0 }, "schema" : "https://github.com/citation-style-language/schema/raw/master/csl-citation.json" }</w:instrText>
      </w:r>
      <w:r>
        <w:fldChar w:fldCharType="separate"/>
      </w:r>
      <w:r w:rsidR="008078B4" w:rsidRPr="008078B4">
        <w:rPr>
          <w:noProof/>
        </w:rPr>
        <w:t>[16]–[18]</w:t>
      </w:r>
      <w:r>
        <w:fldChar w:fldCharType="end"/>
      </w:r>
      <w:r>
        <w:t>.</w:t>
      </w:r>
      <w:r w:rsidR="00492C4F">
        <w:t xml:space="preserve"> The Proportional Controller works by analysing the amount of error in the system </w:t>
      </w:r>
      <w:r w:rsidR="00492C4F">
        <w:rPr>
          <w:i/>
        </w:rPr>
        <w:t>(this is calculated by quantifying how far the system is operating from its pre-defined set point)</w:t>
      </w:r>
      <w:r w:rsidR="002826D4">
        <w:t>. The Proportional controller changes the output of the system such that the amount of error is reduced as fast as possible</w:t>
      </w:r>
      <w:r w:rsidR="00627198">
        <w:t xml:space="preserve">; the output of the system is directly </w:t>
      </w:r>
      <w:r w:rsidR="00627198" w:rsidRPr="00627198">
        <w:rPr>
          <w:i/>
        </w:rPr>
        <w:t>Proportional</w:t>
      </w:r>
      <w:r w:rsidR="00627198">
        <w:t xml:space="preserve"> to the amount of error in that system, hence the name</w:t>
      </w:r>
      <w:r w:rsidR="002826D4">
        <w:t>.</w:t>
      </w:r>
      <w:r w:rsidR="00627198">
        <w:t xml:space="preserve"> A Proportional controller alone does not provide a very stable solution; in trying to arrive at the set point so fast these systems often overshoot and oscillate about the set </w:t>
      </w:r>
      <w:r w:rsidR="00627198">
        <w:lastRenderedPageBreak/>
        <w:t xml:space="preserve">point </w:t>
      </w:r>
      <w:r w:rsidR="00627198">
        <w:rPr>
          <w:i/>
        </w:rPr>
        <w:t>(see Edge Following section of appendix)</w:t>
      </w:r>
      <w:r w:rsidR="00627198">
        <w:t>.</w:t>
      </w:r>
      <w:r w:rsidR="008564A3">
        <w:t xml:space="preserve"> In order to help dampen this oscillation the Derivative Controller works by looking at the rate of change of the error in the system</w:t>
      </w:r>
      <w:r w:rsidR="00872D38">
        <w:t xml:space="preserve"> </w:t>
      </w:r>
      <w:r w:rsidR="00872D38">
        <w:fldChar w:fldCharType="begin" w:fldLock="1"/>
      </w:r>
      <w:r w:rsidR="008078B4">
        <w:instrText>ADDIN CSL_CITATION { "citationItems" : [ { "id" : "ITEM-1", "itemData" : { "URL" : "http://ctms.engin.umich.edu/CTMS/index.php?example=Introduction&amp;section=ControlPID", "accessed" : { "date-parts" : [ [ "2016", "2", "9" ] ] }, "id" : "ITEM-1", "issued" : { "date-parts" : [ [ "0" ] ] }, "title" : "Control Tutorials for MATLAB and Simulink - Introduction: PID Controller Design", "type" : "webpage" }, "uris" : [ "http://www.mendeley.com/documents/?uuid=6f0a2e4e-9ef5-4039-9acb-a47bd516645b" ] }, { "id" : "ITEM-2", "itemData" : { "URL" : "http://cms.edn.com/contenteetimes/documents/embedded.com/2000/f-wescot.pdf", "accessed" : { "date-parts" : [ [ "2016", "2", "9" ] ] }, "id" : "ITEM-2", "issued" : { "date-parts" : [ [ "0" ] ] }, "title" : "PID without a PHD", "type" : "webpage" }, "uris" : [ "http://www.mendeley.com/documents/?uuid=bac2ded8-e175-4cb0-9015-65a05489cc65" ] } ], "mendeley" : { "formattedCitation" : "[16], [17]", "plainTextFormattedCitation" : "[16], [17]", "previouslyFormattedCitation" : "[16], [17]" }, "properties" : { "noteIndex" : 0 }, "schema" : "https://github.com/citation-style-language/schema/raw/master/csl-citation.json" }</w:instrText>
      </w:r>
      <w:r w:rsidR="00872D38">
        <w:fldChar w:fldCharType="separate"/>
      </w:r>
      <w:r w:rsidR="008078B4" w:rsidRPr="008078B4">
        <w:rPr>
          <w:noProof/>
        </w:rPr>
        <w:t>[16], [17]</w:t>
      </w:r>
      <w:r w:rsidR="00872D38">
        <w:fldChar w:fldCharType="end"/>
      </w:r>
      <w:r w:rsidR="008564A3">
        <w:t xml:space="preserve"> </w:t>
      </w:r>
      <w:r w:rsidR="008564A3">
        <w:rPr>
          <w:i/>
        </w:rPr>
        <w:t>(hence the name Derivative)</w:t>
      </w:r>
      <w:r w:rsidR="008564A3">
        <w:t xml:space="preserve"> this means that the further the system is from its set point, the higher the rate of change of the system</w:t>
      </w:r>
      <w:r w:rsidR="00872D38">
        <w:t xml:space="preserve"> </w:t>
      </w:r>
      <w:r w:rsidR="00872D38">
        <w:fldChar w:fldCharType="begin" w:fldLock="1"/>
      </w:r>
      <w:r w:rsidR="008078B4">
        <w:instrText>ADDIN CSL_CITATION { "citationItems" : [ { "id" : "ITEM-1", "itemData" : { "URL" : "http://ctms.engin.umich.edu/CTMS/index.php?example=Introduction&amp;section=ControlPID", "accessed" : { "date-parts" : [ [ "2016", "2", "9" ] ] }, "id" : "ITEM-1", "issued" : { "date-parts" : [ [ "0" ] ] }, "title" : "Control Tutorials for MATLAB and Simulink - Introduction: PID Controller Design", "type" : "webpage" }, "uris" : [ "http://www.mendeley.com/documents/?uuid=6f0a2e4e-9ef5-4039-9acb-a47bd516645b" ] }, { "id" : "ITEM-2", "itemData" : { "URL" : "http://cms.edn.com/contenteetimes/documents/embedded.com/2000/f-wescot.pdf", "accessed" : { "date-parts" : [ [ "2016", "2", "9" ] ] }, "id" : "ITEM-2", "issued" : { "date-parts" : [ [ "0" ] ] }, "title" : "PID without a PHD", "type" : "webpage" }, "uris" : [ "http://www.mendeley.com/documents/?uuid=bac2ded8-e175-4cb0-9015-65a05489cc65" ] } ], "mendeley" : { "formattedCitation" : "[16], [17]", "plainTextFormattedCitation" : "[16], [17]", "previouslyFormattedCitation" : "[16], [17]" }, "properties" : { "noteIndex" : 0 }, "schema" : "https://github.com/citation-style-language/schema/raw/master/csl-citation.json" }</w:instrText>
      </w:r>
      <w:r w:rsidR="00872D38">
        <w:fldChar w:fldCharType="separate"/>
      </w:r>
      <w:r w:rsidR="008078B4" w:rsidRPr="008078B4">
        <w:rPr>
          <w:noProof/>
        </w:rPr>
        <w:t>[16], [17]</w:t>
      </w:r>
      <w:r w:rsidR="00872D38">
        <w:fldChar w:fldCharType="end"/>
      </w:r>
      <w:r w:rsidR="008564A3">
        <w:t>. Therefore the closer the system is to the set point, the slower the Derivative controller allow</w:t>
      </w:r>
      <w:r w:rsidR="00872D38">
        <w:t>s</w:t>
      </w:r>
      <w:r w:rsidR="008564A3">
        <w:t xml:space="preserve"> the system to approach the set point.</w:t>
      </w:r>
      <w:r w:rsidR="00872D38">
        <w:t xml:space="preserve"> This helps reduce oscillation and smooth out the output signal, providing a more stable solution.</w:t>
      </w:r>
      <w:r w:rsidR="006F6398">
        <w:t xml:space="preserve"> Finally the Integral Controller helps </w:t>
      </w:r>
      <w:r w:rsidR="00EE42C2">
        <w:t>stabilise</w:t>
      </w:r>
      <w:r w:rsidR="006F6398">
        <w:t xml:space="preserve"> the system as a whole by accounting for long term errors, usually caused by inputs to the system that are external to the controller</w:t>
      </w:r>
      <w:r w:rsidR="00EE42C2">
        <w:t xml:space="preserve"> </w:t>
      </w:r>
      <w:r w:rsidR="00EE42C2">
        <w:fldChar w:fldCharType="begin" w:fldLock="1"/>
      </w:r>
      <w:r w:rsidR="008078B4">
        <w:instrText>ADDIN CSL_CITATION { "citationItems" : [ { "id" : "ITEM-1", "itemData" : { "URL" : "http://cms.edn.com/contenteetimes/documents/embedded.com/2000/f-wescot.pdf", "accessed" : { "date-parts" : [ [ "2016", "2", "9" ] ] }, "id" : "ITEM-1", "issued" : { "date-parts" : [ [ "0" ] ] }, "title" : "PID without a PHD", "type" : "webpage" }, "uris" : [ "http://www.mendeley.com/documents/?uuid=bac2ded8-e175-4cb0-9015-65a05489cc65" ] } ], "mendeley" : { "formattedCitation" : "[17]", "plainTextFormattedCitation" : "[17]", "previouslyFormattedCitation" : "[17]" }, "properties" : { "noteIndex" : 0 }, "schema" : "https://github.com/citation-style-language/schema/raw/master/csl-citation.json" }</w:instrText>
      </w:r>
      <w:r w:rsidR="00EE42C2">
        <w:fldChar w:fldCharType="separate"/>
      </w:r>
      <w:r w:rsidR="008078B4" w:rsidRPr="008078B4">
        <w:rPr>
          <w:noProof/>
        </w:rPr>
        <w:t>[17]</w:t>
      </w:r>
      <w:r w:rsidR="00EE42C2">
        <w:fldChar w:fldCharType="end"/>
      </w:r>
      <w:r w:rsidR="006F6398">
        <w:t>. These are often environmental issues, such as flat tyres of cars etc.</w:t>
      </w:r>
      <w:r w:rsidR="00DD2FD6">
        <w:t xml:space="preserve"> The Integral controller works by looking at all the previous errors of the system and therefore provides a positive or negative bias to the calculation based on that </w:t>
      </w:r>
      <w:r w:rsidR="00DD2FD6">
        <w:fldChar w:fldCharType="begin" w:fldLock="1"/>
      </w:r>
      <w:r w:rsidR="008078B4">
        <w:instrText>ADDIN CSL_CITATION { "citationItems" : [ { "id" : "ITEM-1", "itemData" : { "URL" : "http://ctms.engin.umich.edu/CTMS/index.php?example=Introduction&amp;section=ControlPID", "accessed" : { "date-parts" : [ [ "2016", "2", "9" ] ] }, "id" : "ITEM-1", "issued" : { "date-parts" : [ [ "0" ] ] }, "title" : "Control Tutorials for MATLAB and Simulink - Introduction: PID Controller Design", "type" : "webpage" }, "uris" : [ "http://www.mendeley.com/documents/?uuid=6f0a2e4e-9ef5-4039-9acb-a47bd516645b" ] }, { "id" : "ITEM-2", "itemData" : { "URL" : "http://cms.edn.com/contenteetimes/documents/embedded.com/2000/f-wescot.pdf", "accessed" : { "date-parts" : [ [ "2016", "2", "9" ] ] }, "id" : "ITEM-2", "issued" : { "date-parts" : [ [ "0" ] ] }, "title" : "PID without a PHD", "type" : "webpage" }, "uris" : [ "http://www.mendeley.com/documents/?uuid=bac2ded8-e175-4cb0-9015-65a05489cc65" ] } ], "mendeley" : { "formattedCitation" : "[16], [17]", "plainTextFormattedCitation" : "[16], [17]", "previouslyFormattedCitation" : "[16], [17]" }, "properties" : { "noteIndex" : 0 }, "schema" : "https://github.com/citation-style-language/schema/raw/master/csl-citation.json" }</w:instrText>
      </w:r>
      <w:r w:rsidR="00DD2FD6">
        <w:fldChar w:fldCharType="separate"/>
      </w:r>
      <w:r w:rsidR="008078B4" w:rsidRPr="008078B4">
        <w:rPr>
          <w:noProof/>
        </w:rPr>
        <w:t>[16], [17]</w:t>
      </w:r>
      <w:r w:rsidR="00DD2FD6">
        <w:fldChar w:fldCharType="end"/>
      </w:r>
      <w:r w:rsidR="00DD2FD6">
        <w:t>. Since this project is using a simulator, there are no</w:t>
      </w:r>
      <w:r w:rsidR="00310D02">
        <w:t xml:space="preserve"> external errors to account for;</w:t>
      </w:r>
      <w:r w:rsidR="00DD2FD6">
        <w:t xml:space="preserve"> therefore an Integral controller will not be included. However a PD </w:t>
      </w:r>
      <w:r w:rsidR="00DD2FD6">
        <w:rPr>
          <w:i/>
        </w:rPr>
        <w:t>(Proportional, Derivative)</w:t>
      </w:r>
      <w:r w:rsidR="00DD2FD6">
        <w:t xml:space="preserve"> controller will be implemented for the behaviour of Edge Following, this is due to the fact that Feedback controllers are very computationally efficient and robust</w:t>
      </w:r>
      <w:r w:rsidR="003B000F">
        <w:t xml:space="preserve"> and based on the relevant literature PID controllers are very popular for this type of control problem.</w:t>
      </w:r>
    </w:p>
    <w:p w:rsidR="00CD3795" w:rsidRDefault="00CD3795" w:rsidP="004C55A2">
      <w:pPr>
        <w:pStyle w:val="Heading3"/>
        <w:spacing w:before="0" w:after="40"/>
      </w:pPr>
      <w:r>
        <w:tab/>
      </w:r>
      <w:r>
        <w:tab/>
      </w:r>
      <w:bookmarkStart w:id="24" w:name="_Toc444175155"/>
      <w:r>
        <w:t>Fuzzy Logic:</w:t>
      </w:r>
      <w:bookmarkEnd w:id="24"/>
    </w:p>
    <w:p w:rsidR="00222D8C" w:rsidRPr="00ED7E70" w:rsidRDefault="00222D8C" w:rsidP="004C55A2">
      <w:pPr>
        <w:spacing w:after="40"/>
        <w:rPr>
          <w:i/>
        </w:rPr>
      </w:pPr>
      <w:r>
        <w:t xml:space="preserve">Fuzzy Logic is a viable alternative to Feedback Control for the problem of </w:t>
      </w:r>
      <w:r w:rsidR="004A3655">
        <w:t xml:space="preserve">Edge Following; Fuzzy Logic Controllers </w:t>
      </w:r>
      <w:r w:rsidR="00125AD3">
        <w:rPr>
          <w:i/>
        </w:rPr>
        <w:t xml:space="preserve">(FLC) </w:t>
      </w:r>
      <w:r w:rsidR="004A3655">
        <w:t xml:space="preserve">provide an effective solution for problems such as navigation </w:t>
      </w:r>
      <w:r w:rsidR="004A3655">
        <w:fldChar w:fldCharType="begin" w:fldLock="1"/>
      </w:r>
      <w:r w:rsidR="008078B4">
        <w:instrText>ADDIN CSL_CITATION { "citationItems" : [ { "id" : "ITEM-1", "itemData" : { "DOI" : "10.1109/TVT.2013.2288306", "ISSN" : "00189545", "abstract" : "This paper proposes a methodology for overcoming Mamdani-type inference failures on a fuzzy-logic-based decision-making process applied to collision avoidance in ship navigation. The fuzzy inference failures are observed in three distinct situations: 1) intersected contradictory decision boundaries; 2) an improper transition region between the inference boundaries of nonintersected contradictory decisions; and 3) contradictory decision accumulation under multiple obstacle scenarios. The solutions for overcoming these fuzzy inference failures and their limitations are also discussed in this paper. The proposed solutions consist of insertion of smooth transition regions, determination of the proper size of the smooth transition regions, and use of multilevel decision/action formulations. Furthermore, this paper analyzes a decision-making process for ship navigation, derives input and output fuzzy membership functions (FMFs), formulates an &lt;sc&gt;if\u2013then&lt;/sc&gt;-rule-based fuzzy inference system (FIS), and presents simulation results that support recovery from rule inference failures in several contradictory decision boundary conditions. [ABSTRACT FROM PUBLISHER]", "author" : [ { "dropping-particle" : "", "family" : "Perera", "given" : "Lokukaluge P", "non-dropping-particle" : "", "parse-names" : false, "suffix" : "" }, { "dropping-particle" : "", "family" : "Carvalho", "given" : "J P", "non-dropping-particle" : "", "parse-names" : false, "suffix" : "" }, { "dropping-particle" : "", "family" : "Guedes Soares", "given" : "C", "non-dropping-particle" : "", "parse-names" : false, "suffix" : "" } ], "container-title" : "IEEE Transactions on Vehicular Technology", "id" : "ITEM-1", "issue" : "4", "issued" : { "date-parts" : [ [ "2014" ] ] }, "page" : "1539-1554", "title" : "Solutions to the Failures and Limitations of Mamdani Fuzzy Inference in Ship Navigation.", "type" : "article-journal", "volume" : "63" }, "uris" : [ "http://www.mendeley.com/documents/?uuid=d91804b2-6fab-4a81-9c16-f8c773f4f250" ] } ], "mendeley" : { "formattedCitation" : "[19]", "plainTextFormattedCitation" : "[19]", "previouslyFormattedCitation" : "[19]" }, "properties" : { "noteIndex" : 0 }, "schema" : "https://github.com/citation-style-language/schema/raw/master/csl-citation.json" }</w:instrText>
      </w:r>
      <w:r w:rsidR="004A3655">
        <w:fldChar w:fldCharType="separate"/>
      </w:r>
      <w:r w:rsidR="008078B4" w:rsidRPr="008078B4">
        <w:rPr>
          <w:noProof/>
        </w:rPr>
        <w:t>[19]</w:t>
      </w:r>
      <w:r w:rsidR="004A3655">
        <w:fldChar w:fldCharType="end"/>
      </w:r>
      <w:r w:rsidR="004A3655">
        <w:t>.</w:t>
      </w:r>
      <w:r w:rsidR="00125AD3">
        <w:t xml:space="preserve"> </w:t>
      </w:r>
      <w:r w:rsidR="00ED7E70">
        <w:t xml:space="preserve">However where the Mamdani controller in the given example </w:t>
      </w:r>
      <w:r w:rsidR="00ED7E70" w:rsidRPr="00ED7E70">
        <w:fldChar w:fldCharType="begin" w:fldLock="1"/>
      </w:r>
      <w:r w:rsidR="008078B4">
        <w:instrText>ADDIN CSL_CITATION { "citationItems" : [ { "id" : "ITEM-1", "itemData" : { "DOI" : "10.1109/TVT.2013.2288306", "ISSN" : "00189545", "abstract" : "This paper proposes a methodology for overcoming Mamdani-type inference failures on a fuzzy-logic-based decision-making process applied to collision avoidance in ship navigation. The fuzzy inference failures are observed in three distinct situations: 1) intersected contradictory decision boundaries; 2) an improper transition region between the inference boundaries of nonintersected contradictory decisions; and 3) contradictory decision accumulation under multiple obstacle scenarios. The solutions for overcoming these fuzzy inference failures and their limitations are also discussed in this paper. The proposed solutions consist of insertion of smooth transition regions, determination of the proper size of the smooth transition regions, and use of multilevel decision/action formulations. Furthermore, this paper analyzes a decision-making process for ship navigation, derives input and output fuzzy membership functions (FMFs), formulates an &lt;sc&gt;if\u2013then&lt;/sc&gt;-rule-based fuzzy inference system (FIS), and presents simulation results that support recovery from rule inference failures in several contradictory decision boundary conditions. [ABSTRACT FROM PUBLISHER]", "author" : [ { "dropping-particle" : "", "family" : "Perera", "given" : "Lokukaluge P", "non-dropping-particle" : "", "parse-names" : false, "suffix" : "" }, { "dropping-particle" : "", "family" : "Carvalho", "given" : "J P", "non-dropping-particle" : "", "parse-names" : false, "suffix" : "" }, { "dropping-particle" : "", "family" : "Guedes Soares", "given" : "C", "non-dropping-particle" : "", "parse-names" : false, "suffix" : "" } ], "container-title" : "IEEE Transactions on Vehicular Technology", "id" : "ITEM-1", "issue" : "4", "issued" : { "date-parts" : [ [ "2014" ] ] }, "page" : "1539-1554", "title" : "Solutions to the Failures and Limitations of Mamdani Fuzzy Inference in Ship Navigation.", "type" : "article-journal", "volume" : "63" }, "uris" : [ "http://www.mendeley.com/documents/?uuid=d91804b2-6fab-4a81-9c16-f8c773f4f250" ] } ], "mendeley" : { "formattedCitation" : "[19]", "plainTextFormattedCitation" : "[19]", "previouslyFormattedCitation" : "[19]" }, "properties" : { "noteIndex" : 0 }, "schema" : "https://github.com/citation-style-language/schema/raw/master/csl-citation.json" }</w:instrText>
      </w:r>
      <w:r w:rsidR="00ED7E70" w:rsidRPr="00ED7E70">
        <w:fldChar w:fldCharType="separate"/>
      </w:r>
      <w:r w:rsidR="008078B4" w:rsidRPr="008078B4">
        <w:rPr>
          <w:noProof/>
        </w:rPr>
        <w:t>[19]</w:t>
      </w:r>
      <w:r w:rsidR="00ED7E70" w:rsidRPr="00ED7E70">
        <w:fldChar w:fldCharType="end"/>
      </w:r>
      <w:r w:rsidR="00ED7E70">
        <w:t xml:space="preserve"> had issues borne of contradictory rules and poor transitions between Fuzzy Sets, a TSK Fuzzy Logic Controller would be less likely to face the same issues. This is due to the fact that a TSK system typically has a less rich Knowledge Base </w:t>
      </w:r>
      <w:r w:rsidR="00ED7E70">
        <w:fldChar w:fldCharType="begin" w:fldLock="1"/>
      </w:r>
      <w:r w:rsidR="008078B4">
        <w:instrText>ADDIN CSL_CITATION { "citationItems" : [ { "id" : "ITEM-1", "itemData" : { "URL" : "http://www.csee.wvu.edu/classes/cpe521/old/10 - Sugeno-TSK model.ppt", "id" : "ITEM-1", "issued" : { "date-parts" : [ [ "0" ] ] }, "title" : "10 - Sugeno-TSK model", "type" : "webpage" }, "uris" : [ "http://www.mendeley.com/documents/?uuid=9f45d26e-f9dc-439c-a948-0e3d5aaf517e" ] } ], "mendeley" : { "formattedCitation" : "[20]", "plainTextFormattedCitation" : "[20]", "previouslyFormattedCitation" : "[20]" }, "properties" : { "noteIndex" : 0 }, "schema" : "https://github.com/citation-style-language/schema/raw/master/csl-citation.json" }</w:instrText>
      </w:r>
      <w:r w:rsidR="00ED7E70">
        <w:fldChar w:fldCharType="separate"/>
      </w:r>
      <w:r w:rsidR="008078B4" w:rsidRPr="008078B4">
        <w:rPr>
          <w:noProof/>
        </w:rPr>
        <w:t>[20]</w:t>
      </w:r>
      <w:r w:rsidR="00ED7E70">
        <w:fldChar w:fldCharType="end"/>
      </w:r>
      <w:r w:rsidR="00ED7E70">
        <w:t>. This also greatly improves the computational efficiency of the TSK system, compared to the Mamdani system.</w:t>
      </w:r>
      <w:r w:rsidR="006B2BF6">
        <w:t xml:space="preserve"> A TSK system could be used to Edge Follow; the Antecedents could be the distance from the detected edge and the angle of the detected edge, relative to the robot.</w:t>
      </w:r>
      <w:r w:rsidR="00BC72AE">
        <w:t xml:space="preserve"> The Consequent would be the angle by which the robot should turn.</w:t>
      </w:r>
      <w:r w:rsidR="0036393B">
        <w:t xml:space="preserve"> The use of a FLC for this problem would reduce the amount of training/tuning that would be needed. However a rule base would need to be defined.</w:t>
      </w:r>
      <w:r w:rsidR="007752C2">
        <w:t xml:space="preserve"> Due to the fact that this method would be less computationally efficient than a PID controller, and the fact that this method would not be as simple to implement, this method will not be used to create a controller for this behaviour.</w:t>
      </w:r>
    </w:p>
    <w:p w:rsidR="006C3064" w:rsidRDefault="006C3064" w:rsidP="004C55A2">
      <w:pPr>
        <w:pStyle w:val="Heading2"/>
        <w:spacing w:before="0" w:after="40"/>
        <w:ind w:left="720"/>
      </w:pPr>
      <w:bookmarkStart w:id="25" w:name="_Toc441155029"/>
      <w:bookmarkStart w:id="26" w:name="_Toc441155095"/>
      <w:bookmarkStart w:id="27" w:name="_Toc444175156"/>
      <w:r>
        <w:t>Wandering</w:t>
      </w:r>
      <w:r w:rsidR="00910746">
        <w:t>/Exploration</w:t>
      </w:r>
      <w:r>
        <w:t>:</w:t>
      </w:r>
      <w:bookmarkEnd w:id="25"/>
      <w:bookmarkEnd w:id="26"/>
      <w:bookmarkEnd w:id="27"/>
    </w:p>
    <w:p w:rsidR="00C168BD" w:rsidRPr="00F719D1" w:rsidRDefault="00C168BD" w:rsidP="004C55A2">
      <w:pPr>
        <w:spacing w:after="40"/>
      </w:pPr>
      <w:r>
        <w:t xml:space="preserve">Exploration / Random Wandering </w:t>
      </w:r>
      <w:proofErr w:type="gramStart"/>
      <w:r>
        <w:t>is</w:t>
      </w:r>
      <w:proofErr w:type="gramEnd"/>
      <w:r>
        <w:t xml:space="preserve"> a fairly common behaviour in mobile robotics; it allows a robot the possibility of discovering new areas </w:t>
      </w:r>
      <w:r w:rsidR="009312D1">
        <w:t>that were previously unexplored. This</w:t>
      </w:r>
      <w:r>
        <w:t xml:space="preserve"> can provide benefits to robots whose purpose is environment mapping, search and rescue, or anything else that would benefit from a small amount of controlled unpredictability.</w:t>
      </w:r>
      <w:r w:rsidR="0025404D">
        <w:t xml:space="preserve"> Quite often this behaviour combined with a level of obstacle avoidance and environment mapping </w:t>
      </w:r>
      <w:r w:rsidR="00312907">
        <w:fldChar w:fldCharType="begin" w:fldLock="1"/>
      </w:r>
      <w:r w:rsidR="003736FC">
        <w:instrText>ADDIN CSL_CITATION { "citationItems" : [ { "id" : "ITEM-1", "itemData" : { "DOI" : "10.1109/ICIEA.2006.257258", "ISBN" : "0-7803-9513-1", "abstract" : "We consider the problem of robotic exploration of an unknown indoor environment using a low-cost field programmable gate array (FPGA) on-board. The robot is equipped with four ultrasonic sensors and it navigates autonomously. Locations in the environment at which the robot could stand and gather sensor readings are identified. The proposed scheme is area and energy efficient", "author" : [ { "dropping-particle" : "", "family" : "Kumar", "given" : "P.", "non-dropping-particle" : "", "parse-names" : false, "suffix" : "" }, { "dropping-particle" : "", "family" : "Sridharan", "given" : "K.", "non-dropping-particle" : "", "parse-names" : false, "suffix" : "" } ], "container-title" : "2006 1ST IEEE Conference on Industrial Electronics and Applications", "id" : "ITEM-1", "issued" : { "date-parts" : [ [ "2006", "5" ] ] }, "page" : "1-3", "publisher" : "IEEE", "title" : "Field Programmable Gate Array-based Robotic Exploration of an Indoor Environment", "title-short" : "Industrial Electronics and Applications, 2006 1ST ", "type" : "paper-conference" }, "uris" : [ "http://www.mendeley.com/documents/?uuid=3976f2c6-96a7-4e35-8a7f-5c6200fd473b" ] }, { "id" : "ITEM-2", "itemData" : { "DOI" : "10.1109/SSRR.2010.5981557", "ISBN" : "978-1-4244-8898-8", "abstract" : "In this paper we introduce a new distributed algorithm for the exploration of an unknown environment with a team of mobile robots. The objective is to explore the whole environment as fastest as possible. The proposed approach is based on the potential field method. The advantages of using this method are several and well known, but the presence of many local minima does not assure the exploration of the entire environment. Our idea is to preserve these advantages but overcome the problem of local minima by introducing a leader in the team which has a different control law, unaffected by this problem. Furthermore, we consider also the case of several local leaders, dynamically selected on the basis of a hierarchy within the team. Extensive simulations are presented to evaluate the performance of the algorithm. In particular, the results are compared with the exploration obtained by a potential field approach without leaders.", "author" : [ { "dropping-particle" : "", "family" : "Renzaglia", "given" : "Alessandro", "non-dropping-particle" : "", "parse-names" : false, "suffix" : "" }, { "dropping-particle" : "", "family" : "Martinelli", "given" : "Agostino", "non-dropping-particle" : "", "parse-names" : false, "suffix" : "" } ], "container-title" : "2010 IEEE Safety Security and Rescue Robotics", "id" : "ITEM-2", "issued" : { "date-parts" : [ [ "2010", "7" ] ] }, "page" : "1-6", "publisher" : "IEEE", "title" : "Potential field based approach for coordinate exploration with a multi-robot team", "title-short" : "Safety Security and Rescue Robotics (SSRR), 2010 I", "type" : "paper-conference" }, "uris" : [ "http://www.mendeley.com/documents/?uuid=780f7a4a-69de-4bfb-8e89-cc39b30f60bc" ] }, { "id" : "ITEM-3", "itemData" : { "DOI" : "10.1109/ICRA.2015.7139479", "ISBN" : "978-1-4799-6923-4", "abstract" : "An autonomous robot requires a map of the environment for many tasks. Yet, in many cases, this map is unavailable and the robot must build one in real-time, in the so-called integrated exploration task. Several integrated exploration approaches adopt some sort of loop-closing strategy combined with an online simultaneous localization and mapping (SLAM) technique. This is important because the robot can reduce the uncertainty about its pose by revisiting known areas. One solution for environment exploration is to use the vector field computed from the numeric solution of a Boundary Value Problem (BVP). This approach is called BVP Path Planner and generates smooth and free of local minima potential fields. However, this planner cannot actively close loops and does not scale well in large scenarios. In this paper we present a technique which performs active loop closure using the BVP Path Planner. Our proposal takes advantage of the potential of unexplored regions, and induces the robot to close loops by placing dynamic barriers at the visited space. The update of the potential field is boosted using a local window charged by a Voronoi diagram of the environment containing global information. We show through experimental results the effectiveness of the technique with a thorough discussion of its characteristics.", "author" : [ { "dropping-particle" : "", "family" : "Jorge", "given" : "Vitor A. M.", "non-dropping-particle" : "", "parse-names" : false, "suffix" : "" }, { "dropping-particle" : "", "family" : "Maffei", "given" : "Renan", "non-dropping-particle" : "", "parse-names" : false, "suffix" : "" }, { "dropping-particle" : "", "family" : "Franco", "given" : "Guilherme S.", "non-dropping-particle" : "", "parse-names" : false, "suffix" : "" }, { "dropping-particle" : "", "family" : "Daltrozo", "given" : "Jessica", "non-dropping-particle" : "", "parse-names" : false, "suffix" : "" }, { "dropping-particle" : "", "family" : "Giambastiani", "given" : "Mariane", "non-dropping-particle" : "", "parse-names" : false, "suffix" : "" }, { "dropping-particle" : "", "family" : "Kolberg", "given" : "Mariana", "non-dropping-particle" : "", "parse-names" : false, "suffix" : "" }, { "dropping-particle" : "", "family" : "Prestes", "given" : "Edson", "non-dropping-particle" : "", "parse-names" : false, "suffix" : "" } ], "container-title" : "2015 IEEE International Conference on Robotics and Automation (ICRA)", "id" : "ITEM-3", "issued" : { "date-parts" : [ [ "2015", "5" ] ] }, "page" : "2125-2131", "publisher" : "IEEE", "title" : "Ouroboros: Using potential field in unexplored regions to close loops", "title-short" : "Robotics and Automation (ICRA), 2015 IEEE Internat", "type" : "paper-conference" }, "uris" : [ "http://www.mendeley.com/documents/?uuid=dd4834ba-854b-4863-91ba-f7ea36546f59" ] } ], "mendeley" : { "formattedCitation" : "[21]\u2013[23]", "plainTextFormattedCitation" : "[21]\u2013[23]", "previouslyFormattedCitation" : "[21]\u2013[23]" }, "properties" : { "noteIndex" : 0 }, "schema" : "https://github.com/citation-style-language/schema/raw/master/csl-citation.json" }</w:instrText>
      </w:r>
      <w:r w:rsidR="00312907">
        <w:fldChar w:fldCharType="separate"/>
      </w:r>
      <w:r w:rsidR="00312907" w:rsidRPr="00312907">
        <w:rPr>
          <w:noProof/>
        </w:rPr>
        <w:t>[21]–[23]</w:t>
      </w:r>
      <w:r w:rsidR="00312907">
        <w:fldChar w:fldCharType="end"/>
      </w:r>
      <w:r w:rsidR="007765A1">
        <w:t>.</w:t>
      </w:r>
      <w:r w:rsidR="00A77387">
        <w:t xml:space="preserve"> However these elements are unnecessary for this implementation, as these could potentially clash with the </w:t>
      </w:r>
      <w:proofErr w:type="gramStart"/>
      <w:r w:rsidR="00A77387">
        <w:t>robot’s</w:t>
      </w:r>
      <w:proofErr w:type="gramEnd"/>
      <w:r w:rsidR="00A77387">
        <w:t xml:space="preserve"> other behaviours. Therefore as opposed to implementing a method such as those suggested by the literature, various aspects of these ideas may be implemented such that this behaviour works in conjunction with the robot’s other behaviours. Using </w:t>
      </w:r>
      <w:r w:rsidR="00A45FF6">
        <w:t>an obstacle avoidance or path planning behaviour that results in the robot trying to reach a pre-defined goal could be used as a means to explore an environment without running the risk of h</w:t>
      </w:r>
      <w:r w:rsidR="00F719D1">
        <w:t>aving emergent behaviours arise</w:t>
      </w:r>
      <w:r w:rsidR="003736FC">
        <w:t xml:space="preserve"> </w:t>
      </w:r>
      <w:r w:rsidR="003736FC">
        <w:fldChar w:fldCharType="begin" w:fldLock="1"/>
      </w:r>
      <w:r w:rsidR="007C077D">
        <w:instrText>ADDIN CSL_CITATION { "citationItems" : [ { "id" : "ITEM-1", "itemData" : { "DOI" : "10.1109/SSRR.2010.5981557", "ISBN" : "978-1-4244-8898-8", "abstract" : "In this paper we introduce a new distributed algorithm for the exploration of an unknown environment with a team of mobile robots. The objective is to explore the whole environment as fastest as possible. The proposed approach is based on the potential field method. The advantages of using this method are several and well known, but the presence of many local minima does not assure the exploration of the entire environment. Our idea is to preserve these advantages but overcome the problem of local minima by introducing a leader in the team which has a different control law, unaffected by this problem. Furthermore, we consider also the case of several local leaders, dynamically selected on the basis of a hierarchy within the team. Extensive simulations are presented to evaluate the performance of the algorithm. In particular, the results are compared with the exploration obtained by a potential field approach without leaders.", "author" : [ { "dropping-particle" : "", "family" : "Renzaglia", "given" : "Alessandro", "non-dropping-particle" : "", "parse-names" : false, "suffix" : "" }, { "dropping-particle" : "", "family" : "Martinelli", "given" : "Agostino", "non-dropping-particle" : "", "parse-names" : false, "suffix" : "" } ], "container-title" : "2010 IEEE Safety Security and Rescue Robotics", "id" : "ITEM-1", "issued" : { "date-parts" : [ [ "2010", "7" ] ] }, "page" : "1-6", "publisher" : "IEEE", "title" : "Potential field based approach for coordinate exploration with a multi-robot team", "title-short" : "Safety Security and Rescue Robotics (SSRR), 2010 I", "type" : "paper-conference" }, "uris" : [ "http://www.mendeley.com/documents/?uuid=780f7a4a-69de-4bfb-8e89-cc39b30f60bc" ] } ], "mendeley" : { "formattedCitation" : "[22]", "plainTextFormattedCitation" : "[22]", "previouslyFormattedCitation" : "[22]" }, "properties" : { "noteIndex" : 0 }, "schema" : "https://github.com/citation-style-language/schema/raw/master/csl-citation.json" }</w:instrText>
      </w:r>
      <w:r w:rsidR="003736FC">
        <w:fldChar w:fldCharType="separate"/>
      </w:r>
      <w:r w:rsidR="003736FC" w:rsidRPr="003736FC">
        <w:rPr>
          <w:noProof/>
        </w:rPr>
        <w:t>[22]</w:t>
      </w:r>
      <w:r w:rsidR="003736FC">
        <w:fldChar w:fldCharType="end"/>
      </w:r>
      <w:r w:rsidR="003736FC">
        <w:t>.</w:t>
      </w:r>
      <w:r w:rsidR="002958FE">
        <w:t xml:space="preserve"> </w:t>
      </w:r>
      <w:r w:rsidR="00F719D1">
        <w:t>In this way the Wander behaviour would effectively become a sub-controller for the Obstacle Avoidance / Path Planning behaviour; the Wander behaviour would simply set a new goal for the robot to travel to</w:t>
      </w:r>
      <w:r w:rsidR="00BD5BC8">
        <w:t>, thus causing the robot to explore a potentially unexplored area.</w:t>
      </w:r>
      <w:r w:rsidR="007C7859">
        <w:t xml:space="preserve"> </w:t>
      </w:r>
      <w:r w:rsidR="00CC6253">
        <w:t>Having looked at the literature on this topic,</w:t>
      </w:r>
      <w:r w:rsidR="001A1027">
        <w:t xml:space="preserve"> a method such as this seems to be fairly effective. However the norm seems to be including the Wander/Exploration into the Obstacle Avoidance layer</w:t>
      </w:r>
      <w:r w:rsidR="007C077D">
        <w:t xml:space="preserve"> </w:t>
      </w:r>
      <w:r w:rsidR="007C077D">
        <w:fldChar w:fldCharType="begin" w:fldLock="1"/>
      </w:r>
      <w:r w:rsidR="000B1DAB">
        <w:instrText>ADDIN CSL_CITATION { "citationItems" : [ { "id" : "ITEM-1", "itemData" : { "DOI" : "10.1109/SSRR.2010.5981557", "ISBN" : "978-1-4244-8898-8", "abstract" : "In this paper we introduce a new distributed algorithm for the exploration of an unknown environment with a team of mobile robots. The objective is to explore the whole environment as fastest as possible. The proposed approach is based on the potential field method. The advantages of using this method are several and well known, but the presence of many local minima does not assure the exploration of the entire environment. Our idea is to preserve these advantages but overcome the problem of local minima by introducing a leader in the team which has a different control law, unaffected by this problem. Furthermore, we consider also the case of several local leaders, dynamically selected on the basis of a hierarchy within the team. Extensive simulations are presented to evaluate the performance of the algorithm. In particular, the results are compared with the exploration obtained by a potential field approach without leaders.", "author" : [ { "dropping-particle" : "", "family" : "Renzaglia", "given" : "Alessandro", "non-dropping-particle" : "", "parse-names" : false, "suffix" : "" }, { "dropping-particle" : "", "family" : "Martinelli", "given" : "Agostino", "non-dropping-particle" : "", "parse-names" : false, "suffix" : "" } ], "container-title" : "2010 IEEE Safety Security and Rescue Robotics", "id" : "ITEM-1", "issued" : { "date-parts" : [ [ "2010", "7" ] ] }, "page" : "1-6", "publisher" : "IEEE", "title" : "Potential field based approach for coordinate exploration with a multi-robot team", "title-short" : "Safety Security and Rescue Robotics (SSRR), 2010 I", "type" : "paper-conference" }, "uris" : [ "http://www.mendeley.com/documents/?uuid=780f7a4a-69de-4bfb-8e89-cc39b30f60bc" ] } ], "mendeley" : { "formattedCitation" : "[22]", "plainTextFormattedCitation" : "[22]", "previouslyFormattedCitation" : "[22]" }, "properties" : { "noteIndex" : 0 }, "schema" : "https://github.com/citation-style-language/schema/raw/master/csl-citation.json" }</w:instrText>
      </w:r>
      <w:r w:rsidR="007C077D">
        <w:fldChar w:fldCharType="separate"/>
      </w:r>
      <w:r w:rsidR="007C077D" w:rsidRPr="007C077D">
        <w:rPr>
          <w:noProof/>
        </w:rPr>
        <w:t>[22]</w:t>
      </w:r>
      <w:r w:rsidR="007C077D">
        <w:fldChar w:fldCharType="end"/>
      </w:r>
      <w:r w:rsidR="007C077D">
        <w:t>.</w:t>
      </w:r>
      <w:r w:rsidR="001A1027">
        <w:t xml:space="preserve"> T</w:t>
      </w:r>
      <w:r w:rsidR="00CC6253">
        <w:t>his is</w:t>
      </w:r>
      <w:r w:rsidR="001A1027">
        <w:t xml:space="preserve"> where</w:t>
      </w:r>
      <w:r w:rsidR="00CC6253">
        <w:t xml:space="preserve"> the method that will be implemented for this project</w:t>
      </w:r>
      <w:r w:rsidR="001A1027">
        <w:t xml:space="preserve"> differs; this approach will abstract the Wander out into a separate behaviour that is to use either the Obstacle Avoidance or Path Planning behaviour as a proxy to enable to robot to wander to new areas</w:t>
      </w:r>
      <w:r w:rsidR="00CC6253">
        <w:t>. In order for this to work, either the obstacle avoidance will need to utilise a method that includes some level of reactive path planning, or a full heuristic path planning behaviour will be needed.</w:t>
      </w:r>
    </w:p>
    <w:p w:rsidR="003C6E37" w:rsidRDefault="003C6E37" w:rsidP="004C55A2">
      <w:pPr>
        <w:pStyle w:val="Heading2"/>
        <w:spacing w:before="0" w:after="40"/>
        <w:ind w:left="720"/>
      </w:pPr>
      <w:bookmarkStart w:id="28" w:name="_Toc441155027"/>
      <w:bookmarkStart w:id="29" w:name="_Toc441155093"/>
      <w:bookmarkStart w:id="30" w:name="_Toc444175157"/>
      <w:r>
        <w:t>Localisation</w:t>
      </w:r>
      <w:r w:rsidR="00C23469">
        <w:t>/Dead Reckoning</w:t>
      </w:r>
      <w:r>
        <w:t>:</w:t>
      </w:r>
      <w:bookmarkEnd w:id="28"/>
      <w:bookmarkEnd w:id="29"/>
      <w:bookmarkEnd w:id="30"/>
    </w:p>
    <w:p w:rsidR="009A4585" w:rsidRPr="002F6360" w:rsidRDefault="002F6360" w:rsidP="004C55A2">
      <w:pPr>
        <w:spacing w:after="40"/>
      </w:pPr>
      <w:r>
        <w:t xml:space="preserve">While ARIA has inbuilt support for finding the robot’s position </w:t>
      </w:r>
      <w:r w:rsidRPr="007A151C">
        <w:fldChar w:fldCharType="begin" w:fldLock="1"/>
      </w:r>
      <w:r w:rsidR="001918A4" w:rsidRPr="007A151C">
        <w:instrText>ADDIN CSL_CITATION { "citationItems" : [ { "id" : "ITEM-1", "itemData" : { "URL" : "http://www.mobilerobots.com/Software/ARIA.aspx", "accessed" : { "date-parts" : [ [ "2016", "2", "1" ] ] }, "id" : "ITEM-1", "issued" : { "date-parts" : [ [ "0" ] ] }, "title" : "MobileRobots ARIA Robotics SDK", "type" : "webpage" }, "uris" : [ "http://www.mendeley.com/documents/?uuid=b1b50e38-be7d-4ca3-ad26-b3c16881ab84" ] } ], "mendeley" : { "formattedCitation" : "[2]", "plainTextFormattedCitation" : "[2]", "previouslyFormattedCitation" : "[2]" }, "properties" : { "noteIndex" : 0 }, "schema" : "https://github.com/citation-style-language/schema/raw/master/csl-citation.json" }</w:instrText>
      </w:r>
      <w:r w:rsidRPr="007A151C">
        <w:fldChar w:fldCharType="separate"/>
      </w:r>
      <w:r w:rsidRPr="007A151C">
        <w:rPr>
          <w:noProof/>
        </w:rPr>
        <w:t>[2]</w:t>
      </w:r>
      <w:r w:rsidRPr="007A151C">
        <w:fldChar w:fldCharType="end"/>
      </w:r>
      <w:r>
        <w:t xml:space="preserve">, various localisation and dead reckoning technologies will be researched and if a solution that is sufficiently accurate and depending on the amount of time it would take to </w:t>
      </w:r>
      <w:r>
        <w:lastRenderedPageBreak/>
        <w:t>implement such a behaviour, a localisation behaviour may be included as part of this project. This would enable the code to be taken from the MobileSim simulation and ported over to a Pioneer robot for real world demonstration.</w:t>
      </w:r>
      <w:r w:rsidR="00F0742A">
        <w:t xml:space="preserve"> Localisation technologies are a series of algorithms that are concerned with keeping track of a robot’s current position and heading, relative to its starting location</w:t>
      </w:r>
      <w:r w:rsidR="00F0742A" w:rsidRPr="00B008BD">
        <w:rPr>
          <w:vertAlign w:val="superscript"/>
        </w:rPr>
        <w:fldChar w:fldCharType="begin" w:fldLock="1"/>
      </w:r>
      <w:r w:rsidR="003736FC">
        <w:rPr>
          <w:vertAlign w:val="superscript"/>
        </w:rPr>
        <w:instrText>ADDIN CSL_CITATION { "citationItems" : [ { "id" : "ITEM-1", "itemData" : { "URL" : "http://forums.trossenrobotics.com/tutorials/introduction-129/an-introduction-to-mapping-and-localization-3274/", "accessed" : { "date-parts" : [ [ "2016", "2", "1" ] ] }, "id" : "ITEM-1", "issued" : { "date-parts" : [ [ "0" ] ] }, "title" : "An Introduction to Mapping and Localization - Tutorials", "type" : "webpage" }, "uris" : [ "http://www.mendeley.com/documents/?uuid=acbdf09b-0c61-404c-ae3f-d12782f12caf" ] }, { "id" : "ITEM-2", "itemData" : { "URL" : "https://www.diva-portal.org/smash/get/diva2:8964/FULLTEXT01.pdf", "accessed" : { "date-parts" : [ [ "2016", "2", "1" ] ] }, "id" : "ITEM-2", "issued" : { "date-parts" : [ [ "0" ] ] }, "title" : "Approaches to Mobile Robot Localization in Indoor Environments", "type" : "webpage" }, "uris" : [ "http://www.mendeley.com/documents/?uuid=d7a01589-e2eb-46f1-bcbf-a7364f4e46d9" ] } ], "mendeley" : { "formattedCitation" : "[24], [25]", "plainTextFormattedCitation" : "[24], [25]", "previouslyFormattedCitation" : "[24], [25]" }, "properties" : { "noteIndex" : 0 }, "schema" : "https://github.com/citation-style-language/schema/raw/master/csl-citation.json" }</w:instrText>
      </w:r>
      <w:r w:rsidR="00F0742A" w:rsidRPr="00B008BD">
        <w:rPr>
          <w:vertAlign w:val="superscript"/>
        </w:rPr>
        <w:fldChar w:fldCharType="separate"/>
      </w:r>
      <w:r w:rsidR="00312907" w:rsidRPr="00312907">
        <w:rPr>
          <w:noProof/>
        </w:rPr>
        <w:t>[24], [25]</w:t>
      </w:r>
      <w:r w:rsidR="00F0742A" w:rsidRPr="00B008BD">
        <w:rPr>
          <w:vertAlign w:val="superscript"/>
        </w:rPr>
        <w:fldChar w:fldCharType="end"/>
      </w:r>
      <w:r w:rsidR="00F0742A">
        <w:t>. There are a large number of algorithms that utilise this, with varying levels of complexity, efficiency and success.</w:t>
      </w:r>
    </w:p>
    <w:p w:rsidR="0017457B" w:rsidRPr="0017457B" w:rsidRDefault="0017457B" w:rsidP="004C55A2">
      <w:pPr>
        <w:pStyle w:val="Heading3"/>
        <w:spacing w:before="0" w:after="40"/>
      </w:pPr>
      <w:r>
        <w:tab/>
      </w:r>
      <w:r>
        <w:tab/>
      </w:r>
      <w:bookmarkStart w:id="31" w:name="_Toc444175158"/>
      <w:r>
        <w:t>Odometry:</w:t>
      </w:r>
      <w:bookmarkEnd w:id="31"/>
    </w:p>
    <w:p w:rsidR="003C6E37" w:rsidRDefault="00296A40" w:rsidP="004C55A2">
      <w:pPr>
        <w:spacing w:after="40"/>
      </w:pPr>
      <w:r>
        <w:rPr>
          <w:rFonts w:eastAsiaTheme="minorEastAsia"/>
          <w:noProof/>
          <w:lang w:eastAsia="en-GB"/>
        </w:rPr>
        <mc:AlternateContent>
          <mc:Choice Requires="wpg">
            <w:drawing>
              <wp:anchor distT="0" distB="0" distL="114300" distR="114300" simplePos="0" relativeHeight="251602432" behindDoc="0" locked="0" layoutInCell="1" allowOverlap="1" wp14:anchorId="3446FFC0" wp14:editId="22CE394D">
                <wp:simplePos x="0" y="0"/>
                <wp:positionH relativeFrom="column">
                  <wp:posOffset>2221865</wp:posOffset>
                </wp:positionH>
                <wp:positionV relativeFrom="paragraph">
                  <wp:posOffset>1009650</wp:posOffset>
                </wp:positionV>
                <wp:extent cx="2199005" cy="1341120"/>
                <wp:effectExtent l="0" t="0" r="0" b="0"/>
                <wp:wrapTopAndBottom/>
                <wp:docPr id="6" name="Group 6"/>
                <wp:cNvGraphicFramePr/>
                <a:graphic xmlns:a="http://schemas.openxmlformats.org/drawingml/2006/main">
                  <a:graphicData uri="http://schemas.microsoft.com/office/word/2010/wordprocessingGroup">
                    <wpg:wgp>
                      <wpg:cNvGrpSpPr/>
                      <wpg:grpSpPr>
                        <a:xfrm>
                          <a:off x="0" y="0"/>
                          <a:ext cx="2199005" cy="1341120"/>
                          <a:chOff x="0" y="0"/>
                          <a:chExt cx="2541960" cy="1676401"/>
                        </a:xfrm>
                      </wpg:grpSpPr>
                      <pic:pic xmlns:pic="http://schemas.openxmlformats.org/drawingml/2006/picture">
                        <pic:nvPicPr>
                          <pic:cNvPr id="1" name="Picture 1"/>
                          <pic:cNvPicPr>
                            <a:picLocks noChangeAspect="1"/>
                          </pic:cNvPicPr>
                        </pic:nvPicPr>
                        <pic:blipFill rotWithShape="1">
                          <a:blip r:embed="rId19" cstate="print">
                            <a:extLst>
                              <a:ext uri="{28A0092B-C50C-407E-A947-70E740481C1C}">
                                <a14:useLocalDpi xmlns:a14="http://schemas.microsoft.com/office/drawing/2010/main" val="0"/>
                              </a:ext>
                            </a:extLst>
                          </a:blip>
                          <a:srcRect l="50564" t="44516" r="32500" b="36990"/>
                          <a:stretch/>
                        </pic:blipFill>
                        <pic:spPr bwMode="auto">
                          <a:xfrm>
                            <a:off x="0" y="0"/>
                            <a:ext cx="2473036" cy="1517073"/>
                          </a:xfrm>
                          <a:prstGeom prst="rect">
                            <a:avLst/>
                          </a:prstGeom>
                          <a:ln>
                            <a:noFill/>
                          </a:ln>
                          <a:extLst>
                            <a:ext uri="{53640926-AAD7-44D8-BBD7-CCE9431645EC}">
                              <a14:shadowObscured xmlns:a14="http://schemas.microsoft.com/office/drawing/2010/main"/>
                            </a:ext>
                          </a:extLst>
                        </pic:spPr>
                      </pic:pic>
                      <wps:wsp>
                        <wps:cNvPr id="5" name="Text Box 5"/>
                        <wps:cNvSpPr txBox="1"/>
                        <wps:spPr>
                          <a:xfrm>
                            <a:off x="69270" y="1517029"/>
                            <a:ext cx="2472690" cy="159372"/>
                          </a:xfrm>
                          <a:prstGeom prst="rect">
                            <a:avLst/>
                          </a:prstGeom>
                          <a:solidFill>
                            <a:prstClr val="white"/>
                          </a:solidFill>
                          <a:ln>
                            <a:noFill/>
                          </a:ln>
                          <a:effectLst/>
                        </wps:spPr>
                        <wps:txbx>
                          <w:txbxContent>
                            <w:p w:rsidR="005B2455" w:rsidRPr="001E06CB" w:rsidRDefault="005B2455" w:rsidP="00836B98">
                              <w:pPr>
                                <w:pStyle w:val="Caption"/>
                                <w:jc w:val="center"/>
                                <w:rPr>
                                  <w:noProof/>
                                  <w:sz w:val="14"/>
                                </w:rPr>
                              </w:pPr>
                              <w:r w:rsidRPr="001E06CB">
                                <w:rPr>
                                  <w:sz w:val="14"/>
                                </w:rPr>
                                <w:t xml:space="preserve">Equation </w:t>
                              </w:r>
                              <w:r>
                                <w:rPr>
                                  <w:sz w:val="14"/>
                                </w:rPr>
                                <w:t>3</w:t>
                              </w:r>
                              <w:r w:rsidRPr="001E06CB">
                                <w:rPr>
                                  <w:sz w:val="14"/>
                                </w:rPr>
                                <w:t xml:space="preserve"> - Odometry Equation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id="Group 6" o:spid="_x0000_s1039" style="position:absolute;margin-left:174.95pt;margin-top:79.5pt;width:173.15pt;height:105.6pt;z-index:251602432;mso-width-relative:margin;mso-height-relative:margin" coordsize="25419,1676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">
                <v:shape id="Picture 1" o:spid="_x0000_s1040" type="#_x0000_t75" style="position:absolute;width:24730;height:1517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9AZD+/AAAA2gAAAA8AAABkcnMvZG93bnJldi54bWxET01rwkAQvRf8D8sIvdWNViRN3QQVLLma&#10;Vs9DdkyC2dmQXU3aX98VBE/D433OOhtNK27Uu8aygvksAkFcWt1wpeDne/8Wg3AeWWNrmRT8koMs&#10;nbysMdF24APdCl+JEMIuQQW1910ipStrMuhmtiMO3Nn2Bn2AfSV1j0MIN61cRNFKGmw4NNTY0a6m&#10;8lJcjYLCbD82i8PRlMt3GTc+P9nd35dSr9Nx8wnC0+if4oc712E+3F+5X5n+Aw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BPQGQ/vwAAANoAAAAPAAAAAAAAAAAAAAAAAJ8CAABk&#10;cnMvZG93bnJldi54bWxQSwUGAAAAAAQABAD3AAAAiwMAAAAA&#10;">
                  <v:imagedata r:id="rId20" o:title="" croptop="29174f" cropbottom="24242f" cropleft="33138f" cropright="21299f"/>
                  <v:path arrowok="t"/>
                </v:shape>
                <v:shape id="Text Box 5" o:spid="_x0000_s1041" type="#_x0000_t202" style="position:absolute;left:692;top:15170;width:24727;height:159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d6xOsIA&#10;AADaAAAADwAAAGRycy9kb3ducmV2LnhtbESPT4vCMBTE7wt+h/AEL4umCspSjeJf8OAedMXzo3m2&#10;xealJNHWb28EYY/DzPyGmS1aU4kHOV9aVjAcJCCIM6tLzhWc/3b9HxA+IGusLJOCJ3lYzDtfM0y1&#10;bfhIj1PIRYSwT1FBEUKdSumzggz6ga2Jo3e1zmCI0uVSO2wi3FRylCQTabDkuFBgTeuCstvpbhRM&#10;Nu7eHHn9vTlvD/hb56PL6nlRqtdtl1MQgdrwH/6091rBGN5X4g2Q8x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R3rE6wgAAANoAAAAPAAAAAAAAAAAAAAAAAJgCAABkcnMvZG93&#10;bnJldi54bWxQSwUGAAAAAAQABAD1AAAAhwMAAAAA&#10;" stroked="f">
                  <v:textbox inset="0,0,0,0">
                    <w:txbxContent>
                      <w:p w:rsidR="005B2455" w:rsidRPr="001E06CB" w:rsidRDefault="005B2455" w:rsidP="00836B98">
                        <w:pPr>
                          <w:pStyle w:val="Caption"/>
                          <w:jc w:val="center"/>
                          <w:rPr>
                            <w:noProof/>
                            <w:sz w:val="14"/>
                          </w:rPr>
                        </w:pPr>
                        <w:r w:rsidRPr="001E06CB">
                          <w:rPr>
                            <w:sz w:val="14"/>
                          </w:rPr>
                          <w:t xml:space="preserve">Equation </w:t>
                        </w:r>
                        <w:r>
                          <w:rPr>
                            <w:sz w:val="14"/>
                          </w:rPr>
                          <w:t>3</w:t>
                        </w:r>
                        <w:r w:rsidRPr="001E06CB">
                          <w:rPr>
                            <w:sz w:val="14"/>
                          </w:rPr>
                          <w:t xml:space="preserve"> - Odometry Equations</w:t>
                        </w:r>
                      </w:p>
                    </w:txbxContent>
                  </v:textbox>
                </v:shape>
                <w10:wrap type="topAndBottom"/>
              </v:group>
            </w:pict>
          </mc:Fallback>
        </mc:AlternateContent>
      </w:r>
      <w:r w:rsidR="00C23469">
        <w:t>Perhaps the simplest form of localisation</w:t>
      </w:r>
      <w:r w:rsidR="000B5CCA">
        <w:t>/dead reckoning</w:t>
      </w:r>
      <w:r w:rsidR="00C23469">
        <w:t xml:space="preserve"> is Odometry; this technology uses information gathered from encoders on the wheels of the robot, along with known quantities about the robot </w:t>
      </w:r>
      <w:r w:rsidR="00C23469" w:rsidRPr="00C23469">
        <w:rPr>
          <w:i/>
        </w:rPr>
        <w:t>(such as wheel radius and the distance between the robot’s wheels</w:t>
      </w:r>
      <w:r w:rsidR="00406D81">
        <w:rPr>
          <w:i/>
        </w:rPr>
        <w:t xml:space="preserve"> etc.</w:t>
      </w:r>
      <w:r w:rsidR="00C23469" w:rsidRPr="00C23469">
        <w:rPr>
          <w:i/>
        </w:rPr>
        <w:t>)</w:t>
      </w:r>
      <w:r w:rsidR="00C23469">
        <w:t>, to calculate how far each wheel has rotated per control cycle</w:t>
      </w:r>
      <w:r w:rsidR="00A15F04">
        <w:t xml:space="preserve"> </w:t>
      </w:r>
      <w:r w:rsidR="00E85099">
        <w:rPr>
          <w:i/>
        </w:rPr>
        <w:t>(see equation below</w:t>
      </w:r>
      <w:r w:rsidR="00A15F04">
        <w:rPr>
          <w:i/>
        </w:rPr>
        <w:t>)</w:t>
      </w:r>
      <w:r w:rsidR="00C23469">
        <w:t xml:space="preserve">. From this </w:t>
      </w:r>
      <w:r w:rsidR="003E6EEB">
        <w:t xml:space="preserve">the amount the robot has moved in both the </w:t>
      </w:r>
      <w:r w:rsidR="003E6EEB">
        <w:rPr>
          <w:i/>
        </w:rPr>
        <w:t xml:space="preserve">X </w:t>
      </w:r>
      <w:r w:rsidR="003E6EEB">
        <w:t xml:space="preserve">and </w:t>
      </w:r>
      <w:r w:rsidR="003E6EEB">
        <w:rPr>
          <w:i/>
        </w:rPr>
        <w:t>Y</w:t>
      </w:r>
      <w:r w:rsidR="003E6EEB">
        <w:t xml:space="preserve"> axis can be calculated, along with any changes to the robot’</w:t>
      </w:r>
      <w:r w:rsidR="000F16F6">
        <w:t xml:space="preserve">s heading. Note that Odometry is designed for robots that utilise differential drive </w:t>
      </w:r>
      <w:r w:rsidR="000F16F6" w:rsidRPr="00B008BD">
        <w:rPr>
          <w:vertAlign w:val="superscript"/>
        </w:rPr>
        <w:fldChar w:fldCharType="begin" w:fldLock="1"/>
      </w:r>
      <w:r w:rsidR="003736FC">
        <w:rPr>
          <w:vertAlign w:val="superscript"/>
        </w:rPr>
        <w:instrText>ADDIN CSL_CITATION { "citationItems" : [ { "id" : "ITEM-1", "itemData" : { "DOI" : "10.1109/ICRITO.2014.7014709", "ISBN" : "978-1-4799-6896-1", "URL" : "http://ieeexplore.ieee.org/xpl/articleDetails.jsp?arnumber=7014709", "abstract" : "The research presents a modern way of bi-wheels differential mode odometry to predict the next planar and angular co-ordinate of mobile robots. The presented odometry incorporates two independent wheels with respective encoders. The rotation of two wheels is independent, and the change is determined by the difference in the velocity of the bi-wheels. Rotational velocities by the two wheels are determined by angular encoders. A Mathematical model is proposed for the mobile robots to precisely move towards the goal. Using calculated data by the two encoders, the present displacement of a mobile robot is measured with odometry of the presented Mathematical model. With the help of displacement, the next planar and angular co-ordinate of mobile robot is determined by proposed odometry. Result from simulator experiment with the derived odometry is demonstrated. The result shows optimized odometry with minimum deviation from actual path.", "accessed" : { "date-parts" : [ [ "2015", "11", "12" ] ] }, "author" : [ { "dropping-particle" : "", "family" : "Jha", "given" : "Abhishek", "non-dropping-particle" : "", "parse-names" : false, "suffix" : "" }, { "dropping-particle" : "", "family" : "Kumar", "given" : "Manoj", "non-dropping-particle" : "", "parse-names" : false, "suffix" : "" } ], "container-title" : "Proceedings of 3rd International Conference on Reliability, Infocom Technologies and Optimization", "id" : "ITEM-1", "issued" : { "date-parts" : [ [ "2014", "10" ] ] }, "page" : "1-5", "publisher" : "IEEE", "title" : "Two wheels differential type odometry for mobile robots", "title-short" : "Reliability, Infocom Technologies and Optimization", "type" : "webpage" }, "uris" : [ "http://www.mendeley.com/documents/?uuid=b859a1c6-9d3e-4439-a86f-1332414cea42" ] }, { "id" : "ITEM-2", "itemData" : { "URL" : "http://ocw.mit.edu/courses/electrical-engineering-and-computer-science/6-186-mobile-autonomous-systems-laboratory-january-iap-2005/study-materials/odomtutorial.pdf", "accessed" : { "date-parts" : [ [ "2016", "2", "1" ] ] }, "id" : "ITEM-2", "issued" : { "date-parts" : [ [ "0" ] ] }, "title" : "A Primer on Odometry and Motor Control", "type" : "webpage" }, "uris" : [ "http://www.mendeley.com/documents/?uuid=ffc1c3e2-6eba-4a8c-bd2f-43d479a532c2" ] }, { "id" : "ITEM-3", "itemData" : { "URL" : "https://www.diva-portal.org/smash/get/diva2:8964/FULLTEXT01.pdf", "accessed" : { "date-parts" : [ [ "2016", "2", "1" ] ] }, "id" : "ITEM-3", "issued" : { "date-parts" : [ [ "0" ] ] }, "title" : "Approaches to Mobile Robot Localization in Indoor Environments", "type" : "webpage" }, "uris" : [ "http://www.mendeley.com/documents/?uuid=d7a01589-e2eb-46f1-bcbf-a7364f4e46d9" ] } ], "mendeley" : { "formattedCitation" : "[25]\u2013[27]", "plainTextFormattedCitation" : "[25]\u2013[27]", "previouslyFormattedCitation" : "[25]\u2013[27]" }, "properties" : { "noteIndex" : 0 }, "schema" : "https://github.com/citation-style-language/schema/raw/master/csl-citation.json" }</w:instrText>
      </w:r>
      <w:r w:rsidR="000F16F6" w:rsidRPr="00B008BD">
        <w:rPr>
          <w:vertAlign w:val="superscript"/>
        </w:rPr>
        <w:fldChar w:fldCharType="separate"/>
      </w:r>
      <w:r w:rsidR="00312907" w:rsidRPr="00312907">
        <w:rPr>
          <w:noProof/>
        </w:rPr>
        <w:t>[25]–[27]</w:t>
      </w:r>
      <w:r w:rsidR="000F16F6" w:rsidRPr="00B008BD">
        <w:rPr>
          <w:vertAlign w:val="superscript"/>
        </w:rPr>
        <w:fldChar w:fldCharType="end"/>
      </w:r>
      <w:r w:rsidR="007F0042">
        <w:t>.</w:t>
      </w:r>
    </w:p>
    <w:p w:rsidR="005B1FDB" w:rsidRDefault="001C429C" w:rsidP="004C55A2">
      <w:pPr>
        <w:spacing w:after="40"/>
        <w:rPr>
          <w:rFonts w:eastAsiaTheme="minorEastAsia"/>
        </w:rPr>
      </w:pPr>
      <w:r>
        <w:rPr>
          <w:rFonts w:eastAsiaTheme="minorEastAsia"/>
          <w:noProof/>
          <w:lang w:eastAsia="en-GB"/>
        </w:rPr>
        <mc:AlternateContent>
          <mc:Choice Requires="wpg">
            <w:drawing>
              <wp:anchor distT="0" distB="0" distL="114300" distR="114300" simplePos="0" relativeHeight="251608576" behindDoc="1" locked="0" layoutInCell="1" allowOverlap="1" wp14:anchorId="5C78FC90" wp14:editId="287E05FE">
                <wp:simplePos x="0" y="0"/>
                <wp:positionH relativeFrom="column">
                  <wp:posOffset>1931670</wp:posOffset>
                </wp:positionH>
                <wp:positionV relativeFrom="paragraph">
                  <wp:posOffset>3615055</wp:posOffset>
                </wp:positionV>
                <wp:extent cx="2865120" cy="1188720"/>
                <wp:effectExtent l="0" t="0" r="0" b="0"/>
                <wp:wrapTopAndBottom/>
                <wp:docPr id="7" name="Group 7"/>
                <wp:cNvGraphicFramePr/>
                <a:graphic xmlns:a="http://schemas.openxmlformats.org/drawingml/2006/main">
                  <a:graphicData uri="http://schemas.microsoft.com/office/word/2010/wordprocessingGroup">
                    <wpg:wgp>
                      <wpg:cNvGrpSpPr/>
                      <wpg:grpSpPr>
                        <a:xfrm>
                          <a:off x="0" y="0"/>
                          <a:ext cx="2865120" cy="1188720"/>
                          <a:chOff x="0" y="0"/>
                          <a:chExt cx="2958195" cy="1212260"/>
                        </a:xfrm>
                      </wpg:grpSpPr>
                      <pic:pic xmlns:pic="http://schemas.openxmlformats.org/drawingml/2006/picture">
                        <pic:nvPicPr>
                          <pic:cNvPr id="3" name="Picture 3"/>
                          <pic:cNvPicPr>
                            <a:picLocks noChangeAspect="1"/>
                          </pic:cNvPicPr>
                        </pic:nvPicPr>
                        <pic:blipFill rotWithShape="1">
                          <a:blip r:embed="rId21" cstate="print">
                            <a:extLst>
                              <a:ext uri="{28A0092B-C50C-407E-A947-70E740481C1C}">
                                <a14:useLocalDpi xmlns:a14="http://schemas.microsoft.com/office/drawing/2010/main" val="0"/>
                              </a:ext>
                            </a:extLst>
                          </a:blip>
                          <a:srcRect l="50685" t="40430" r="30202" b="47957"/>
                          <a:stretch/>
                        </pic:blipFill>
                        <pic:spPr bwMode="auto">
                          <a:xfrm>
                            <a:off x="0" y="0"/>
                            <a:ext cx="2840182" cy="969818"/>
                          </a:xfrm>
                          <a:prstGeom prst="rect">
                            <a:avLst/>
                          </a:prstGeom>
                          <a:ln>
                            <a:noFill/>
                          </a:ln>
                          <a:extLst>
                            <a:ext uri="{53640926-AAD7-44D8-BBD7-CCE9431645EC}">
                              <a14:shadowObscured xmlns:a14="http://schemas.microsoft.com/office/drawing/2010/main"/>
                            </a:ext>
                          </a:extLst>
                        </pic:spPr>
                      </pic:pic>
                      <wps:wsp>
                        <wps:cNvPr id="4" name="Text Box 4"/>
                        <wps:cNvSpPr txBox="1"/>
                        <wps:spPr>
                          <a:xfrm>
                            <a:off x="0" y="969819"/>
                            <a:ext cx="2958195" cy="242441"/>
                          </a:xfrm>
                          <a:prstGeom prst="rect">
                            <a:avLst/>
                          </a:prstGeom>
                          <a:solidFill>
                            <a:prstClr val="white"/>
                          </a:solidFill>
                          <a:ln>
                            <a:noFill/>
                          </a:ln>
                          <a:effectLst/>
                        </wps:spPr>
                        <wps:txbx>
                          <w:txbxContent>
                            <w:p w:rsidR="005B2455" w:rsidRPr="00C739BD" w:rsidRDefault="005B2455" w:rsidP="00836B98">
                              <w:pPr>
                                <w:pStyle w:val="Caption"/>
                                <w:jc w:val="center"/>
                                <w:rPr>
                                  <w:noProof/>
                                  <w:sz w:val="14"/>
                                  <w:szCs w:val="14"/>
                                </w:rPr>
                              </w:pPr>
                              <w:r w:rsidRPr="00C739BD">
                                <w:rPr>
                                  <w:sz w:val="14"/>
                                  <w:szCs w:val="14"/>
                                </w:rPr>
                                <w:t xml:space="preserve">Equation </w:t>
                              </w:r>
                              <w:r>
                                <w:rPr>
                                  <w:sz w:val="14"/>
                                  <w:szCs w:val="14"/>
                                </w:rPr>
                                <w:t>4</w:t>
                              </w:r>
                              <w:r w:rsidRPr="00C739BD">
                                <w:rPr>
                                  <w:sz w:val="14"/>
                                  <w:szCs w:val="14"/>
                                </w:rPr>
                                <w:t xml:space="preserve"> - Odometry Equations using updated Kinematic Model (taken from </w:t>
                              </w:r>
                              <w:r w:rsidRPr="00C739BD">
                                <w:rPr>
                                  <w:rFonts w:ascii="Calibri" w:hAnsi="Calibri" w:cs="Times New Roman"/>
                                  <w:noProof/>
                                  <w:sz w:val="14"/>
                                  <w:szCs w:val="14"/>
                                </w:rPr>
                                <w:t>http://ieeexplore.ieee.org/xpl/articleDetails.jsp?arnumber=7014709</w:t>
                              </w:r>
                              <w:r>
                                <w:rPr>
                                  <w:rFonts w:ascii="Calibri" w:hAnsi="Calibri" w:cs="Times New Roman"/>
                                  <w:noProof/>
                                  <w:sz w:val="14"/>
                                  <w:szCs w:val="14"/>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id="Group 7" o:spid="_x0000_s1042" style="position:absolute;margin-left:152.1pt;margin-top:284.65pt;width:225.6pt;height:93.6pt;z-index:-251707904;mso-width-relative:margin;mso-height-relative:margin" coordsize="29581,1212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">
                <v:shape id="Picture 3" o:spid="_x0000_s1043" type="#_x0000_t75" style="position:absolute;width:28401;height:969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UJ18HEAAAA2gAAAA8AAABkcnMvZG93bnJldi54bWxEj09rwkAUxO+C32F5gjfdtFKx0VXaSqke&#10;/UPB2yP7mk2bfRuza5J+e1cQPA4z8xtmsepsKRqqfeFYwdM4AUGcOV1wruB4+BzNQPiArLF0TAr+&#10;ycNq2e8tMNWu5R01+5CLCGGfogITQpVK6TNDFv3YVcTR+3G1xRBlnUtdYxvhtpTPSTKVFguOCwYr&#10;+jCU/e0vVsH3rDmt302Vm3Y39V+H3+35/Pqi1HDQvc1BBOrCI3xvb7SCCdyuxBsgl1c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CUJ18HEAAAA2gAAAA8AAAAAAAAAAAAAAAAA&#10;nwIAAGRycy9kb3ducmV2LnhtbFBLBQYAAAAABAAEAPcAAACQAwAAAAA=&#10;">
                  <v:imagedata r:id="rId22" o:title="" croptop="26496f" cropbottom="31429f" cropleft="33217f" cropright="19793f"/>
                  <v:path arrowok="t"/>
                </v:shape>
                <v:shape id="Text Box 4" o:spid="_x0000_s1044" type="#_x0000_t202" style="position:absolute;top:9698;width:29581;height:242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pIUocIA&#10;AADaAAAADwAAAGRycy9kb3ducmV2LnhtbESPT4vCMBTE7wt+h/AEL4umishSjeJf8OAedMXzo3m2&#10;xealJNHWb28EYY/DzPyGmS1aU4kHOV9aVjAcJCCIM6tLzhWc/3b9HxA+IGusLJOCJ3lYzDtfM0y1&#10;bfhIj1PIRYSwT1FBEUKdSumzggz6ga2Jo3e1zmCI0uVSO2wi3FRylCQTabDkuFBgTeuCstvpbhRM&#10;Nu7eHHn9vTlvD/hb56PL6nlRqtdtl1MQgdrwH/6091rBGN5X4g2Q8x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khShwgAAANoAAAAPAAAAAAAAAAAAAAAAAJgCAABkcnMvZG93&#10;bnJldi54bWxQSwUGAAAAAAQABAD1AAAAhwMAAAAA&#10;" stroked="f">
                  <v:textbox inset="0,0,0,0">
                    <w:txbxContent>
                      <w:p w:rsidR="005B2455" w:rsidRPr="00C739BD" w:rsidRDefault="005B2455" w:rsidP="00836B98">
                        <w:pPr>
                          <w:pStyle w:val="Caption"/>
                          <w:jc w:val="center"/>
                          <w:rPr>
                            <w:noProof/>
                            <w:sz w:val="14"/>
                            <w:szCs w:val="14"/>
                          </w:rPr>
                        </w:pPr>
                        <w:r w:rsidRPr="00C739BD">
                          <w:rPr>
                            <w:sz w:val="14"/>
                            <w:szCs w:val="14"/>
                          </w:rPr>
                          <w:t xml:space="preserve">Equation </w:t>
                        </w:r>
                        <w:r>
                          <w:rPr>
                            <w:sz w:val="14"/>
                            <w:szCs w:val="14"/>
                          </w:rPr>
                          <w:t>4</w:t>
                        </w:r>
                        <w:r w:rsidRPr="00C739BD">
                          <w:rPr>
                            <w:sz w:val="14"/>
                            <w:szCs w:val="14"/>
                          </w:rPr>
                          <w:t xml:space="preserve"> - Odometry Equations using updated Kinematic Model (taken from </w:t>
                        </w:r>
                        <w:r w:rsidRPr="00C739BD">
                          <w:rPr>
                            <w:rFonts w:ascii="Calibri" w:hAnsi="Calibri" w:cs="Times New Roman"/>
                            <w:noProof/>
                            <w:sz w:val="14"/>
                            <w:szCs w:val="14"/>
                          </w:rPr>
                          <w:t>http://ieeexplore.ieee.org/xpl/articleDetails.jsp?arnumber=7014709</w:t>
                        </w:r>
                        <w:r>
                          <w:rPr>
                            <w:rFonts w:ascii="Calibri" w:hAnsi="Calibri" w:cs="Times New Roman"/>
                            <w:noProof/>
                            <w:sz w:val="14"/>
                            <w:szCs w:val="14"/>
                          </w:rPr>
                          <w:t>)</w:t>
                        </w:r>
                      </w:p>
                    </w:txbxContent>
                  </v:textbox>
                </v:shape>
                <w10:wrap type="topAndBottom"/>
              </v:group>
            </w:pict>
          </mc:Fallback>
        </mc:AlternateContent>
      </w:r>
      <w:r w:rsidR="00B374C7">
        <w:rPr>
          <w:rFonts w:eastAsiaTheme="minorEastAsia"/>
        </w:rPr>
        <w:t>Odometry is a very good technology to use, as it is computationally lightweight and can provide a reasonably accurate representation of the robot’s current position and heading. However there is a certain level of error that accumulates in this system.</w:t>
      </w:r>
      <w:r w:rsidR="00AE3B24">
        <w:rPr>
          <w:rFonts w:eastAsiaTheme="minorEastAsia"/>
        </w:rPr>
        <w:t xml:space="preserve"> This is due to the fact that the encoders on the wheels can only be so accurate, and any amount of slippage that occurs on either wheel will not be taken into account in the system</w:t>
      </w:r>
      <w:r w:rsidR="00EA125E">
        <w:rPr>
          <w:rFonts w:eastAsiaTheme="minorEastAsia"/>
        </w:rPr>
        <w:t xml:space="preserve"> </w:t>
      </w:r>
      <w:r w:rsidR="00DC0A4D" w:rsidRPr="00B46503">
        <w:rPr>
          <w:rFonts w:eastAsiaTheme="minorEastAsia"/>
          <w:vertAlign w:val="superscript"/>
        </w:rPr>
        <w:fldChar w:fldCharType="begin" w:fldLock="1"/>
      </w:r>
      <w:r w:rsidR="003736FC">
        <w:rPr>
          <w:rFonts w:eastAsiaTheme="minorEastAsia"/>
          <w:vertAlign w:val="superscript"/>
        </w:rPr>
        <w:instrText>ADDIN CSL_CITATION { "citationItems" : [ { "id" : "ITEM-1", "itemData" : { "URL" : "http://ocw.mit.edu/courses/electrical-engineering-and-computer-science/6-186-mobile-autonomous-systems-laboratory-january-iap-2005/study-materials/odomtutorial.pdf", "accessed" : { "date-parts" : [ [ "2016", "2", "1" ] ] }, "id" : "ITEM-1", "issued" : { "date-parts" : [ [ "0" ] ] }, "title" : "A Primer on Odometry and Motor Control", "type" : "webpage" }, "uris" : [ "http://www.mendeley.com/documents/?uuid=ffc1c3e2-6eba-4a8c-bd2f-43d479a532c2" ] }, { "id" : "ITEM-2", "itemData" : { "URL" : "https://www.diva-portal.org/smash/get/diva2:8964/FULLTEXT01.pdf", "accessed" : { "date-parts" : [ [ "2016", "2", "1" ] ] }, "id" : "ITEM-2", "issued" : { "date-parts" : [ [ "0" ] ] }, "title" : "Approaches to Mobile Robot Localization in Indoor Environments", "type" : "webpage" }, "uris" : [ "http://www.mendeley.com/documents/?uuid=d7a01589-e2eb-46f1-bcbf-a7364f4e46d9" ] } ], "mendeley" : { "formattedCitation" : "[25], [27]", "plainTextFormattedCitation" : "[25], [27]", "previouslyFormattedCitation" : "[25], [27]" }, "properties" : { "noteIndex" : 0 }, "schema" : "https://github.com/citation-style-language/schema/raw/master/csl-citation.json" }</w:instrText>
      </w:r>
      <w:r w:rsidR="00DC0A4D" w:rsidRPr="00B46503">
        <w:rPr>
          <w:rFonts w:eastAsiaTheme="minorEastAsia"/>
          <w:vertAlign w:val="superscript"/>
        </w:rPr>
        <w:fldChar w:fldCharType="separate"/>
      </w:r>
      <w:r w:rsidR="00312907" w:rsidRPr="00312907">
        <w:rPr>
          <w:rFonts w:eastAsiaTheme="minorEastAsia"/>
          <w:noProof/>
        </w:rPr>
        <w:t>[25], [27]</w:t>
      </w:r>
      <w:r w:rsidR="00DC0A4D" w:rsidRPr="00B46503">
        <w:rPr>
          <w:rFonts w:eastAsiaTheme="minorEastAsia"/>
          <w:vertAlign w:val="superscript"/>
        </w:rPr>
        <w:fldChar w:fldCharType="end"/>
      </w:r>
      <w:r w:rsidR="00AE3B24">
        <w:rPr>
          <w:rFonts w:eastAsiaTheme="minorEastAsia"/>
        </w:rPr>
        <w:t>.</w:t>
      </w:r>
      <w:r w:rsidR="00B374C7">
        <w:rPr>
          <w:rFonts w:eastAsiaTheme="minorEastAsia"/>
        </w:rPr>
        <w:t xml:space="preserve"> Therefore, given enough time the robot’s idea of where it is in the environment will becom</w:t>
      </w:r>
      <w:r w:rsidR="00EA125E">
        <w:rPr>
          <w:rFonts w:eastAsiaTheme="minorEastAsia"/>
        </w:rPr>
        <w:t>e less and less accurate.</w:t>
      </w:r>
      <w:r w:rsidR="008836EF">
        <w:rPr>
          <w:rFonts w:eastAsiaTheme="minorEastAsia"/>
        </w:rPr>
        <w:t xml:space="preserve"> There is one method that improves the accuracy of the </w:t>
      </w:r>
      <w:proofErr w:type="spellStart"/>
      <w:r w:rsidR="008836EF">
        <w:rPr>
          <w:rFonts w:eastAsiaTheme="minorEastAsia"/>
        </w:rPr>
        <w:t>Odometric</w:t>
      </w:r>
      <w:proofErr w:type="spellEnd"/>
      <w:r w:rsidR="008836EF">
        <w:rPr>
          <w:rFonts w:eastAsiaTheme="minorEastAsia"/>
        </w:rPr>
        <w:t xml:space="preserve"> model; this is done by using a more accurate Kinematic data model in the calculations</w:t>
      </w:r>
      <w:r w:rsidR="00B00D77">
        <w:rPr>
          <w:rFonts w:eastAsiaTheme="minorEastAsia"/>
        </w:rPr>
        <w:t xml:space="preserve"> </w:t>
      </w:r>
      <w:r w:rsidR="00E85099">
        <w:rPr>
          <w:rFonts w:eastAsiaTheme="minorEastAsia"/>
          <w:i/>
        </w:rPr>
        <w:t>(see equation</w:t>
      </w:r>
      <w:r w:rsidR="00B00D77">
        <w:rPr>
          <w:rFonts w:eastAsiaTheme="minorEastAsia"/>
          <w:i/>
        </w:rPr>
        <w:t xml:space="preserve"> below)</w:t>
      </w:r>
      <w:r w:rsidR="008836EF">
        <w:rPr>
          <w:rFonts w:eastAsiaTheme="minorEastAsia"/>
        </w:rPr>
        <w:t xml:space="preserve"> </w:t>
      </w:r>
      <w:r w:rsidR="008836EF" w:rsidRPr="00B008BD">
        <w:rPr>
          <w:rFonts w:eastAsiaTheme="minorEastAsia"/>
          <w:vertAlign w:val="superscript"/>
        </w:rPr>
        <w:fldChar w:fldCharType="begin" w:fldLock="1"/>
      </w:r>
      <w:r w:rsidR="003736FC">
        <w:rPr>
          <w:rFonts w:eastAsiaTheme="minorEastAsia"/>
          <w:vertAlign w:val="superscript"/>
        </w:rPr>
        <w:instrText>ADDIN CSL_CITATION { "citationItems" : [ { "id" : "ITEM-1", "itemData" : { "DOI" : "10.1109/ICRITO.2014.7014709", "ISBN" : "978-1-4799-6896-1", "URL" : "http://ieeexplore.ieee.org/xpl/articleDetails.jsp?arnumber=7014709", "abstract" : "The research presents a modern way of bi-wheels differential mode odometry to predict the next planar and angular co-ordinate of mobile robots. The presented odometry incorporates two independent wheels with respective encoders. The rotation of two wheels is independent, and the change is determined by the difference in the velocity of the bi-wheels. Rotational velocities by the two wheels are determined by angular encoders. A Mathematical model is proposed for the mobile robots to precisely move towards the goal. Using calculated data by the two encoders, the present displacement of a mobile robot is measured with odometry of the presented Mathematical model. With the help of displacement, the next planar and angular co-ordinate of mobile robot is determined by proposed odometry. Result from simulator experiment with the derived odometry is demonstrated. The result shows optimized odometry with minimum deviation from actual path.", "accessed" : { "date-parts" : [ [ "2015", "11", "12" ] ] }, "author" : [ { "dropping-particle" : "", "family" : "Jha", "given" : "Abhishek", "non-dropping-particle" : "", "parse-names" : false, "suffix" : "" }, { "dropping-particle" : "", "family" : "Kumar", "given" : "Manoj", "non-dropping-particle" : "", "parse-names" : false, "suffix" : "" } ], "container-title" : "Proceedings of 3rd International Conference on Reliability, Infocom Technologies and Optimization", "id" : "ITEM-1", "issued" : { "date-parts" : [ [ "2014", "10" ] ] }, "page" : "1-5", "publisher" : "IEEE", "title" : "Two wheels differential type odometry for mobile robots", "title-short" : "Reliability, Infocom Technologies and Optimization", "type" : "webpage" }, "uris" : [ "http://www.mendeley.com/documents/?uuid=b859a1c6-9d3e-4439-a86f-1332414cea42" ] } ], "mendeley" : { "formattedCitation" : "[26]", "plainTextFormattedCitation" : "[26]", "previouslyFormattedCitation" : "[26]" }, "properties" : { "noteIndex" : 0 }, "schema" : "https://github.com/citation-style-language/schema/raw/master/csl-citation.json" }</w:instrText>
      </w:r>
      <w:r w:rsidR="008836EF" w:rsidRPr="00B008BD">
        <w:rPr>
          <w:rFonts w:eastAsiaTheme="minorEastAsia"/>
          <w:vertAlign w:val="superscript"/>
        </w:rPr>
        <w:fldChar w:fldCharType="separate"/>
      </w:r>
      <w:r w:rsidR="00312907" w:rsidRPr="00312907">
        <w:rPr>
          <w:rFonts w:eastAsiaTheme="minorEastAsia"/>
          <w:noProof/>
        </w:rPr>
        <w:t>[26]</w:t>
      </w:r>
      <w:r w:rsidR="008836EF" w:rsidRPr="00B008BD">
        <w:rPr>
          <w:rFonts w:eastAsiaTheme="minorEastAsia"/>
          <w:vertAlign w:val="superscript"/>
        </w:rPr>
        <w:fldChar w:fldCharType="end"/>
      </w:r>
      <w:r w:rsidR="008836EF">
        <w:rPr>
          <w:rFonts w:eastAsiaTheme="minorEastAsia"/>
        </w:rPr>
        <w:t>.</w:t>
      </w:r>
      <w:r w:rsidR="00B00D77">
        <w:rPr>
          <w:rFonts w:eastAsiaTheme="minorEastAsia"/>
        </w:rPr>
        <w:t xml:space="preserve"> For the purpose of this project, the standard form of Odometry </w:t>
      </w:r>
      <w:r w:rsidR="00187904">
        <w:rPr>
          <w:rFonts w:eastAsiaTheme="minorEastAsia"/>
        </w:rPr>
        <w:t>c</w:t>
      </w:r>
      <w:r w:rsidR="00BF034C">
        <w:rPr>
          <w:rFonts w:eastAsiaTheme="minorEastAsia"/>
        </w:rPr>
        <w:t>an be considered an appropriate solution</w:t>
      </w:r>
      <w:r w:rsidR="00B00D77">
        <w:rPr>
          <w:rFonts w:eastAsiaTheme="minorEastAsia"/>
        </w:rPr>
        <w:t>; while this is less accurate than its more complex variant, the level of inherent</w:t>
      </w:r>
      <w:r w:rsidR="00110A92">
        <w:rPr>
          <w:rFonts w:eastAsiaTheme="minorEastAsia"/>
        </w:rPr>
        <w:t xml:space="preserve"> error</w:t>
      </w:r>
      <w:r w:rsidR="00B00D77">
        <w:rPr>
          <w:rFonts w:eastAsiaTheme="minorEastAsia"/>
        </w:rPr>
        <w:t xml:space="preserve"> that is included in the ARIA/MobileSim simulation is remarkably lower than a real robot would experience. For example robots in the simulation do not experience wheel slippage during turning. This means that the </w:t>
      </w:r>
      <w:r w:rsidR="00E72971">
        <w:rPr>
          <w:rFonts w:eastAsiaTheme="minorEastAsia"/>
        </w:rPr>
        <w:t>ex</w:t>
      </w:r>
      <w:r w:rsidR="00351FAF">
        <w:rPr>
          <w:rFonts w:eastAsiaTheme="minorEastAsia"/>
        </w:rPr>
        <w:t>tra complexity of implementing the</w:t>
      </w:r>
      <w:r w:rsidR="00E72971">
        <w:rPr>
          <w:rFonts w:eastAsiaTheme="minorEastAsia"/>
        </w:rPr>
        <w:t xml:space="preserve"> more advanced localisation method is unnecessary.</w:t>
      </w:r>
    </w:p>
    <w:p w:rsidR="003F2232" w:rsidRDefault="006C3064" w:rsidP="004C55A2">
      <w:pPr>
        <w:pStyle w:val="Heading2"/>
        <w:spacing w:before="0" w:after="40"/>
        <w:ind w:firstLine="720"/>
      </w:pPr>
      <w:bookmarkStart w:id="32" w:name="_Toc441155031"/>
      <w:bookmarkStart w:id="33" w:name="_Toc441155097"/>
      <w:bookmarkStart w:id="34" w:name="_Toc444175159"/>
      <w:r>
        <w:t>Mapping:</w:t>
      </w:r>
      <w:bookmarkEnd w:id="32"/>
      <w:bookmarkEnd w:id="33"/>
      <w:bookmarkEnd w:id="34"/>
    </w:p>
    <w:p w:rsidR="00A566C3" w:rsidRDefault="00A566C3" w:rsidP="004C55A2">
      <w:pPr>
        <w:pStyle w:val="Heading3"/>
        <w:spacing w:before="0" w:after="40"/>
      </w:pPr>
      <w:r>
        <w:tab/>
      </w:r>
      <w:r>
        <w:tab/>
      </w:r>
      <w:bookmarkStart w:id="35" w:name="_Toc444175160"/>
      <w:r>
        <w:t>Modified Histogram Technique:</w:t>
      </w:r>
      <w:bookmarkEnd w:id="35"/>
    </w:p>
    <w:p w:rsidR="00CC5689" w:rsidRDefault="00A0180A" w:rsidP="004C55A2">
      <w:pPr>
        <w:spacing w:after="40"/>
      </w:pPr>
      <w:r>
        <w:t xml:space="preserve">One major problem in the field of environment mapping is the level of inaccuracy involved; </w:t>
      </w:r>
      <w:r w:rsidRPr="00A0180A">
        <w:rPr>
          <w:i/>
        </w:rPr>
        <w:t>“The accurate environment mapping depends on how well robot perceives environment, and how precise is its location. It is well known that perceptually acquired information is usually unreliable and there are uncertainties in sensor measurements.”</w:t>
      </w:r>
      <w:r>
        <w:t xml:space="preserve"> </w:t>
      </w:r>
      <w:r>
        <w:fldChar w:fldCharType="begin" w:fldLock="1"/>
      </w:r>
      <w:r w:rsidR="003736FC">
        <w:instrText>ADDIN CSL_CITATION { "citationItems" : [ { "id" : "ITEM-1", "itemData" : { "DOI" : "10.1109/AMC.2012.6197140", "ISBN" : "978-1-4577-1073-5", "abstract" : "In this paper we introduce a modification of histogramic in - motion mapping technique for mobile robots. This modification is based on the premise that precise sonar model is not required for accurate map building. We use uniform random distribution approach to replace the probabilistic model of sonar sensor. Problem of localization of the mobile robot is also discussed as it is very important for the precise mapping of the environment. For this purpose we used odometry measurements processed by Extended Kalman Filter for the robot localization. It is shown that this method gives precise maps of an environment in Player/Stage simulator, and also with real world scenarios.", "author" : [ { "dropping-particle" : "", "family" : "Osmankovic", "given" : "Dinko", "non-dropping-particle" : "", "parse-names" : false, "suffix" : "" }, { "dropping-particle" : "", "family" : "Velagic", "given" : "Jasmin", "non-dropping-particle" : "", "parse-names" : false, "suffix" : "" } ], "container-title" : "2012 12th IEEE International Workshop on Advanced Motion Control (AMC)", "id" : "ITEM-1", "issued" : { "date-parts" : [ [ "2012", "3" ] ] }, "page" : "1-6", "publisher" : "IEEE", "title" : "Modified histogramic technique for mobile robot indoor environment mapping based on uniform random distribution", "title-short" : "Advanced Motion Control (AMC), 2012 12th IEEE Inte", "type" : "paper-conference" }, "uris" : [ "http://www.mendeley.com/documents/?uuid=c6dd7082-72f3-4f0a-9a10-76f2b3dde625" ] } ], "mendeley" : { "formattedCitation" : "[28]", "plainTextFormattedCitation" : "[28]", "previouslyFormattedCitation" : "[28]" }, "properties" : { "noteIndex" : 0 }, "schema" : "https://github.com/citation-style-language/schema/raw/master/csl-citation.json" }</w:instrText>
      </w:r>
      <w:r>
        <w:fldChar w:fldCharType="separate"/>
      </w:r>
      <w:r w:rsidR="00312907" w:rsidRPr="00312907">
        <w:rPr>
          <w:noProof/>
        </w:rPr>
        <w:t>[28]</w:t>
      </w:r>
      <w:r>
        <w:fldChar w:fldCharType="end"/>
      </w:r>
      <w:r>
        <w:t xml:space="preserve"> </w:t>
      </w:r>
      <w:r w:rsidR="00C1517A">
        <w:t>This shows us that simply recording readings from range sensors and displaying them in global space is inadequate, even in a simulator like Aria that has very accurate localisation technology built in.</w:t>
      </w:r>
      <w:r w:rsidR="007A6F1F">
        <w:t xml:space="preserve"> This particular method is an offshoot of </w:t>
      </w:r>
      <w:proofErr w:type="spellStart"/>
      <w:r w:rsidR="007A6F1F">
        <w:t>Borenstein’s</w:t>
      </w:r>
      <w:proofErr w:type="spellEnd"/>
      <w:r w:rsidR="007A6F1F">
        <w:t xml:space="preserve"> </w:t>
      </w:r>
      <w:proofErr w:type="spellStart"/>
      <w:r w:rsidR="007A6F1F">
        <w:t>histogramic</w:t>
      </w:r>
      <w:proofErr w:type="spellEnd"/>
      <w:r w:rsidR="007A6F1F">
        <w:t xml:space="preserve"> in - motion obstacle avoidance technique, whereby the map updating has been further developed </w:t>
      </w:r>
      <w:r w:rsidR="007A6F1F">
        <w:fldChar w:fldCharType="begin" w:fldLock="1"/>
      </w:r>
      <w:r w:rsidR="003736FC">
        <w:instrText>ADDIN CSL_CITATION { "citationItems" : [ { "id" : "ITEM-1", "itemData" : { "DOI" : "10.1109/AMC.2012.6197140", "ISBN" : "978-1-4577-1073-5", "abstract" : "In this paper we introduce a modification of histogramic in - motion mapping technique for mobile robots. This modification is based on the premise that precise sonar model is not required for accurate map building. We use uniform random distribution approach to replace the probabilistic model of sonar sensor. Problem of localization of the mobile robot is also discussed as it is very important for the precise mapping of the environment. For this purpose we used odometry measurements processed by Extended Kalman Filter for the robot localization. It is shown that this method gives precise maps of an environment in Player/Stage simulator, and also with real world scenarios.", "author" : [ { "dropping-particle" : "", "family" : "Osmankovic", "given" : "Dinko", "non-dropping-particle" : "", "parse-names" : false, "suffix" : "" }, { "dropping-particle" : "", "family" : "Velagic", "given" : "Jasmin", "non-dropping-particle" : "", "parse-names" : false, "suffix" : "" } ], "container-title" : "2012 12th IEEE International Workshop on Advanced Motion Control (AMC)", "id" : "ITEM-1", "issued" : { "date-parts" : [ [ "2012", "3" ] ] }, "page" : "1-6", "publisher" : "IEEE", "title" : "Modified histogramic technique for mobile robot indoor environment mapping based on uniform random distribution", "title-short" : "Advanced Motion Control (AMC), 2012 12th IEEE Inte", "type" : "paper-conference" }, "uris" : [ "http://www.mendeley.com/documents/?uuid=c6dd7082-72f3-4f0a-9a10-76f2b3dde625" ] } ], "mendeley" : { "formattedCitation" : "[28]", "plainTextFormattedCitation" : "[28]", "previouslyFormattedCitation" : "[28]" }, "properties" : { "noteIndex" : 0 }, "schema" : "https://github.com/citation-style-language/schema/raw/master/csl-citation.json" }</w:instrText>
      </w:r>
      <w:r w:rsidR="007A6F1F">
        <w:fldChar w:fldCharType="separate"/>
      </w:r>
      <w:r w:rsidR="00312907" w:rsidRPr="00312907">
        <w:rPr>
          <w:noProof/>
        </w:rPr>
        <w:t>[28]</w:t>
      </w:r>
      <w:r w:rsidR="007A6F1F">
        <w:fldChar w:fldCharType="end"/>
      </w:r>
      <w:r w:rsidR="007A6F1F">
        <w:fldChar w:fldCharType="begin" w:fldLock="1"/>
      </w:r>
      <w:r w:rsidR="003736FC">
        <w:instrText>ADDIN CSL_CITATION { "citationItems" : [ { "id" : "ITEM-1", "itemData" : { "DOI" : "10.1109/70.86083", "ISSN" : "1042296X", "abstract" : "Histogramic in-motion mapping (HIMM) is introduced as a new method for real-time map building with a mobile robot motion. HIMM represents data in a two-dimensional array, called a histogram grid, that is updated through rapid in-motion sampling of on-board range sensors. Rapid in-motion sampling results in a map representation that is well-suited to modeling inaccurate and noisy range-sensor data, such as those produced by ultrasonic sensors, and requires minimal computational overhead. Fast map building allows the robot to use immediately the mapped information in real-time obstacle-avoidance algorithms. The benefits of this integrated approach are quick, accurate mapping and safe navigation of the robot toward a given target. HIMM has been implemented and tested on a mobile robot. Its dual functionality was demonstrated through numerous tests in which maps of unknown obstacle courses were created, while the robot simultaneously performed real-time obstacle avoidance maneuvers at speeds of up to 0.78 m/s", "author" : [ { "dropping-particle" : "", "family" : "Borenstein", "given" : "J.", "non-dropping-particle" : "", "parse-names" : false, "suffix" : "" }, { "dropping-particle" : "", "family" : "Koren", "given" : "Y.", "non-dropping-particle" : "", "parse-names" : false, "suffix" : "" } ], "container-title" : "IEEE Transactions on Robotics and Automation", "id" : "ITEM-1", "issue" : "4", "issued" : { "date-parts" : [ [ "1991" ] ] }, "page" : "535-539", "title" : "Histogramic in-motion mapping for mobile robot obstacle avoidance", "title-short" : "Robotics and Automation, IEEE Transactions on", "type" : "article-journal", "volume" : "7" }, "uris" : [ "http://www.mendeley.com/documents/?uuid=f6fba8ca-77b2-4750-aa79-83e77709fe99" ] } ], "mendeley" : { "formattedCitation" : "[29]", "plainTextFormattedCitation" : "[29]", "previouslyFormattedCitation" : "[29]" }, "properties" : { "noteIndex" : 0 }, "schema" : "https://github.com/citation-style-language/schema/raw/master/csl-citation.json" }</w:instrText>
      </w:r>
      <w:r w:rsidR="007A6F1F">
        <w:fldChar w:fldCharType="separate"/>
      </w:r>
      <w:r w:rsidR="00312907" w:rsidRPr="00312907">
        <w:rPr>
          <w:noProof/>
        </w:rPr>
        <w:t>[29]</w:t>
      </w:r>
      <w:r w:rsidR="007A6F1F">
        <w:fldChar w:fldCharType="end"/>
      </w:r>
      <w:r w:rsidR="007A6F1F">
        <w:t>.</w:t>
      </w:r>
      <w:r w:rsidR="00AB0AAA">
        <w:t xml:space="preserve"> This particular approach to improved mapping focuses on two areas; improving the reliability of the kinematic and </w:t>
      </w:r>
      <w:proofErr w:type="spellStart"/>
      <w:r w:rsidR="00AB0AAA">
        <w:t>odometric</w:t>
      </w:r>
      <w:proofErr w:type="spellEnd"/>
      <w:r w:rsidR="00AB0AAA">
        <w:t xml:space="preserve"> models on the robot </w:t>
      </w:r>
      <w:r w:rsidR="00AB0AAA">
        <w:rPr>
          <w:i/>
        </w:rPr>
        <w:t>(and therefore improving the accuracy of the map, as this is dependent on the robot knowing its location)</w:t>
      </w:r>
      <w:r w:rsidR="00AB0AAA">
        <w:t xml:space="preserve"> the mapping algorithm itself is also an obvious area of focus in this paper </w:t>
      </w:r>
      <w:r w:rsidR="00AB0AAA">
        <w:fldChar w:fldCharType="begin" w:fldLock="1"/>
      </w:r>
      <w:r w:rsidR="003736FC">
        <w:instrText>ADDIN CSL_CITATION { "citationItems" : [ { "id" : "ITEM-1", "itemData" : { "DOI" : "10.1109/AMC.2012.6197140", "ISBN" : "978-1-4577-1073-5", "abstract" : "In this paper we introduce a modification of histogramic in - motion mapping technique for mobile robots. This modification is based on the premise that precise sonar model is not required for accurate map building. We use uniform random distribution approach to replace the probabilistic model of sonar sensor. Problem of localization of the mobile robot is also discussed as it is very important for the precise mapping of the environment. For this purpose we used odometry measurements processed by Extended Kalman Filter for the robot localization. It is shown that this method gives precise maps of an environment in Player/Stage simulator, and also with real world scenarios.", "author" : [ { "dropping-particle" : "", "family" : "Osmankovic", "given" : "Dinko", "non-dropping-particle" : "", "parse-names" : false, "suffix" : "" }, { "dropping-particle" : "", "family" : "Velagic", "given" : "Jasmin", "non-dropping-particle" : "", "parse-names" : false, "suffix" : "" } ], "container-title" : "2012 12th IEEE International Workshop on Advanced Motion Control (AMC)", "id" : "ITEM-1", "issued" : { "date-parts" : [ [ "2012", "3" ] ] }, "page" : "1-6", "publisher" : "IEEE", "title" : "Modified histogramic technique for mobile robot indoor environment mapping based on uniform random distribution", "title-short" : "Advanced Motion Control (AMC), 2012 12th IEEE Inte", "type" : "paper-conference" }, "uris" : [ "http://www.mendeley.com/documents/?uuid=c6dd7082-72f3-4f0a-9a10-76f2b3dde625" ] } ], "mendeley" : { "formattedCitation" : "[28]", "plainTextFormattedCitation" : "[28]", "previouslyFormattedCitation" : "[28]" }, "properties" : { "noteIndex" : 0 }, "schema" : "https://github.com/citation-style-language/schema/raw/master/csl-citation.json" }</w:instrText>
      </w:r>
      <w:r w:rsidR="00AB0AAA">
        <w:fldChar w:fldCharType="separate"/>
      </w:r>
      <w:r w:rsidR="00312907" w:rsidRPr="00312907">
        <w:rPr>
          <w:noProof/>
        </w:rPr>
        <w:t>[28]</w:t>
      </w:r>
      <w:r w:rsidR="00AB0AAA">
        <w:fldChar w:fldCharType="end"/>
      </w:r>
      <w:r w:rsidR="00AB0AAA">
        <w:t>.</w:t>
      </w:r>
      <w:r w:rsidR="00150AD7">
        <w:t xml:space="preserve"> This method involves using a occupancy grid to provide a measure of certainty that a particular location is occupied, this can </w:t>
      </w:r>
      <w:r w:rsidR="00150AD7">
        <w:lastRenderedPageBreak/>
        <w:t xml:space="preserve">also be done by using methods such as Bayesian Probability or Fuzzy Logic </w:t>
      </w:r>
      <w:r w:rsidR="00150AD7">
        <w:fldChar w:fldCharType="begin" w:fldLock="1"/>
      </w:r>
      <w:r w:rsidR="003736FC">
        <w:instrText>ADDIN CSL_CITATION { "citationItems" : [ { "id" : "ITEM-1", "itemData" : { "DOI" : "10.1109/AMC.2012.6197140", "ISBN" : "978-1-4577-1073-5", "abstract" : "In this paper we introduce a modification of histogramic in - motion mapping technique for mobile robots. This modification is based on the premise that precise sonar model is not required for accurate map building. We use uniform random distribution approach to replace the probabilistic model of sonar sensor. Problem of localization of the mobile robot is also discussed as it is very important for the precise mapping of the environment. For this purpose we used odometry measurements processed by Extended Kalman Filter for the robot localization. It is shown that this method gives precise maps of an environment in Player/Stage simulator, and also with real world scenarios.", "author" : [ { "dropping-particle" : "", "family" : "Osmankovic", "given" : "Dinko", "non-dropping-particle" : "", "parse-names" : false, "suffix" : "" }, { "dropping-particle" : "", "family" : "Velagic", "given" : "Jasmin", "non-dropping-particle" : "", "parse-names" : false, "suffix" : "" } ], "container-title" : "2012 12th IEEE International Workshop on Advanced Motion Control (AMC)", "id" : "ITEM-1", "issued" : { "date-parts" : [ [ "2012", "3" ] ] }, "page" : "1-6", "publisher" : "IEEE", "title" : "Modified histogramic technique for mobile robot indoor environment mapping based on uniform random distribution", "title-short" : "Advanced Motion Control (AMC), 2012 12th IEEE Inte", "type" : "paper-conference" }, "uris" : [ "http://www.mendeley.com/documents/?uuid=c6dd7082-72f3-4f0a-9a10-76f2b3dde625" ] } ], "mendeley" : { "formattedCitation" : "[28]", "plainTextFormattedCitation" : "[28]", "previouslyFormattedCitation" : "[28]" }, "properties" : { "noteIndex" : 0 }, "schema" : "https://github.com/citation-style-language/schema/raw/master/csl-citation.json" }</w:instrText>
      </w:r>
      <w:r w:rsidR="00150AD7">
        <w:fldChar w:fldCharType="separate"/>
      </w:r>
      <w:r w:rsidR="00312907" w:rsidRPr="00312907">
        <w:rPr>
          <w:noProof/>
        </w:rPr>
        <w:t>[28]</w:t>
      </w:r>
      <w:r w:rsidR="00150AD7">
        <w:fldChar w:fldCharType="end"/>
      </w:r>
      <w:r w:rsidR="00150AD7">
        <w:t>.</w:t>
      </w:r>
      <w:r w:rsidR="007C1859">
        <w:t xml:space="preserve"> </w:t>
      </w:r>
      <w:r w:rsidR="009D3282">
        <w:t>At a high level this method follows the following steps:</w:t>
      </w:r>
    </w:p>
    <w:p w:rsidR="00380F67" w:rsidRDefault="00380F67" w:rsidP="004C55A2">
      <w:pPr>
        <w:spacing w:after="40"/>
      </w:pPr>
      <w:r>
        <w:rPr>
          <w:noProof/>
          <w:lang w:eastAsia="en-GB"/>
        </w:rPr>
        <mc:AlternateContent>
          <mc:Choice Requires="wpg">
            <w:drawing>
              <wp:anchor distT="0" distB="0" distL="114300" distR="114300" simplePos="0" relativeHeight="251993600" behindDoc="0" locked="0" layoutInCell="1" allowOverlap="1" wp14:anchorId="329D500E" wp14:editId="5814E614">
                <wp:simplePos x="0" y="0"/>
                <wp:positionH relativeFrom="column">
                  <wp:posOffset>1897380</wp:posOffset>
                </wp:positionH>
                <wp:positionV relativeFrom="paragraph">
                  <wp:posOffset>-161925</wp:posOffset>
                </wp:positionV>
                <wp:extent cx="2687320" cy="1561465"/>
                <wp:effectExtent l="0" t="0" r="0" b="635"/>
                <wp:wrapSquare wrapText="bothSides"/>
                <wp:docPr id="40" name="Group 40"/>
                <wp:cNvGraphicFramePr/>
                <a:graphic xmlns:a="http://schemas.openxmlformats.org/drawingml/2006/main">
                  <a:graphicData uri="http://schemas.microsoft.com/office/word/2010/wordprocessingGroup">
                    <wpg:wgp>
                      <wpg:cNvGrpSpPr/>
                      <wpg:grpSpPr>
                        <a:xfrm>
                          <a:off x="0" y="0"/>
                          <a:ext cx="2687320" cy="1561465"/>
                          <a:chOff x="0" y="0"/>
                          <a:chExt cx="3962400" cy="2546350"/>
                        </a:xfrm>
                      </wpg:grpSpPr>
                      <pic:pic xmlns:pic="http://schemas.openxmlformats.org/drawingml/2006/picture">
                        <pic:nvPicPr>
                          <pic:cNvPr id="24" name="Picture 24"/>
                          <pic:cNvPicPr>
                            <a:picLocks noChangeAspect="1"/>
                          </pic:cNvPicPr>
                        </pic:nvPicPr>
                        <pic:blipFill rotWithShape="1">
                          <a:blip r:embed="rId23">
                            <a:extLst>
                              <a:ext uri="{28A0092B-C50C-407E-A947-70E740481C1C}">
                                <a14:useLocalDpi xmlns:a14="http://schemas.microsoft.com/office/drawing/2010/main" val="0"/>
                              </a:ext>
                            </a:extLst>
                          </a:blip>
                          <a:srcRect l="22073" t="56460" r="49437" b="14832"/>
                          <a:stretch/>
                        </pic:blipFill>
                        <pic:spPr bwMode="auto">
                          <a:xfrm>
                            <a:off x="0" y="0"/>
                            <a:ext cx="3962400" cy="2141220"/>
                          </a:xfrm>
                          <a:prstGeom prst="rect">
                            <a:avLst/>
                          </a:prstGeom>
                          <a:ln>
                            <a:noFill/>
                          </a:ln>
                          <a:extLst>
                            <a:ext uri="{53640926-AAD7-44D8-BBD7-CCE9431645EC}">
                              <a14:shadowObscured xmlns:a14="http://schemas.microsoft.com/office/drawing/2010/main"/>
                            </a:ext>
                          </a:extLst>
                        </pic:spPr>
                      </pic:pic>
                      <wps:wsp>
                        <wps:cNvPr id="38" name="Text Box 38"/>
                        <wps:cNvSpPr txBox="1"/>
                        <wps:spPr>
                          <a:xfrm>
                            <a:off x="0" y="2202180"/>
                            <a:ext cx="3962400" cy="344170"/>
                          </a:xfrm>
                          <a:prstGeom prst="rect">
                            <a:avLst/>
                          </a:prstGeom>
                          <a:solidFill>
                            <a:prstClr val="white"/>
                          </a:solidFill>
                          <a:ln>
                            <a:noFill/>
                          </a:ln>
                          <a:effectLst/>
                        </wps:spPr>
                        <wps:txbx>
                          <w:txbxContent>
                            <w:p w:rsidR="005B2455" w:rsidRPr="009D3282" w:rsidRDefault="005B2455" w:rsidP="00380F67">
                              <w:pPr>
                                <w:pStyle w:val="Caption"/>
                                <w:rPr>
                                  <w:noProof/>
                                  <w:sz w:val="14"/>
                                </w:rPr>
                              </w:pPr>
                              <w:r w:rsidRPr="009D3282">
                                <w:rPr>
                                  <w:sz w:val="14"/>
                                </w:rPr>
                                <w:t xml:space="preserve">Figure </w:t>
                              </w:r>
                              <w:r w:rsidRPr="009D3282">
                                <w:rPr>
                                  <w:sz w:val="14"/>
                                </w:rPr>
                                <w:fldChar w:fldCharType="begin"/>
                              </w:r>
                              <w:r w:rsidRPr="009D3282">
                                <w:rPr>
                                  <w:sz w:val="14"/>
                                </w:rPr>
                                <w:instrText xml:space="preserve"> SEQ Figure \* ARABIC </w:instrText>
                              </w:r>
                              <w:r w:rsidRPr="009D3282">
                                <w:rPr>
                                  <w:sz w:val="14"/>
                                </w:rPr>
                                <w:fldChar w:fldCharType="separate"/>
                              </w:r>
                              <w:r w:rsidR="00854A36">
                                <w:rPr>
                                  <w:noProof/>
                                  <w:sz w:val="14"/>
                                </w:rPr>
                                <w:t>4</w:t>
                              </w:r>
                              <w:r w:rsidRPr="009D3282">
                                <w:rPr>
                                  <w:sz w:val="14"/>
                                </w:rPr>
                                <w:fldChar w:fldCharType="end"/>
                              </w:r>
                              <w:r w:rsidRPr="009D3282">
                                <w:rPr>
                                  <w:sz w:val="14"/>
                                </w:rPr>
                                <w:t xml:space="preserve"> - Mapping Algorithm Pseudo Code (taken from http://ieeexplore.ieee.org/stamp/stamp.jsp?tp=&amp;arnumber=6197140)</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id="Group 40" o:spid="_x0000_s1045" style="position:absolute;margin-left:149.4pt;margin-top:-12.75pt;width:211.6pt;height:122.95pt;z-index:251993600;mso-width-relative:margin;mso-height-relative:margin" coordsize="39624,2546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">
                <v:shape id="Picture 24" o:spid="_x0000_s1046" type="#_x0000_t75" style="position:absolute;width:39624;height:2141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furlPEAAAA2wAAAA8AAABkcnMvZG93bnJldi54bWxEj0FrwkAUhO9C/8PyCt50YxQpqWuQgrae&#10;isYeentkn5uQ7Ns0u43pv+8WCh6HmfmG2eSjbcVAva8dK1jMExDEpdM1GwWXYj97AuEDssbWMSn4&#10;IQ/59mGywUy7G59oOAcjIoR9hgqqELpMSl9WZNHPXUccvavrLYYoeyN1j7cIt61Mk2QtLdYcFyrs&#10;6KWisjl/WwX29X2ghbsUX86Yo1l+ph+Hxio1fRx3zyACjeEe/m+/aQXpCv6+xB8gt7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KfurlPEAAAA2wAAAA8AAAAAAAAAAAAAAAAA&#10;nwIAAGRycy9kb3ducmV2LnhtbFBLBQYAAAAABAAEAPcAAACQAwAAAAA=&#10;">
                  <v:imagedata r:id="rId24" o:title="" croptop="37002f" cropbottom="9720f" cropleft="14466f" cropright="32399f"/>
                  <v:path arrowok="t"/>
                </v:shape>
                <v:shape id="Text Box 38" o:spid="_x0000_s1047" type="#_x0000_t202" style="position:absolute;top:22021;width:39624;height:344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OGEOMEA&#10;AADbAAAADwAAAGRycy9kb3ducmV2LnhtbERPy2rCQBTdF/oPwy24KTrRgkjqKJoodNEufOD6krlN&#10;gpk7YWby8O+dRaHLw3mvt6NpRE/O15YVzGcJCOLC6ppLBdfLcboC4QOyxsYyKXiQh+3m9WWNqbYD&#10;n6g/h1LEEPYpKqhCaFMpfVGRQT+zLXHkfq0zGCJ0pdQOhxhuGrlIkqU0WHNsqLClrKLifu6MgmXu&#10;uuHE2Xt+PXzjT1subvvHTanJ27j7BBFoDP/iP/eXVvARx8Yv8QfIzR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zhhDjBAAAA2wAAAA8AAAAAAAAAAAAAAAAAmAIAAGRycy9kb3du&#10;cmV2LnhtbFBLBQYAAAAABAAEAPUAAACGAwAAAAA=&#10;" stroked="f">
                  <v:textbox inset="0,0,0,0">
                    <w:txbxContent>
                      <w:p w:rsidR="005B2455" w:rsidRPr="009D3282" w:rsidRDefault="005B2455" w:rsidP="00380F67">
                        <w:pPr>
                          <w:pStyle w:val="Caption"/>
                          <w:rPr>
                            <w:noProof/>
                            <w:sz w:val="14"/>
                          </w:rPr>
                        </w:pPr>
                        <w:r w:rsidRPr="009D3282">
                          <w:rPr>
                            <w:sz w:val="14"/>
                          </w:rPr>
                          <w:t xml:space="preserve">Figure </w:t>
                        </w:r>
                        <w:r w:rsidRPr="009D3282">
                          <w:rPr>
                            <w:sz w:val="14"/>
                          </w:rPr>
                          <w:fldChar w:fldCharType="begin"/>
                        </w:r>
                        <w:r w:rsidRPr="009D3282">
                          <w:rPr>
                            <w:sz w:val="14"/>
                          </w:rPr>
                          <w:instrText xml:space="preserve"> SEQ Figure \* ARABIC </w:instrText>
                        </w:r>
                        <w:r w:rsidRPr="009D3282">
                          <w:rPr>
                            <w:sz w:val="14"/>
                          </w:rPr>
                          <w:fldChar w:fldCharType="separate"/>
                        </w:r>
                        <w:r w:rsidR="00854A36">
                          <w:rPr>
                            <w:noProof/>
                            <w:sz w:val="14"/>
                          </w:rPr>
                          <w:t>4</w:t>
                        </w:r>
                        <w:r w:rsidRPr="009D3282">
                          <w:rPr>
                            <w:sz w:val="14"/>
                          </w:rPr>
                          <w:fldChar w:fldCharType="end"/>
                        </w:r>
                        <w:r w:rsidRPr="009D3282">
                          <w:rPr>
                            <w:sz w:val="14"/>
                          </w:rPr>
                          <w:t xml:space="preserve"> - Mapping Algorithm Pseudo Code (taken from http://ieeexplore.ieee.org/stamp/stamp.jsp?tp=&amp;arnumber=6197140)</w:t>
                        </w:r>
                      </w:p>
                    </w:txbxContent>
                  </v:textbox>
                </v:shape>
                <w10:wrap type="square"/>
              </v:group>
            </w:pict>
          </mc:Fallback>
        </mc:AlternateContent>
      </w:r>
    </w:p>
    <w:p w:rsidR="00380F67" w:rsidRDefault="00380F67" w:rsidP="004C55A2">
      <w:pPr>
        <w:spacing w:after="40"/>
      </w:pPr>
    </w:p>
    <w:p w:rsidR="00380F67" w:rsidRDefault="00380F67" w:rsidP="004C55A2">
      <w:pPr>
        <w:spacing w:after="40"/>
      </w:pPr>
    </w:p>
    <w:p w:rsidR="00380F67" w:rsidRDefault="00380F67" w:rsidP="004C55A2">
      <w:pPr>
        <w:spacing w:after="40"/>
      </w:pPr>
    </w:p>
    <w:p w:rsidR="00380F67" w:rsidRDefault="00380F67" w:rsidP="004C55A2">
      <w:pPr>
        <w:spacing w:after="40"/>
      </w:pPr>
    </w:p>
    <w:p w:rsidR="00380F67" w:rsidRDefault="00380F67" w:rsidP="004C55A2">
      <w:pPr>
        <w:spacing w:after="40"/>
      </w:pPr>
    </w:p>
    <w:p w:rsidR="00380F67" w:rsidRDefault="00380F67" w:rsidP="004C55A2">
      <w:pPr>
        <w:spacing w:after="40"/>
      </w:pPr>
    </w:p>
    <w:p w:rsidR="00137270" w:rsidRDefault="00553DC5" w:rsidP="004C55A2">
      <w:pPr>
        <w:spacing w:after="40"/>
      </w:pPr>
      <w:r>
        <w:t>According to the literature, this method provides a very good result. However certain aspects of this would need to be altered slightly to work better with the Aria simulator; for example the resolution of the occupancy grid would have to be reduced to make the behaviour more efficient. In addition the section of this method that works on improving the robot’s localisation model is unnecessary, this is because Aria’s own in built system works very well to begin with.</w:t>
      </w:r>
      <w:r w:rsidR="009E7B03">
        <w:t xml:space="preserve"> This method of path planning would make a very good addition to this project, as it provides a fairly robust mapping method that includes a method of reducing the amount of noise / error in the resultant map.</w:t>
      </w:r>
    </w:p>
    <w:p w:rsidR="00746F0E" w:rsidRDefault="007F4598" w:rsidP="004C55A2">
      <w:pPr>
        <w:spacing w:after="40"/>
      </w:pPr>
      <w:r>
        <w:t xml:space="preserve">Though it doesn’t specify in the pseudo code above, the process by which an occupied cell is detected is by rotating and translating the position of a detected obstacle from local space </w:t>
      </w:r>
      <w:r>
        <w:rPr>
          <w:i/>
        </w:rPr>
        <w:t>(relative to the robot)</w:t>
      </w:r>
      <w:r>
        <w:t xml:space="preserve"> to global space </w:t>
      </w:r>
      <w:r>
        <w:rPr>
          <w:i/>
        </w:rPr>
        <w:t>(relative to the robot’s starting position – 0,</w:t>
      </w:r>
      <w:r w:rsidR="007C70BE">
        <w:rPr>
          <w:i/>
        </w:rPr>
        <w:t xml:space="preserve"> </w:t>
      </w:r>
      <w:r>
        <w:rPr>
          <w:i/>
        </w:rPr>
        <w:t>0,</w:t>
      </w:r>
      <w:r w:rsidR="007C70BE">
        <w:rPr>
          <w:i/>
        </w:rPr>
        <w:t xml:space="preserve"> </w:t>
      </w:r>
      <w:r>
        <w:rPr>
          <w:i/>
        </w:rPr>
        <w:t>0 in x, y, ϑ respectively)</w:t>
      </w:r>
      <w:r>
        <w:t>.</w:t>
      </w:r>
      <w:r w:rsidR="00746F0E">
        <w:t xml:space="preserve"> This is done by using the equations below:</w:t>
      </w:r>
    </w:p>
    <w:p w:rsidR="00746F0E" w:rsidRPr="00FC5B8D" w:rsidRDefault="00FC5B8D" w:rsidP="004C55A2">
      <w:pPr>
        <w:spacing w:after="40"/>
        <w:rPr>
          <w:rFonts w:eastAsiaTheme="minorEastAsia"/>
        </w:rPr>
      </w:pPr>
      <m:oMathPara>
        <m:oMath>
          <m:r>
            <w:rPr>
              <w:rFonts w:ascii="Cambria Math" w:hAnsi="Cambria Math"/>
            </w:rPr>
            <m:t xml:space="preserve">Rotation: </m:t>
          </m:r>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X</m:t>
                    </m:r>
                  </m:e>
                  <m:sub>
                    <m:r>
                      <w:rPr>
                        <w:rFonts w:ascii="Cambria Math" w:hAnsi="Cambria Math"/>
                      </w:rPr>
                      <m:t>L</m:t>
                    </m:r>
                  </m:sub>
                </m:sSub>
              </m:e>
            </m:mr>
            <m:mr>
              <m:e>
                <m:sSub>
                  <m:sSubPr>
                    <m:ctrlPr>
                      <w:rPr>
                        <w:rFonts w:ascii="Cambria Math" w:hAnsi="Cambria Math"/>
                        <w:i/>
                      </w:rPr>
                    </m:ctrlPr>
                  </m:sSubPr>
                  <m:e>
                    <m:r>
                      <w:rPr>
                        <w:rFonts w:ascii="Cambria Math" w:hAnsi="Cambria Math"/>
                      </w:rPr>
                      <m:t>Y</m:t>
                    </m:r>
                  </m:e>
                  <m:sub>
                    <m:r>
                      <w:rPr>
                        <w:rFonts w:ascii="Cambria Math" w:hAnsi="Cambria Math"/>
                      </w:rPr>
                      <m:t>L</m:t>
                    </m:r>
                  </m:sub>
                </m:sSub>
              </m:e>
            </m:mr>
          </m:m>
          <m:r>
            <w:rPr>
              <w:rFonts w:ascii="Cambria Math" w:hAnsi="Cambria Math"/>
            </w:rPr>
            <m:t>=</m:t>
          </m:r>
          <m:d>
            <m:dPr>
              <m:begChr m:val="["/>
              <m:endChr m:val="]"/>
              <m:ctrlPr>
                <w:rPr>
                  <w:rFonts w:ascii="Cambria Math" w:hAnsi="Cambria Math"/>
                  <w:i/>
                </w:rPr>
              </m:ctrlPr>
            </m:dPr>
            <m:e>
              <m:m>
                <m:mPr>
                  <m:mcs>
                    <m:mc>
                      <m:mcPr>
                        <m:count m:val="2"/>
                        <m:mcJc m:val="center"/>
                      </m:mcPr>
                    </m:mc>
                  </m:mcs>
                  <m:ctrlPr>
                    <w:rPr>
                      <w:rFonts w:ascii="Cambria Math" w:hAnsi="Cambria Math"/>
                      <w:i/>
                    </w:rPr>
                  </m:ctrlPr>
                </m:mPr>
                <m:mr>
                  <m:e>
                    <m:r>
                      <w:rPr>
                        <w:rFonts w:ascii="Cambria Math" w:hAnsi="Cambria Math"/>
                      </w:rPr>
                      <m:t>cosθ</m:t>
                    </m:r>
                  </m:e>
                  <m:e>
                    <m:r>
                      <w:rPr>
                        <w:rFonts w:ascii="Cambria Math" w:hAnsi="Cambria Math"/>
                      </w:rPr>
                      <m:t>-sinθ</m:t>
                    </m:r>
                  </m:e>
                </m:mr>
                <m:mr>
                  <m:e>
                    <m:r>
                      <w:rPr>
                        <w:rFonts w:ascii="Cambria Math" w:hAnsi="Cambria Math"/>
                      </w:rPr>
                      <m:t>sinθ</m:t>
                    </m:r>
                  </m:e>
                  <m:e>
                    <m:r>
                      <w:rPr>
                        <w:rFonts w:ascii="Cambria Math" w:hAnsi="Cambria Math"/>
                      </w:rPr>
                      <m:t>cosθ</m:t>
                    </m:r>
                  </m:e>
                </m:mr>
              </m:m>
            </m:e>
          </m:d>
          <m:r>
            <w:rPr>
              <w:rFonts w:ascii="Cambria Math" w:hAnsi="Cambria Math"/>
            </w:rPr>
            <m:t>*</m:t>
          </m:r>
          <m:m>
            <m:mPr>
              <m:mcs>
                <m:mc>
                  <m:mcPr>
                    <m:count m:val="1"/>
                    <m:mcJc m:val="center"/>
                  </m:mcPr>
                </m:mc>
              </m:mcs>
              <m:ctrlPr>
                <w:rPr>
                  <w:rFonts w:ascii="Cambria Math" w:hAnsi="Cambria Math"/>
                  <w:i/>
                </w:rPr>
              </m:ctrlPr>
            </m:mPr>
            <m:mr>
              <m:e>
                <m:r>
                  <w:rPr>
                    <w:rFonts w:ascii="Cambria Math" w:hAnsi="Cambria Math"/>
                  </w:rPr>
                  <m:t>X</m:t>
                </m:r>
              </m:e>
            </m:mr>
            <m:mr>
              <m:e>
                <m:r>
                  <w:rPr>
                    <w:rFonts w:ascii="Cambria Math" w:hAnsi="Cambria Math"/>
                  </w:rPr>
                  <m:t>Y</m:t>
                </m:r>
              </m:e>
            </m:mr>
          </m:m>
          <m:r>
            <w:rPr>
              <w:rFonts w:ascii="Cambria Math" w:hAnsi="Cambria Math"/>
            </w:rPr>
            <m:t xml:space="preserve"> </m:t>
          </m:r>
        </m:oMath>
      </m:oMathPara>
    </w:p>
    <w:p w:rsidR="00FC5B8D" w:rsidRDefault="00FC5B8D" w:rsidP="004C55A2">
      <w:pPr>
        <w:spacing w:after="40"/>
      </w:pPr>
      <w:r>
        <w:rPr>
          <w:rFonts w:eastAsiaTheme="minorEastAsia"/>
        </w:rPr>
        <w:t>Where X</w:t>
      </w:r>
      <w:r w:rsidR="007C70BE">
        <w:rPr>
          <w:rFonts w:eastAsiaTheme="minorEastAsia"/>
          <w:vertAlign w:val="subscript"/>
        </w:rPr>
        <w:t>L</w:t>
      </w:r>
      <w:r>
        <w:rPr>
          <w:rFonts w:eastAsiaTheme="minorEastAsia"/>
        </w:rPr>
        <w:t>, Y</w:t>
      </w:r>
      <w:r w:rsidR="007C70BE">
        <w:rPr>
          <w:rFonts w:eastAsiaTheme="minorEastAsia"/>
          <w:vertAlign w:val="subscript"/>
        </w:rPr>
        <w:t>L</w:t>
      </w:r>
      <w:r>
        <w:rPr>
          <w:rFonts w:eastAsiaTheme="minorEastAsia"/>
        </w:rPr>
        <w:t xml:space="preserve"> are the X and Y co-ordinates</w:t>
      </w:r>
      <w:r w:rsidR="007C70BE">
        <w:rPr>
          <w:rFonts w:eastAsiaTheme="minorEastAsia"/>
        </w:rPr>
        <w:t xml:space="preserve"> in local space</w:t>
      </w:r>
      <w:r>
        <w:rPr>
          <w:rFonts w:eastAsiaTheme="minorEastAsia"/>
        </w:rPr>
        <w:t xml:space="preserve"> respectively, </w:t>
      </w:r>
      <w:r w:rsidRPr="00FC5B8D">
        <w:rPr>
          <w:i/>
        </w:rPr>
        <w:t>ϑ</w:t>
      </w:r>
      <w:r>
        <w:rPr>
          <w:i/>
        </w:rPr>
        <w:t xml:space="preserve"> </w:t>
      </w:r>
      <w:r>
        <w:t xml:space="preserve">is the angle of the obstacle relative to the robot and X, Y are the </w:t>
      </w:r>
      <w:r w:rsidR="00913B36">
        <w:t>r</w:t>
      </w:r>
      <w:r>
        <w:t>obot’s current X and Y co-ordinated respectively.</w:t>
      </w:r>
    </w:p>
    <w:p w:rsidR="007C70BE" w:rsidRPr="007C70BE" w:rsidRDefault="007C70BE" w:rsidP="004C55A2">
      <w:pPr>
        <w:spacing w:after="40"/>
        <w:rPr>
          <w:rFonts w:eastAsiaTheme="minorEastAsia"/>
        </w:rPr>
      </w:pPr>
      <m:oMathPara>
        <m:oMath>
          <m:r>
            <w:rPr>
              <w:rFonts w:ascii="Cambria Math" w:hAnsi="Cambria Math"/>
            </w:rPr>
            <m:t xml:space="preserve">Translation: </m:t>
          </m:r>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X</m:t>
                    </m:r>
                  </m:e>
                  <m:sub>
                    <m:r>
                      <w:rPr>
                        <w:rFonts w:ascii="Cambria Math" w:hAnsi="Cambria Math"/>
                      </w:rPr>
                      <m:t>G</m:t>
                    </m:r>
                  </m:sub>
                </m:sSub>
              </m:e>
            </m:mr>
            <m:mr>
              <m:e>
                <m:sSub>
                  <m:sSubPr>
                    <m:ctrlPr>
                      <w:rPr>
                        <w:rFonts w:ascii="Cambria Math" w:hAnsi="Cambria Math"/>
                        <w:i/>
                      </w:rPr>
                    </m:ctrlPr>
                  </m:sSubPr>
                  <m:e>
                    <m:r>
                      <w:rPr>
                        <w:rFonts w:ascii="Cambria Math" w:hAnsi="Cambria Math"/>
                      </w:rPr>
                      <m:t>Y</m:t>
                    </m:r>
                  </m:e>
                  <m:sub>
                    <m:r>
                      <w:rPr>
                        <w:rFonts w:ascii="Cambria Math" w:hAnsi="Cambria Math"/>
                      </w:rPr>
                      <m:t>G</m:t>
                    </m:r>
                  </m:sub>
                </m:sSub>
              </m:e>
            </m:mr>
          </m:m>
          <m:r>
            <w:rPr>
              <w:rFonts w:ascii="Cambria Math" w:hAnsi="Cambria Math"/>
            </w:rPr>
            <m:t xml:space="preserve">= </m:t>
          </m:r>
          <m:d>
            <m:dPr>
              <m:begChr m:val="["/>
              <m:endChr m:val="]"/>
              <m:ctrlPr>
                <w:rPr>
                  <w:rFonts w:ascii="Cambria Math" w:hAnsi="Cambria Math"/>
                  <w:i/>
                </w:rPr>
              </m:ctrlPr>
            </m:dP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X</m:t>
                        </m:r>
                      </m:e>
                      <m:sub>
                        <m:r>
                          <w:rPr>
                            <w:rFonts w:ascii="Cambria Math" w:hAnsi="Cambria Math"/>
                          </w:rPr>
                          <m:t>L</m:t>
                        </m:r>
                      </m:sub>
                    </m:sSub>
                    <m:r>
                      <w:rPr>
                        <w:rFonts w:ascii="Cambria Math" w:hAnsi="Cambria Math"/>
                      </w:rPr>
                      <m:t>*cosθ</m:t>
                    </m:r>
                  </m:e>
                  <m:e>
                    <m:sSub>
                      <m:sSubPr>
                        <m:ctrlPr>
                          <w:rPr>
                            <w:rFonts w:ascii="Cambria Math" w:hAnsi="Cambria Math"/>
                            <w:i/>
                          </w:rPr>
                        </m:ctrlPr>
                      </m:sSubPr>
                      <m:e>
                        <m:r>
                          <w:rPr>
                            <w:rFonts w:ascii="Cambria Math" w:hAnsi="Cambria Math"/>
                          </w:rPr>
                          <m:t>Y</m:t>
                        </m:r>
                      </m:e>
                      <m:sub>
                        <m:r>
                          <w:rPr>
                            <w:rFonts w:ascii="Cambria Math" w:hAnsi="Cambria Math"/>
                          </w:rPr>
                          <m:t>L</m:t>
                        </m:r>
                      </m:sub>
                    </m:sSub>
                    <m:r>
                      <w:rPr>
                        <w:rFonts w:ascii="Cambria Math" w:hAnsi="Cambria Math"/>
                      </w:rPr>
                      <m:t>* -sinθ</m:t>
                    </m:r>
                  </m:e>
                </m:mr>
                <m:mr>
                  <m:e>
                    <m:sSub>
                      <m:sSubPr>
                        <m:ctrlPr>
                          <w:rPr>
                            <w:rFonts w:ascii="Cambria Math" w:hAnsi="Cambria Math"/>
                            <w:i/>
                          </w:rPr>
                        </m:ctrlPr>
                      </m:sSubPr>
                      <m:e>
                        <m:r>
                          <w:rPr>
                            <w:rFonts w:ascii="Cambria Math" w:hAnsi="Cambria Math"/>
                          </w:rPr>
                          <m:t>Y</m:t>
                        </m:r>
                      </m:e>
                      <m:sub>
                        <m:r>
                          <w:rPr>
                            <w:rFonts w:ascii="Cambria Math" w:hAnsi="Cambria Math"/>
                          </w:rPr>
                          <m:t>L</m:t>
                        </m:r>
                      </m:sub>
                    </m:sSub>
                    <m:r>
                      <w:rPr>
                        <w:rFonts w:ascii="Cambria Math" w:hAnsi="Cambria Math"/>
                      </w:rPr>
                      <m:t>*sinθ</m:t>
                    </m:r>
                  </m:e>
                  <m:e>
                    <m:sSub>
                      <m:sSubPr>
                        <m:ctrlPr>
                          <w:rPr>
                            <w:rFonts w:ascii="Cambria Math" w:hAnsi="Cambria Math"/>
                            <w:i/>
                          </w:rPr>
                        </m:ctrlPr>
                      </m:sSubPr>
                      <m:e>
                        <m:r>
                          <w:rPr>
                            <w:rFonts w:ascii="Cambria Math" w:hAnsi="Cambria Math"/>
                          </w:rPr>
                          <m:t>Y</m:t>
                        </m:r>
                      </m:e>
                      <m:sub>
                        <m:r>
                          <w:rPr>
                            <w:rFonts w:ascii="Cambria Math" w:hAnsi="Cambria Math"/>
                          </w:rPr>
                          <m:t>L</m:t>
                        </m:r>
                      </m:sub>
                    </m:sSub>
                    <m:r>
                      <w:rPr>
                        <w:rFonts w:ascii="Cambria Math" w:hAnsi="Cambria Math"/>
                      </w:rPr>
                      <m:t>*sinθ</m:t>
                    </m:r>
                  </m:e>
                </m:mr>
              </m:m>
            </m:e>
          </m:d>
          <m:r>
            <w:rPr>
              <w:rFonts w:ascii="Cambria Math" w:hAnsi="Cambria Math"/>
            </w:rPr>
            <m:t xml:space="preserve">+ </m:t>
          </m:r>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X</m:t>
                    </m:r>
                  </m:e>
                  <m:sub>
                    <m:r>
                      <w:rPr>
                        <w:rFonts w:ascii="Cambria Math" w:hAnsi="Cambria Math"/>
                      </w:rPr>
                      <m:t>R</m:t>
                    </m:r>
                  </m:sub>
                </m:sSub>
              </m:e>
            </m:mr>
            <m:mr>
              <m:e>
                <m:sSub>
                  <m:sSubPr>
                    <m:ctrlPr>
                      <w:rPr>
                        <w:rFonts w:ascii="Cambria Math" w:hAnsi="Cambria Math"/>
                        <w:i/>
                      </w:rPr>
                    </m:ctrlPr>
                  </m:sSubPr>
                  <m:e>
                    <m:r>
                      <w:rPr>
                        <w:rFonts w:ascii="Cambria Math" w:hAnsi="Cambria Math"/>
                      </w:rPr>
                      <m:t>X</m:t>
                    </m:r>
                  </m:e>
                  <m:sub>
                    <m:r>
                      <w:rPr>
                        <w:rFonts w:ascii="Cambria Math" w:hAnsi="Cambria Math"/>
                      </w:rPr>
                      <m:t>R</m:t>
                    </m:r>
                  </m:sub>
                </m:sSub>
              </m:e>
            </m:mr>
          </m:m>
        </m:oMath>
      </m:oMathPara>
    </w:p>
    <w:p w:rsidR="007C70BE" w:rsidRDefault="007C70BE" w:rsidP="004C55A2">
      <w:pPr>
        <w:spacing w:after="40"/>
      </w:pPr>
      <w:r>
        <w:rPr>
          <w:rFonts w:eastAsiaTheme="minorEastAsia"/>
        </w:rPr>
        <w:t>Where X</w:t>
      </w:r>
      <w:r>
        <w:rPr>
          <w:rFonts w:eastAsiaTheme="minorEastAsia"/>
          <w:vertAlign w:val="subscript"/>
        </w:rPr>
        <w:t>G</w:t>
      </w:r>
      <w:r>
        <w:rPr>
          <w:rFonts w:eastAsiaTheme="minorEastAsia"/>
        </w:rPr>
        <w:t>, Y</w:t>
      </w:r>
      <w:r>
        <w:rPr>
          <w:rFonts w:eastAsiaTheme="minorEastAsia"/>
          <w:vertAlign w:val="subscript"/>
        </w:rPr>
        <w:t>G</w:t>
      </w:r>
      <w:r>
        <w:rPr>
          <w:rFonts w:eastAsiaTheme="minorEastAsia"/>
        </w:rPr>
        <w:t xml:space="preserve"> are the obstacle’s </w:t>
      </w:r>
      <w:r w:rsidR="00BB73C9">
        <w:rPr>
          <w:rFonts w:eastAsiaTheme="minorEastAsia"/>
        </w:rPr>
        <w:t>X and Y co-ordinated in global space respectively, X</w:t>
      </w:r>
      <w:r w:rsidR="00BB73C9">
        <w:rPr>
          <w:rFonts w:eastAsiaTheme="minorEastAsia"/>
          <w:vertAlign w:val="subscript"/>
        </w:rPr>
        <w:t>L</w:t>
      </w:r>
      <w:r w:rsidR="00BB73C9">
        <w:rPr>
          <w:rFonts w:eastAsiaTheme="minorEastAsia"/>
        </w:rPr>
        <w:t>, Y</w:t>
      </w:r>
      <w:r w:rsidR="00BB73C9">
        <w:rPr>
          <w:rFonts w:eastAsiaTheme="minorEastAsia"/>
          <w:vertAlign w:val="subscript"/>
        </w:rPr>
        <w:t>G</w:t>
      </w:r>
      <w:r w:rsidR="00BB73C9">
        <w:rPr>
          <w:rFonts w:eastAsiaTheme="minorEastAsia"/>
        </w:rPr>
        <w:t xml:space="preserve"> are the obstacle’s X and Y co-ordinates in local space respectively, </w:t>
      </w:r>
      <w:r w:rsidR="00BB73C9">
        <w:rPr>
          <w:i/>
        </w:rPr>
        <w:t xml:space="preserve">ϑ </w:t>
      </w:r>
      <w:r w:rsidR="00BB73C9">
        <w:t>is the robot’s current heading in global space and X</w:t>
      </w:r>
      <w:r w:rsidR="00BB73C9">
        <w:rPr>
          <w:vertAlign w:val="subscript"/>
        </w:rPr>
        <w:t>R</w:t>
      </w:r>
      <w:r w:rsidR="00BB73C9">
        <w:t>, Y</w:t>
      </w:r>
      <w:r w:rsidR="00BB73C9">
        <w:rPr>
          <w:vertAlign w:val="subscript"/>
        </w:rPr>
        <w:t>R</w:t>
      </w:r>
      <w:r w:rsidR="00BB73C9">
        <w:t xml:space="preserve"> are the robot’s X and Y co-ordinates in global space respectively.</w:t>
      </w:r>
    </w:p>
    <w:p w:rsidR="00746F0E" w:rsidRPr="007F4598" w:rsidRDefault="00FC0B59" w:rsidP="004C55A2">
      <w:pPr>
        <w:spacing w:after="40"/>
      </w:pPr>
      <w:r>
        <w:rPr>
          <w:rFonts w:eastAsiaTheme="minorEastAsia"/>
        </w:rPr>
        <w:t>In all Histogram / Scattergram mapping methods, the location of the obstacles and the robot are stored in global space, so that all locations are relative to the robot’s starting position 0, 0, 0.</w:t>
      </w:r>
    </w:p>
    <w:p w:rsidR="00A0180A" w:rsidRDefault="005437A1" w:rsidP="004C55A2">
      <w:pPr>
        <w:pStyle w:val="Heading3"/>
        <w:spacing w:before="0" w:after="40"/>
        <w:ind w:left="720" w:firstLine="720"/>
      </w:pPr>
      <w:bookmarkStart w:id="36" w:name="_Toc444175161"/>
      <w:r>
        <w:t>Scatter</w:t>
      </w:r>
      <w:r w:rsidR="00A0180A">
        <w:t>grams/RANSAC:</w:t>
      </w:r>
      <w:bookmarkEnd w:id="36"/>
    </w:p>
    <w:p w:rsidR="00D73CCD" w:rsidRDefault="009A2483" w:rsidP="004C55A2">
      <w:pPr>
        <w:spacing w:after="40"/>
      </w:pPr>
      <w:r>
        <w:t xml:space="preserve">The Random Sampling and Consensus </w:t>
      </w:r>
      <w:r>
        <w:rPr>
          <w:i/>
        </w:rPr>
        <w:t>(RANSAC)</w:t>
      </w:r>
      <w:r>
        <w:t xml:space="preserve"> algorithm is </w:t>
      </w:r>
      <w:r w:rsidR="00E55AFE">
        <w:t xml:space="preserve">another method of trying to improve the accuracy of a robot’s mapping data. </w:t>
      </w:r>
      <w:r w:rsidR="00E55AFE" w:rsidRPr="00E55AFE">
        <w:rPr>
          <w:i/>
        </w:rPr>
        <w:t>“RANSAC is a resampling technique that generates candidate solutions by using the minimum number observations (data points) required to estimate the underlying model parameters.”</w:t>
      </w:r>
      <w:r w:rsidR="00E55AFE">
        <w:t xml:space="preserve"> </w:t>
      </w:r>
      <w:r w:rsidR="00E55AFE">
        <w:fldChar w:fldCharType="begin" w:fldLock="1"/>
      </w:r>
      <w:r w:rsidR="003736FC">
        <w:instrText>ADDIN CSL_CITATION { "citationItems" : [ { "id" : "ITEM-1", "itemData" : { "DOI" : "10.1002/cne.901000107", "ISBN" : "0021-9967 (Print)\\r0021-9967 (Linking)", "ISSN" : "00219967", "PMID" : "13130711", "abstract" : "The RANdom SAmple Consensus (RANSAC) algorithm proposed by Fischler and Bolles 1 is a general parameter estimation approach designed to cope with a large proportion of outliers in the input data. Unlike many of the common robust estimation techniques such as M-estimators and least-median squares that have been adopted by the computer vision community from the statistics literature, RANSAC was developed from within the computer vision community.", "author" : [ { "dropping-particle" : "", "family" : "Derpanis", "given" : "Konstantinos G", "non-dropping-particle" : "", "parse-names" : false, "suffix" : "" } ], "container-title" : "Image Rochester NY", "id" : "ITEM-1", "issue" : "1", "issued" : { "date-parts" : [ [ "2010" ] ] }, "page" : "2-3", "title" : "Overview of the RANSAC Algorithm", "type" : "article-journal", "volume" : "4" }, "uris" : [ "http://www.mendeley.com/documents/?uuid=e1d6004e-ba9c-4d82-a331-0608af1e8070" ] } ], "mendeley" : { "formattedCitation" : "[30]", "plainTextFormattedCitation" : "[30]", "previouslyFormattedCitation" : "[30]" }, "properties" : { "noteIndex" : 0 }, "schema" : "https://github.com/citation-style-language/schema/raw/master/csl-citation.json" }</w:instrText>
      </w:r>
      <w:r w:rsidR="00E55AFE">
        <w:fldChar w:fldCharType="separate"/>
      </w:r>
      <w:r w:rsidR="00312907" w:rsidRPr="00312907">
        <w:rPr>
          <w:noProof/>
        </w:rPr>
        <w:t>[30]</w:t>
      </w:r>
      <w:r w:rsidR="00E55AFE">
        <w:fldChar w:fldCharType="end"/>
      </w:r>
      <w:r w:rsidR="00E55AFE">
        <w:t>. This means that this algorithm is suited to environments, such as environment mapping, that have a large amount of uncertainty in the input data.</w:t>
      </w:r>
      <w:r w:rsidR="005437A1">
        <w:t xml:space="preserve">  Due to its ability to produce trends out of less accurate data, RANSAC is often used to help improve the output of less accurate mapping technologies, such as Scattergram mapping</w:t>
      </w:r>
      <w:r w:rsidR="002006AA">
        <w:t>.</w:t>
      </w:r>
      <w:r w:rsidR="006B7998">
        <w:t xml:space="preserve"> This approach to mapping will only be undertaken if there is not sufficient time to implement the Modified Histogram Technique. This is because, even after running the RANSAC algorithm to improve the accuracy of the output data, this method provides a less reliable map than the Histogram Technique </w:t>
      </w:r>
      <w:r w:rsidR="006B7998">
        <w:fldChar w:fldCharType="begin" w:fldLock="1"/>
      </w:r>
      <w:r w:rsidR="003736FC">
        <w:instrText>ADDIN CSL_CITATION { "citationItems" : [ { "id" : "ITEM-1", "itemData" : { "DOI" : "10.1109/AMC.2012.6197140", "ISBN" : "978-1-4577-1073-5", "abstract" : "In this paper we introduce a modification of histogramic in - motion mapping technique for mobile robots. This modification is based on the premise that precise sonar model is not required for accurate map building. We use uniform random distribution approach to replace the probabilistic model of sonar sensor. Problem of localization of the mobile robot is also discussed as it is very important for the precise mapping of the environment. For this purpose we used odometry measurements processed by Extended Kalman Filter for the robot localization. It is shown that this method gives precise maps of an environment in Player/Stage simulator, and also with real world scenarios.", "author" : [ { "dropping-particle" : "", "family" : "Osmankovic", "given" : "Dinko", "non-dropping-particle" : "", "parse-names" : false, "suffix" : "" }, { "dropping-particle" : "", "family" : "Velagic", "given" : "Jasmin", "non-dropping-particle" : "", "parse-names" : false, "suffix" : "" } ], "container-title" : "2012 12th IEEE International Workshop on Advanced Motion Control (AMC)", "id" : "ITEM-1", "issued" : { "date-parts" : [ [ "2012", "3" ] ] }, "page" : "1-6", "publisher" : "IEEE", "title" : "Modified histogramic technique for mobile robot indoor environment mapping based on uniform random distribution", "title-short" : "Advanced Motion Control (AMC), 2012 12th IEEE Inte", "type" : "paper-conference" }, "uris" : [ "http://www.mendeley.com/documents/?uuid=c6dd7082-72f3-4f0a-9a10-76f2b3dde625" ] }, { "id" : "ITEM-2", "itemData" : { "DOI" : "10.1002/cne.901000107", "ISBN" : "0021-9967 (Print)\\r0021-9967 (Linking)", "ISSN" : "00219967", "PMID" : "13130711", "abstract" : "The RANdom SAmple Consensus (RANSAC) algorithm proposed by Fischler and Bolles 1 is a general parameter estimation approach designed to cope with a large proportion of outliers in the input data. Unlike many of the common robust estimation techniques such as M-estimators and least-median squares that have been adopted by the computer vision community from the statistics literature, RANSAC was developed from within the computer vision community.", "author" : [ { "dropping-particle" : "", "family" : "Derpanis", "given" : "Konstantinos G", "non-dropping-particle" : "", "parse-names" : false, "suffix" : "" } ], "container-title" : "Image Rochester NY", "id" : "ITEM-2", "issue" : "1", "issued" : { "date-parts" : [ [ "2010" ] ] }, "page" : "2-3", "title" : "Overview of the RANSAC Algorithm", "type" : "article-journal", "volume" : "4" }, "uris" : [ "http://www.mendeley.com/documents/?uuid=e1d6004e-ba9c-4d82-a331-0608af1e8070" ] } ], "mendeley" : { "formattedCitation" : "[28], [30]", "plainTextFormattedCitation" : "[28], [30]", "previouslyFormattedCitation" : "[28], [30]" }, "properties" : { "noteIndex" : 0 }, "schema" : "https://github.com/citation-style-language/schema/raw/master/csl-citation.json" }</w:instrText>
      </w:r>
      <w:r w:rsidR="006B7998">
        <w:fldChar w:fldCharType="separate"/>
      </w:r>
      <w:r w:rsidR="00312907" w:rsidRPr="00312907">
        <w:rPr>
          <w:noProof/>
        </w:rPr>
        <w:t>[28], [30]</w:t>
      </w:r>
      <w:r w:rsidR="006B7998">
        <w:fldChar w:fldCharType="end"/>
      </w:r>
      <w:r w:rsidR="006B7998">
        <w:t>.</w:t>
      </w:r>
      <w:bookmarkStart w:id="37" w:name="_Toc441155032"/>
      <w:bookmarkStart w:id="38" w:name="_Toc441155098"/>
    </w:p>
    <w:p w:rsidR="006C3064" w:rsidRDefault="006C3064" w:rsidP="004C55A2">
      <w:pPr>
        <w:pStyle w:val="Heading2"/>
        <w:spacing w:before="0" w:after="40"/>
      </w:pPr>
      <w:bookmarkStart w:id="39" w:name="_Toc444175162"/>
      <w:r>
        <w:t>Path Planning:</w:t>
      </w:r>
      <w:bookmarkEnd w:id="37"/>
      <w:bookmarkEnd w:id="38"/>
      <w:bookmarkEnd w:id="39"/>
    </w:p>
    <w:p w:rsidR="003F2232" w:rsidRDefault="003F2232" w:rsidP="004C55A2">
      <w:pPr>
        <w:pStyle w:val="Heading3"/>
        <w:spacing w:before="0" w:after="40"/>
      </w:pPr>
      <w:r>
        <w:tab/>
      </w:r>
      <w:r>
        <w:tab/>
      </w:r>
      <w:bookmarkStart w:id="40" w:name="_Toc444175163"/>
      <w:r>
        <w:t>A*:</w:t>
      </w:r>
      <w:bookmarkEnd w:id="40"/>
    </w:p>
    <w:p w:rsidR="00FC12AD" w:rsidRPr="00FC12AD" w:rsidRDefault="00FC12AD" w:rsidP="004C55A2">
      <w:pPr>
        <w:spacing w:after="40"/>
      </w:pPr>
      <w:r>
        <w:t>A* Heuristic path planning works on a pre-defined map, splitting the map into a grid and then analysing each cell, based on how far the robot must move to reach that cell and how far it must still go to reach its goal</w:t>
      </w:r>
      <w:r w:rsidR="000B1DAB">
        <w:t xml:space="preserve"> </w:t>
      </w:r>
      <w:r w:rsidR="000B1DAB">
        <w:fldChar w:fldCharType="begin" w:fldLock="1"/>
      </w:r>
      <w:r w:rsidR="000B1DAB">
        <w:instrText>ADDIN CSL_CITATION { "citationItems" : [ { "id" : "ITEM-1", "itemData" : { "abstract" : "We describe a family of recently developed heuristic- based algorithms used for path planning in the real world. We discuss the fundamental similarities between static algorithms (e.g. A*), replanning algorithms (e.g. D*), anytime algorithms (e.g. ARA*), and anytime re- planning algorithms (e.g. AD*). We introduce the mo- tivation behind each class of algorithms, discuss their use on real robotic systems, and highlight their practi- cal benefits and disadvantages.", "author" : [ { "dropping-particle" : "", "family" : "Ferguson", "given" : "Dave", "non-dropping-particle" : "", "parse-names" : false, "suffix" : "" }, { "dropping-particle" : "", "family" : "Likhachev", "given" : "Maxim", "non-dropping-particle" : "", "parse-names" : false, "suffix" : "" }, { "dropping-particle" : "", "family" : "Stentz", "given" : "Anthony", "non-dropping-particle" : "", "parse-names" : false, "suffix" : "" } ], "container-title" : "Proceedings of the International Workshop on Planning under Uncertainty for Autonomous Systems, International Conference on Automated Planning and Scheduling (ICAPS)", "id" : "ITEM-1", "issued" : { "date-parts" : [ [ "2005" ] ] }, "page" : "1 - 10", "title" : "A guide to heuristic-based path planning", "type" : "article-journal" }, "uris" : [ "http://www.mendeley.com/documents/?uuid=414cea5e-dea4-4302-b0a6-c53c8afa5219" ] } ], "mendeley" : { "formattedCitation" : "[31]", "plainTextFormattedCitation" : "[31]", "previouslyFormattedCitation" : "[31]" }, "properties" : { "noteIndex" : 0 }, "schema" : "https://github.com/citation-style-language/schema/raw/master/csl-citation.json" }</w:instrText>
      </w:r>
      <w:r w:rsidR="000B1DAB">
        <w:fldChar w:fldCharType="separate"/>
      </w:r>
      <w:r w:rsidR="000B1DAB" w:rsidRPr="000B1DAB">
        <w:rPr>
          <w:noProof/>
        </w:rPr>
        <w:t>[31]</w:t>
      </w:r>
      <w:r w:rsidR="000B1DAB">
        <w:fldChar w:fldCharType="end"/>
      </w:r>
      <w:r w:rsidR="000B1DAB">
        <w:t>.</w:t>
      </w:r>
      <w:r>
        <w:t xml:space="preserve"> </w:t>
      </w:r>
      <w:r w:rsidR="00AE4331">
        <w:t>This algorithm helps to give the robot a grid based path that can be considered optimal; i.e. the solution it provides is the shortest possible path from the robot’s starting position to its goal</w:t>
      </w:r>
      <w:r w:rsidR="000B1DAB">
        <w:t xml:space="preserve"> </w:t>
      </w:r>
      <w:r w:rsidR="000B1DAB">
        <w:fldChar w:fldCharType="begin" w:fldLock="1"/>
      </w:r>
      <w:r w:rsidR="00F32975">
        <w:instrText>ADDIN CSL_CITATION { "citationItems" : [ { "id" : "ITEM-1", "itemData" : { "abstract" : "We describe a family of recently developed heuristic- based algorithms used for path planning in the real world. We discuss the fundamental similarities between static algorithms (e.g. A*), replanning algorithms (e.g. D*), anytime algorithms (e.g. ARA*), and anytime re- planning algorithms (e.g. AD*). We introduce the mo- tivation behind each class of algorithms, discuss their use on real robotic systems, and highlight their practi- cal benefits and disadvantages.", "author" : [ { "dropping-particle" : "", "family" : "Ferguson", "given" : "Dave", "non-dropping-particle" : "", "parse-names" : false, "suffix" : "" }, { "dropping-particle" : "", "family" : "Likhachev", "given" : "Maxim", "non-dropping-particle" : "", "parse-names" : false, "suffix" : "" }, { "dropping-particle" : "", "family" : "Stentz", "given" : "Anthony", "non-dropping-particle" : "", "parse-names" : false, "suffix" : "" } ], "container-title" : "Proceedings of the International Workshop on Planning under Uncertainty for Autonomous Systems, International Conference on Automated Planning and Scheduling (ICAPS)", "id" : "ITEM-1", "issued" : { "date-parts" : [ [ "2005" ] ] }, "page" : "1 - 10", "title" : "A guide to heuristic-based path planning", "type" : "article-journal" }, "uris" : [ "http://www.mendeley.com/documents/?uuid=414cea5e-dea4-4302-b0a6-c53c8afa5219" ] } ], "mendeley" : { "formattedCitation" : "[31]", "plainTextFormattedCitation" : "[31]", "previouslyFormattedCitation" : "[31]" }, "properties" : { "noteIndex" : 0 }, "schema" : "https://github.com/citation-style-language/schema/raw/master/csl-citation.json" }</w:instrText>
      </w:r>
      <w:r w:rsidR="000B1DAB">
        <w:fldChar w:fldCharType="separate"/>
      </w:r>
      <w:r w:rsidR="000B1DAB" w:rsidRPr="000B1DAB">
        <w:rPr>
          <w:noProof/>
        </w:rPr>
        <w:t>[31]</w:t>
      </w:r>
      <w:r w:rsidR="000B1DAB">
        <w:fldChar w:fldCharType="end"/>
      </w:r>
      <w:r w:rsidR="000B1DAB">
        <w:t>.</w:t>
      </w:r>
      <w:r w:rsidR="00AE4331">
        <w:t xml:space="preserve"> Naturally this algorithm requires a complete representation of the robot’s map to be available on start-up. One weakness that is inherent in all </w:t>
      </w:r>
      <w:r w:rsidR="000F41F4">
        <w:t>Path Planning algo</w:t>
      </w:r>
      <w:r w:rsidR="003E1865">
        <w:t>r</w:t>
      </w:r>
      <w:r w:rsidR="000F41F4">
        <w:t>i</w:t>
      </w:r>
      <w:r w:rsidR="003E1865">
        <w:t xml:space="preserve">thms that require </w:t>
      </w:r>
      <w:r w:rsidR="003E1865">
        <w:lastRenderedPageBreak/>
        <w:t>prior knowledge of the map is that they do not, in and of themselves, account for the possibility that the environment may have changed, or the map may be somewhat inaccurate to begin with. This could potentially lead to the robot failing to find its objective or colliding with unforeseen obstacles etc.</w:t>
      </w:r>
      <w:r w:rsidR="000F41F4">
        <w:t xml:space="preserve"> </w:t>
      </w:r>
      <w:r w:rsidR="00431C3E">
        <w:t xml:space="preserve">However in a reactive controller, such as a Subsumption, other </w:t>
      </w:r>
      <w:r w:rsidR="00EC66ED">
        <w:t>behaviours</w:t>
      </w:r>
      <w:r w:rsidR="00431C3E">
        <w:t xml:space="preserve"> such as Obstacle Avoidance would take control of the robot in the eventuality that the robot is likely to collide with an obstacle.</w:t>
      </w:r>
      <w:r w:rsidR="00B72FFA">
        <w:t xml:space="preserve"> This algorithm will likely not be included in the implementation of this project, due to the high level of computation required. It would be very difficult to provide an implementation that would conform to the 10Hz cycle speed of the Aria programme</w:t>
      </w:r>
      <w:r w:rsidR="00EC2A3A">
        <w:t>.</w:t>
      </w:r>
    </w:p>
    <w:p w:rsidR="003F2232" w:rsidRDefault="003F2232" w:rsidP="004C55A2">
      <w:pPr>
        <w:pStyle w:val="Heading3"/>
        <w:spacing w:before="0" w:after="40"/>
      </w:pPr>
      <w:r>
        <w:tab/>
      </w:r>
      <w:r>
        <w:tab/>
      </w:r>
      <w:bookmarkStart w:id="41" w:name="_Toc444175164"/>
      <w:r w:rsidR="00896FA3">
        <w:t>Meadow M</w:t>
      </w:r>
      <w:r w:rsidR="00F5549F">
        <w:t>ap Method</w:t>
      </w:r>
      <w:r w:rsidR="00896FA3">
        <w:t>:</w:t>
      </w:r>
      <w:bookmarkEnd w:id="41"/>
    </w:p>
    <w:p w:rsidR="00F5549F" w:rsidRDefault="00F5549F" w:rsidP="004C55A2">
      <w:pPr>
        <w:spacing w:after="40"/>
      </w:pPr>
      <w:r>
        <w:t xml:space="preserve">The Meadow Map method </w:t>
      </w:r>
      <w:r w:rsidRPr="00F5549F">
        <w:rPr>
          <w:i/>
        </w:rPr>
        <w:t>(also known as hybrid vertex-graph free-space model)</w:t>
      </w:r>
      <w:r>
        <w:t xml:space="preserve"> </w:t>
      </w:r>
      <w:r w:rsidR="00F32975">
        <w:fldChar w:fldCharType="begin" w:fldLock="1"/>
      </w:r>
      <w:r w:rsidR="00DB6F43">
        <w:instrText>ADDIN CSL_CITATION { "citationItems" : [ { "id" : "ITEM-1", "itemData" : { "author" : [ { "dropping-particle" : "", "family" : "Planning", "given" : "Metric Path", "non-dropping-particle" : "", "parse-names" : false, "suffix" : "" } ], "id" : "ITEM-1", "issued" : { "date-parts" : [ [ "0" ] ] }, "title" : "Metric Path Planning", "type" : "article-journal" }, "uris" : [ "http://www.mendeley.com/documents/?uuid=bf170999-e8fd-48d9-9e40-9dc495587c9b" ] } ], "mendeley" : { "formattedCitation" : "[32]", "plainTextFormattedCitation" : "[32]", "previouslyFormattedCitation" : "[32]" }, "properties" : { "noteIndex" : 0 }, "schema" : "https://github.com/citation-style-language/schema/raw/master/csl-citation.json" }</w:instrText>
      </w:r>
      <w:r w:rsidR="00F32975">
        <w:fldChar w:fldCharType="separate"/>
      </w:r>
      <w:r w:rsidR="00F32975" w:rsidRPr="00F32975">
        <w:rPr>
          <w:noProof/>
        </w:rPr>
        <w:t>[32]</w:t>
      </w:r>
      <w:r w:rsidR="00F32975">
        <w:fldChar w:fldCharType="end"/>
      </w:r>
      <w:r w:rsidR="00F32975">
        <w:t xml:space="preserve"> </w:t>
      </w:r>
      <w:r>
        <w:t>work</w:t>
      </w:r>
      <w:r w:rsidR="00F32975">
        <w:t>s</w:t>
      </w:r>
      <w:r>
        <w:t xml:space="preserve"> by dividing the map </w:t>
      </w:r>
      <w:r w:rsidRPr="00F5549F">
        <w:rPr>
          <w:i/>
        </w:rPr>
        <w:t>(also known as the Configuration Space)</w:t>
      </w:r>
      <w:r w:rsidR="00DB6F43">
        <w:rPr>
          <w:i/>
        </w:rPr>
        <w:t xml:space="preserve"> </w:t>
      </w:r>
      <w:r w:rsidR="00DB6F43">
        <w:fldChar w:fldCharType="begin" w:fldLock="1"/>
      </w:r>
      <w:r w:rsidR="00145553">
        <w:instrText>ADDIN CSL_CITATION { "citationItems" : [ { "id" : "ITEM-1", "itemData" : { "author" : [ { "dropping-particle" : "", "family" : "Planning", "given" : "Metric Path", "non-dropping-particle" : "", "parse-names" : false, "suffix" : "" } ], "id" : "ITEM-1", "issued" : { "date-parts" : [ [ "0" ] ] }, "title" : "Metric Path Planning", "type" : "article-journal" }, "uris" : [ "http://www.mendeley.com/documents/?uuid=bf170999-e8fd-48d9-9e40-9dc495587c9b" ] } ], "mendeley" : { "formattedCitation" : "[32]", "plainTextFormattedCitation" : "[32]", "previouslyFormattedCitation" : "[32]" }, "properties" : { "noteIndex" : 0 }, "schema" : "https://github.com/citation-style-language/schema/raw/master/csl-citation.json" }</w:instrText>
      </w:r>
      <w:r w:rsidR="00DB6F43">
        <w:fldChar w:fldCharType="separate"/>
      </w:r>
      <w:r w:rsidR="00DB6F43" w:rsidRPr="00DB6F43">
        <w:rPr>
          <w:noProof/>
        </w:rPr>
        <w:t>[32]</w:t>
      </w:r>
      <w:r w:rsidR="00DB6F43">
        <w:fldChar w:fldCharType="end"/>
      </w:r>
      <w:r>
        <w:t xml:space="preserve"> into a series of convex polygons. The mid points of each vertex are then defined, these mid points become the “nodes” between which the algorithm then sorts through in order to find the shortest path for the robot to take </w:t>
      </w:r>
      <w:r>
        <w:rPr>
          <w:i/>
        </w:rPr>
        <w:t>(see figure below)</w:t>
      </w:r>
      <w:r>
        <w:t>.</w:t>
      </w:r>
    </w:p>
    <w:p w:rsidR="00F5549F" w:rsidRDefault="004C55A2" w:rsidP="004C55A2">
      <w:pPr>
        <w:spacing w:after="40"/>
      </w:pPr>
      <w:r>
        <w:rPr>
          <w:noProof/>
          <w:lang w:eastAsia="en-GB"/>
        </w:rPr>
        <mc:AlternateContent>
          <mc:Choice Requires="wpg">
            <w:drawing>
              <wp:anchor distT="0" distB="0" distL="114300" distR="114300" simplePos="0" relativeHeight="251632128" behindDoc="0" locked="0" layoutInCell="1" allowOverlap="1" wp14:anchorId="04AC8ECC" wp14:editId="6AEECEEC">
                <wp:simplePos x="0" y="0"/>
                <wp:positionH relativeFrom="column">
                  <wp:posOffset>545465</wp:posOffset>
                </wp:positionH>
                <wp:positionV relativeFrom="paragraph">
                  <wp:posOffset>37465</wp:posOffset>
                </wp:positionV>
                <wp:extent cx="5130800" cy="1151890"/>
                <wp:effectExtent l="0" t="0" r="0" b="0"/>
                <wp:wrapSquare wrapText="bothSides"/>
                <wp:docPr id="55" name="Group 55"/>
                <wp:cNvGraphicFramePr/>
                <a:graphic xmlns:a="http://schemas.openxmlformats.org/drawingml/2006/main">
                  <a:graphicData uri="http://schemas.microsoft.com/office/word/2010/wordprocessingGroup">
                    <wpg:wgp>
                      <wpg:cNvGrpSpPr/>
                      <wpg:grpSpPr>
                        <a:xfrm>
                          <a:off x="0" y="0"/>
                          <a:ext cx="5130800" cy="1151890"/>
                          <a:chOff x="0" y="0"/>
                          <a:chExt cx="5553075" cy="1362076"/>
                        </a:xfrm>
                      </wpg:grpSpPr>
                      <wpg:grpSp>
                        <wpg:cNvPr id="53" name="Group 53"/>
                        <wpg:cNvGrpSpPr/>
                        <wpg:grpSpPr>
                          <a:xfrm>
                            <a:off x="0" y="0"/>
                            <a:ext cx="5553075" cy="1152525"/>
                            <a:chOff x="0" y="0"/>
                            <a:chExt cx="5553075" cy="1152525"/>
                          </a:xfrm>
                        </wpg:grpSpPr>
                        <pic:pic xmlns:pic="http://schemas.openxmlformats.org/drawingml/2006/picture">
                          <pic:nvPicPr>
                            <pic:cNvPr id="52" name="Picture 52"/>
                            <pic:cNvPicPr>
                              <a:picLocks noChangeAspect="1"/>
                            </pic:cNvPicPr>
                          </pic:nvPicPr>
                          <pic:blipFill rotWithShape="1">
                            <a:blip r:embed="rId25">
                              <a:extLst>
                                <a:ext uri="{28A0092B-C50C-407E-A947-70E740481C1C}">
                                  <a14:useLocalDpi xmlns:a14="http://schemas.microsoft.com/office/drawing/2010/main" val="0"/>
                                </a:ext>
                              </a:extLst>
                            </a:blip>
                            <a:srcRect l="39700" t="41278" r="31923" b="44504"/>
                            <a:stretch/>
                          </pic:blipFill>
                          <pic:spPr bwMode="auto">
                            <a:xfrm>
                              <a:off x="0" y="0"/>
                              <a:ext cx="3619500" cy="113347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51" name="Picture 51"/>
                            <pic:cNvPicPr>
                              <a:picLocks noChangeAspect="1"/>
                            </pic:cNvPicPr>
                          </pic:nvPicPr>
                          <pic:blipFill rotWithShape="1">
                            <a:blip r:embed="rId26">
                              <a:extLst>
                                <a:ext uri="{28A0092B-C50C-407E-A947-70E740481C1C}">
                                  <a14:useLocalDpi xmlns:a14="http://schemas.microsoft.com/office/drawing/2010/main" val="0"/>
                                </a:ext>
                              </a:extLst>
                            </a:blip>
                            <a:srcRect l="44286" t="39903" r="36509" b="40834"/>
                            <a:stretch/>
                          </pic:blipFill>
                          <pic:spPr bwMode="auto">
                            <a:xfrm>
                              <a:off x="3714750" y="0"/>
                              <a:ext cx="1838325" cy="1152525"/>
                            </a:xfrm>
                            <a:prstGeom prst="rect">
                              <a:avLst/>
                            </a:prstGeom>
                            <a:ln>
                              <a:noFill/>
                            </a:ln>
                            <a:extLst>
                              <a:ext uri="{53640926-AAD7-44D8-BBD7-CCE9431645EC}">
                                <a14:shadowObscured xmlns:a14="http://schemas.microsoft.com/office/drawing/2010/main"/>
                              </a:ext>
                            </a:extLst>
                          </pic:spPr>
                        </pic:pic>
                      </wpg:grpSp>
                      <wps:wsp>
                        <wps:cNvPr id="54" name="Text Box 54"/>
                        <wps:cNvSpPr txBox="1"/>
                        <wps:spPr>
                          <a:xfrm>
                            <a:off x="0" y="1209676"/>
                            <a:ext cx="5553075" cy="152400"/>
                          </a:xfrm>
                          <a:prstGeom prst="rect">
                            <a:avLst/>
                          </a:prstGeom>
                          <a:solidFill>
                            <a:prstClr val="white"/>
                          </a:solidFill>
                          <a:ln>
                            <a:noFill/>
                          </a:ln>
                          <a:effectLst/>
                        </wps:spPr>
                        <wps:txbx>
                          <w:txbxContent>
                            <w:p w:rsidR="005B2455" w:rsidRPr="00621743" w:rsidRDefault="005B2455" w:rsidP="00621743">
                              <w:pPr>
                                <w:pStyle w:val="Caption"/>
                                <w:jc w:val="center"/>
                                <w:rPr>
                                  <w:noProof/>
                                  <w:sz w:val="14"/>
                                </w:rPr>
                              </w:pPr>
                              <w:r w:rsidRPr="00621743">
                                <w:rPr>
                                  <w:sz w:val="14"/>
                                </w:rPr>
                                <w:t xml:space="preserve">Figure </w:t>
                              </w:r>
                              <w:r w:rsidRPr="00621743">
                                <w:rPr>
                                  <w:sz w:val="14"/>
                                </w:rPr>
                                <w:fldChar w:fldCharType="begin"/>
                              </w:r>
                              <w:r w:rsidRPr="00621743">
                                <w:rPr>
                                  <w:sz w:val="14"/>
                                </w:rPr>
                                <w:instrText xml:space="preserve"> SEQ Figure \* ARABIC </w:instrText>
                              </w:r>
                              <w:r w:rsidRPr="00621743">
                                <w:rPr>
                                  <w:sz w:val="14"/>
                                </w:rPr>
                                <w:fldChar w:fldCharType="separate"/>
                              </w:r>
                              <w:r w:rsidR="00854A36">
                                <w:rPr>
                                  <w:noProof/>
                                  <w:sz w:val="14"/>
                                </w:rPr>
                                <w:t>5</w:t>
                              </w:r>
                              <w:r w:rsidRPr="00621743">
                                <w:rPr>
                                  <w:sz w:val="14"/>
                                </w:rPr>
                                <w:fldChar w:fldCharType="end"/>
                              </w:r>
                              <w:r w:rsidRPr="00621743">
                                <w:rPr>
                                  <w:sz w:val="14"/>
                                </w:rPr>
                                <w:t xml:space="preserve"> - Meadow Map Diagram (taken fromhttp://www.eecs.ucf.edu/~gitars/cap6671/Papers/metric_planning.pdf)</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id="Group 55" o:spid="_x0000_s1048" style="position:absolute;margin-left:42.95pt;margin-top:2.95pt;width:404pt;height:90.7pt;z-index:251632128;mso-width-relative:margin;mso-height-relative:margin" coordsize="55530,1362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">
                <v:group id="Group 53" o:spid="_x0000_s1049" style="position:absolute;width:55530;height:11525" coordsize="55530,115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IuF5a3FAAAA2wAA&#10;AA8AAAAAAAAAAAAAAAAAqgIAAGRycy9kb3ducmV2LnhtbFBLBQYAAAAABAAEAPoAAACcAwAAAAA=&#10;">
                  <v:shape id="Picture 52" o:spid="_x0000_s1050" type="#_x0000_t75" style="position:absolute;width:36195;height:1133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ZMFjbDAAAA2wAAAA8AAABkcnMvZG93bnJldi54bWxEj0+LwjAUxO/CfofwFrxpuoK6VKPIiuBB&#10;D/7Z+7N5ttXkpTTRVj+9WVjwOMzMb5jpvLVG3Kn2pWMFX/0EBHHmdMm5guNh1fsG4QOyRuOYFDzI&#10;w3z20Zliql3DO7rvQy4ihH2KCooQqlRKnxVk0fddRRy9s6sthijrXOoamwi3Rg6SZCQtlhwXCqzo&#10;p6Dsur9ZBZetubrH89k0v+Nzvr4tM7M8bZTqfraLCYhAbXiH/9trrWA4gL8v8QfI2Qs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RkwWNsMAAADbAAAADwAAAAAAAAAAAAAAAACf&#10;AgAAZHJzL2Rvd25yZXYueG1sUEsFBgAAAAAEAAQA9wAAAI8DAAAAAA==&#10;">
                    <v:imagedata r:id="rId27" o:title="" croptop="27052f" cropbottom="29166f" cropleft="26018f" cropright="20921f"/>
                    <v:path arrowok="t"/>
                  </v:shape>
                  <v:shape id="Picture 51" o:spid="_x0000_s1051" type="#_x0000_t75" style="position:absolute;left:37147;width:18383;height:1152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P4GnPEAAAA2wAAAA8AAABkcnMvZG93bnJldi54bWxEj9FqwkAURN8L/sNyC30pukmhjUQ3IoWU&#10;PClGP+CavU3SZu+m2W2Mf98VCj4OM3OGWW8m04mRBtdaVhAvIhDEldUt1wpOx3y+BOE8ssbOMim4&#10;koNNNntYY6rthQ80lr4WAcIuRQWN930qpasaMugWticO3qcdDPogh1rqAS8Bbjr5EkVv0mDLYaHB&#10;nt4bqr7LX6Pga+/KJPnh866/Rofnj11HcZEr9fQ4bVcgPE3+Hv5vF1rBawy3L+EHyOwP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FP4GnPEAAAA2wAAAA8AAAAAAAAAAAAAAAAA&#10;nwIAAGRycy9kb3ducmV2LnhtbFBLBQYAAAAABAAEAPcAAACQAwAAAAA=&#10;">
                    <v:imagedata r:id="rId28" o:title="" croptop="26151f" cropbottom="26761f" cropleft="29023f" cropright="23927f"/>
                    <v:path arrowok="t"/>
                  </v:shape>
                </v:group>
                <v:shape id="Text Box 54" o:spid="_x0000_s1052" type="#_x0000_t202" style="position:absolute;top:12096;width:55530;height:152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HNrncUA&#10;AADbAAAADwAAAGRycy9kb3ducmV2LnhtbESPT2vCQBTE7wW/w/KEXopuGlqR6CrWtNBDe9CK50f2&#10;mQSzb8Pumj/fvlsoeBxm5jfMejuYRnTkfG1ZwfM8AUFcWF1zqeD08zFbgvABWWNjmRSM5GG7mTys&#10;MdO25wN1x1CKCGGfoYIqhDaT0hcVGfRz2xJH72KdwRClK6V22Ee4aWSaJAtpsOa4UGFL+4qK6/Fm&#10;FCxyd+sPvH/KT+9f+N2W6fltPCv1OB12KxCBhnAP/7c/tYLXF/j7En+A3Pw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wc2udxQAAANsAAAAPAAAAAAAAAAAAAAAAAJgCAABkcnMv&#10;ZG93bnJldi54bWxQSwUGAAAAAAQABAD1AAAAigMAAAAA&#10;" stroked="f">
                  <v:textbox inset="0,0,0,0">
                    <w:txbxContent>
                      <w:p w:rsidR="005B2455" w:rsidRPr="00621743" w:rsidRDefault="005B2455" w:rsidP="00621743">
                        <w:pPr>
                          <w:pStyle w:val="Caption"/>
                          <w:jc w:val="center"/>
                          <w:rPr>
                            <w:noProof/>
                            <w:sz w:val="14"/>
                          </w:rPr>
                        </w:pPr>
                        <w:r w:rsidRPr="00621743">
                          <w:rPr>
                            <w:sz w:val="14"/>
                          </w:rPr>
                          <w:t xml:space="preserve">Figure </w:t>
                        </w:r>
                        <w:r w:rsidRPr="00621743">
                          <w:rPr>
                            <w:sz w:val="14"/>
                          </w:rPr>
                          <w:fldChar w:fldCharType="begin"/>
                        </w:r>
                        <w:r w:rsidRPr="00621743">
                          <w:rPr>
                            <w:sz w:val="14"/>
                          </w:rPr>
                          <w:instrText xml:space="preserve"> SEQ Figure \* ARABIC </w:instrText>
                        </w:r>
                        <w:r w:rsidRPr="00621743">
                          <w:rPr>
                            <w:sz w:val="14"/>
                          </w:rPr>
                          <w:fldChar w:fldCharType="separate"/>
                        </w:r>
                        <w:r w:rsidR="00854A36">
                          <w:rPr>
                            <w:noProof/>
                            <w:sz w:val="14"/>
                          </w:rPr>
                          <w:t>5</w:t>
                        </w:r>
                        <w:r w:rsidRPr="00621743">
                          <w:rPr>
                            <w:sz w:val="14"/>
                          </w:rPr>
                          <w:fldChar w:fldCharType="end"/>
                        </w:r>
                        <w:r w:rsidRPr="00621743">
                          <w:rPr>
                            <w:sz w:val="14"/>
                          </w:rPr>
                          <w:t xml:space="preserve"> - Meadow Map Diagram (taken fromhttp://www.eecs.ucf.edu/~gitars/cap6671/Papers/metric_planning.pdf)</w:t>
                        </w:r>
                      </w:p>
                    </w:txbxContent>
                  </v:textbox>
                </v:shape>
                <w10:wrap type="square"/>
              </v:group>
            </w:pict>
          </mc:Fallback>
        </mc:AlternateContent>
      </w:r>
    </w:p>
    <w:p w:rsidR="00F5549F" w:rsidRDefault="00F5549F" w:rsidP="004C55A2">
      <w:pPr>
        <w:spacing w:after="40"/>
        <w:rPr>
          <w:noProof/>
          <w:lang w:eastAsia="en-GB"/>
        </w:rPr>
      </w:pPr>
      <w:r w:rsidRPr="00F5549F">
        <w:rPr>
          <w:noProof/>
          <w:lang w:eastAsia="en-GB"/>
        </w:rPr>
        <w:t xml:space="preserve"> </w:t>
      </w:r>
    </w:p>
    <w:p w:rsidR="00621743" w:rsidRDefault="00621743" w:rsidP="004C55A2">
      <w:pPr>
        <w:spacing w:after="40"/>
        <w:rPr>
          <w:noProof/>
          <w:lang w:eastAsia="en-GB"/>
        </w:rPr>
      </w:pPr>
    </w:p>
    <w:p w:rsidR="00711319" w:rsidRDefault="00711319" w:rsidP="004C55A2">
      <w:pPr>
        <w:spacing w:after="40"/>
        <w:rPr>
          <w:noProof/>
          <w:lang w:eastAsia="en-GB"/>
        </w:rPr>
      </w:pPr>
    </w:p>
    <w:p w:rsidR="00ED2546" w:rsidRDefault="00ED2546" w:rsidP="004C55A2">
      <w:pPr>
        <w:spacing w:after="40"/>
        <w:rPr>
          <w:noProof/>
          <w:lang w:eastAsia="en-GB"/>
        </w:rPr>
      </w:pPr>
    </w:p>
    <w:p w:rsidR="00711319" w:rsidRDefault="00711319" w:rsidP="004C55A2">
      <w:pPr>
        <w:spacing w:after="40"/>
        <w:rPr>
          <w:noProof/>
          <w:lang w:eastAsia="en-GB"/>
        </w:rPr>
      </w:pPr>
    </w:p>
    <w:p w:rsidR="00621743" w:rsidRPr="00444CCE" w:rsidRDefault="00D23EE6" w:rsidP="004C55A2">
      <w:pPr>
        <w:spacing w:after="40"/>
      </w:pPr>
      <w:r>
        <w:t>This method is more computationally light than the A* method, as it does not involve iterating over every possible placement of the robot between the goal and itself.</w:t>
      </w:r>
      <w:r w:rsidR="0009521B">
        <w:t xml:space="preserve"> But it still cannot be said that this method is computationally efficient; the process of creating the polygons can be quite expensive</w:t>
      </w:r>
      <w:r w:rsidR="00145553">
        <w:t xml:space="preserve"> </w:t>
      </w:r>
      <w:r w:rsidR="00145553">
        <w:fldChar w:fldCharType="begin" w:fldLock="1"/>
      </w:r>
      <w:r w:rsidR="002B4E31">
        <w:instrText>ADDIN CSL_CITATION { "citationItems" : [ { "id" : "ITEM-1", "itemData" : { "author" : [ { "dropping-particle" : "", "family" : "Planning", "given" : "Metric Path", "non-dropping-particle" : "", "parse-names" : false, "suffix" : "" } ], "id" : "ITEM-1", "issued" : { "date-parts" : [ [ "0" ] ] }, "title" : "Metric Path Planning", "type" : "article-journal" }, "uris" : [ "http://www.mendeley.com/documents/?uuid=bf170999-e8fd-48d9-9e40-9dc495587c9b" ] } ], "mendeley" : { "formattedCitation" : "[32]", "plainTextFormattedCitation" : "[32]", "previouslyFormattedCitation" : "[32]" }, "properties" : { "noteIndex" : 0 }, "schema" : "https://github.com/citation-style-language/schema/raw/master/csl-citation.json" }</w:instrText>
      </w:r>
      <w:r w:rsidR="00145553">
        <w:fldChar w:fldCharType="separate"/>
      </w:r>
      <w:r w:rsidR="00145553" w:rsidRPr="00145553">
        <w:rPr>
          <w:noProof/>
        </w:rPr>
        <w:t>[32]</w:t>
      </w:r>
      <w:r w:rsidR="00145553">
        <w:fldChar w:fldCharType="end"/>
      </w:r>
      <w:r w:rsidR="00145553">
        <w:t>.</w:t>
      </w:r>
      <w:r>
        <w:t xml:space="preserve"> However again this behaviour does not have any in built redundancy for an incomplete map or a dynamic environment, such as the project brief requires</w:t>
      </w:r>
      <w:r w:rsidR="00F7690D">
        <w:t>, but again this functionality could be provided from the other behaviours working together.</w:t>
      </w:r>
      <w:r w:rsidR="00444CCE">
        <w:t xml:space="preserve"> One additional problem with this algorithm is that the final route provided can be somewhat jagged, this is because the path makes sense geometrically but perhaps not in terms of a path provided to a robot</w:t>
      </w:r>
      <w:r w:rsidR="002B4E31">
        <w:t xml:space="preserve"> </w:t>
      </w:r>
      <w:r w:rsidR="002B4E31">
        <w:fldChar w:fldCharType="begin" w:fldLock="1"/>
      </w:r>
      <w:r w:rsidR="002B4E31">
        <w:instrText>ADDIN CSL_CITATION { "citationItems" : [ { "id" : "ITEM-1", "itemData" : { "author" : [ { "dropping-particle" : "", "family" : "Planning", "given" : "Metric Path", "non-dropping-particle" : "", "parse-names" : false, "suffix" : "" } ], "id" : "ITEM-1", "issued" : { "date-parts" : [ [ "0" ] ] }, "title" : "Metric Path Planning", "type" : "article-journal" }, "uris" : [ "http://www.mendeley.com/documents/?uuid=bf170999-e8fd-48d9-9e40-9dc495587c9b" ] } ], "mendeley" : { "formattedCitation" : "[32]", "plainTextFormattedCitation" : "[32]", "previouslyFormattedCitation" : "[32]" }, "properties" : { "noteIndex" : 0 }, "schema" : "https://github.com/citation-style-language/schema/raw/master/csl-citation.json" }</w:instrText>
      </w:r>
      <w:r w:rsidR="002B4E31">
        <w:fldChar w:fldCharType="separate"/>
      </w:r>
      <w:r w:rsidR="002B4E31" w:rsidRPr="002B4E31">
        <w:rPr>
          <w:noProof/>
        </w:rPr>
        <w:t>[32]</w:t>
      </w:r>
      <w:r w:rsidR="002B4E31">
        <w:fldChar w:fldCharType="end"/>
      </w:r>
      <w:r w:rsidR="002B4E31">
        <w:t>.</w:t>
      </w:r>
      <w:r w:rsidR="00444CCE">
        <w:t xml:space="preserve"> This path therefore could be further optimised or “smoothed” so that it is more convenient for a robot to follow</w:t>
      </w:r>
      <w:r w:rsidR="002B4E31">
        <w:t xml:space="preserve"> </w:t>
      </w:r>
      <w:r w:rsidR="002B4E31">
        <w:fldChar w:fldCharType="begin" w:fldLock="1"/>
      </w:r>
      <w:r w:rsidR="0060325E">
        <w:instrText>ADDIN CSL_CITATION { "citationItems" : [ { "id" : "ITEM-1", "itemData" : { "author" : [ { "dropping-particle" : "", "family" : "Planning", "given" : "Metric Path", "non-dropping-particle" : "", "parse-names" : false, "suffix" : "" } ], "id" : "ITEM-1", "issued" : { "date-parts" : [ [ "0" ] ] }, "title" : "Metric Path Planning", "type" : "article-journal" }, "uris" : [ "http://www.mendeley.com/documents/?uuid=bf170999-e8fd-48d9-9e40-9dc495587c9b" ] } ], "mendeley" : { "formattedCitation" : "[32]", "plainTextFormattedCitation" : "[32]", "previouslyFormattedCitation" : "[32]" }, "properties" : { "noteIndex" : 0 }, "schema" : "https://github.com/citation-style-language/schema/raw/master/csl-citation.json" }</w:instrText>
      </w:r>
      <w:r w:rsidR="002B4E31">
        <w:fldChar w:fldCharType="separate"/>
      </w:r>
      <w:r w:rsidR="002B4E31" w:rsidRPr="002B4E31">
        <w:rPr>
          <w:noProof/>
        </w:rPr>
        <w:t>[32]</w:t>
      </w:r>
      <w:r w:rsidR="002B4E31">
        <w:fldChar w:fldCharType="end"/>
      </w:r>
      <w:r w:rsidR="002B4E31">
        <w:t>.</w:t>
      </w:r>
      <w:r w:rsidR="00444CCE">
        <w:t xml:space="preserve"> This would also take into account for the ability of a robot to turn gradually on an arc while moving; the solution provided by Meadow Maps only ever has the robot travel </w:t>
      </w:r>
      <w:r w:rsidR="00F33C93">
        <w:t xml:space="preserve">in a series of short straight lines. While this may provide the optimal solution in terms of ground covered, </w:t>
      </w:r>
      <w:r w:rsidR="00037C82">
        <w:t>it is unlikely to be</w:t>
      </w:r>
      <w:r w:rsidR="00F33C93">
        <w:t xml:space="preserve"> the shortest in terms of the amount of time taken for the robot to traverse this path.</w:t>
      </w:r>
      <w:r w:rsidR="00711319">
        <w:t xml:space="preserve"> </w:t>
      </w:r>
      <w:r w:rsidR="001C2BC7">
        <w:t>Overall the literature and the conclusions that have been drawn from it suggest that this method of path planning would not be suitable for this project; the level of computational complexity along with the risks involved with running this algorithm on an environment that may have unknown obstacles are too prohibitive</w:t>
      </w:r>
      <w:r w:rsidR="00BE559A">
        <w:t xml:space="preserve"> for it to be considered any fu</w:t>
      </w:r>
      <w:r w:rsidR="00E73B06">
        <w:t>r</w:t>
      </w:r>
      <w:r w:rsidR="00BE559A">
        <w:t>ther</w:t>
      </w:r>
      <w:r w:rsidR="00F622BB">
        <w:t>.</w:t>
      </w:r>
    </w:p>
    <w:p w:rsidR="006C3064" w:rsidRDefault="006C3064" w:rsidP="004C55A2">
      <w:pPr>
        <w:pStyle w:val="Heading1"/>
        <w:spacing w:before="0" w:after="40"/>
      </w:pPr>
      <w:bookmarkStart w:id="42" w:name="_Toc441155033"/>
      <w:bookmarkStart w:id="43" w:name="_Toc441155099"/>
      <w:bookmarkStart w:id="44" w:name="_Toc444175165"/>
      <w:r>
        <w:t>Concluded Design:</w:t>
      </w:r>
      <w:bookmarkEnd w:id="42"/>
      <w:bookmarkEnd w:id="43"/>
      <w:bookmarkEnd w:id="44"/>
    </w:p>
    <w:p w:rsidR="00C7064C" w:rsidRPr="00A81312" w:rsidRDefault="00F56E23" w:rsidP="004C55A2">
      <w:pPr>
        <w:spacing w:after="40"/>
      </w:pPr>
      <w:r>
        <w:t xml:space="preserve">Having completed the review of the relevant literature surround the various problems this project presents, a proposed design has been reached. This proposed design consists of a Subsumption Architecture providing the following behaviours: Obstacle Avoidance </w:t>
      </w:r>
      <w:r>
        <w:rPr>
          <w:i/>
        </w:rPr>
        <w:t>(using Potential Fields)</w:t>
      </w:r>
      <w:r>
        <w:t xml:space="preserve">, Edge Following </w:t>
      </w:r>
      <w:r>
        <w:rPr>
          <w:i/>
        </w:rPr>
        <w:t>(using PID)</w:t>
      </w:r>
      <w:r>
        <w:t xml:space="preserve">, Random Wandering </w:t>
      </w:r>
      <w:r>
        <w:rPr>
          <w:i/>
        </w:rPr>
        <w:t>(using the Potential Fields behaviour)</w:t>
      </w:r>
      <w:r>
        <w:t xml:space="preserve">, and Mapping </w:t>
      </w:r>
      <w:r>
        <w:rPr>
          <w:i/>
        </w:rPr>
        <w:t>(using the Modified Histogram Method)</w:t>
      </w:r>
      <w:r>
        <w:t>.</w:t>
      </w:r>
      <w:r w:rsidR="004A262C">
        <w:t xml:space="preserve"> A Subsumption Architecture was selected due to its ability to react in real time to the robot’s environment</w:t>
      </w:r>
      <w:r w:rsidR="00887AAA">
        <w:t xml:space="preserve"> </w:t>
      </w:r>
      <w:r w:rsidR="00887AAA">
        <w:fldChar w:fldCharType="begin" w:fldLock="1"/>
      </w:r>
      <w:r w:rsidR="00FB0B82">
        <w:instrText>ADDIN CSL_CITATION { "citationItems" : [ { "id" : "ITEM-1", "itemData" : { "author" : [ { "dropping-particle" : "", "family" : "Fitzpatrick", "given" : "Paul", "non-dropping-particle" : "", "parse-names" : false, "suffix" : "" } ], "id" : "ITEM-1", "issued" : { "date-parts" : [ [ "0" ] ] }, "title" : "Behaviour-Based Control in Mobile Robotics", "type" : "article-journal" }, "uris" : [ "http://www.mendeley.com/documents/?uuid=7be23a6d-d1ea-4f79-b32c-e8a5ff2068df" ] }, { "id" : "ITEM-2", "itemData" : { "DOI" : "10.1109/CAIA.1989.49141", "ISBN" : "0-8186-1902-3", "abstract" : "A subsumption architecture has been proposed as an effective approach for the construction of robust, real-time control systems for mobile robots. To investigate its strengths and weaknesses, a simulation of the architecture was developed called the Subsumption Architecture Tool (SAT). This simulation allows various models of system behavior to be quickly built and tested. During the building and testing of the SAT, issues related to some architectural features became evident: level of commitment of each layer; code redundancy; problem decomposition and programming style; complexity of large system; and abstract reasoning capabilities. The effects of these issues are presented with respect to the design and implementation choices of two sample layers of behavior. These layers are used to illustrate considerations that need to be taken into account when a project team is considering the use of the subsumption architecture or when a subsumption-architecture-based system is being designed and implemented", "author" : [ { "dropping-particle" : "", "family" : "Arnold", "given" : "J.E.", "non-dropping-particle" : "", "parse-names" : false, "suffix" : "" } ], "container-title" : "[1989] Proceedings. The Fifth Conference on Artificial Intelligence Applications", "id" : "ITEM-2", "issued" : { "date-parts" : [ [ "1989" ] ] }, "page" : "93-100", "publisher" : "IEEE Comput. Soc. Press", "title" : "Experiences with the subsumption architecture", "title-short" : "Artificial Intelligence Applications, 1989. Procee", "type" : "paper-conference" }, "uris" : [ "http://www.mendeley.com/documents/?uuid=469ecf89-1c61-4d1d-b92d-040ba50b155f" ] }, { "id" : "ITEM-3", "itemData" : { "ISBN" : "9780262256797", "abstract" : "This chapter contains sections titled: Behavior-Based Robotics, Designing a Subsumption-Based Robot, Examples of Subsumption-Based Architectures, Conclusions: The Subsumption Approach to Designing Intelligent Systems", "author" : [ { "dropping-particle" : "", "family" : "Pfeifer", "given" : "R.", "non-dropping-particle" : "", "parse-names" : false, "suffix" : "" }, { "dropping-particle" : "", "family" : "Scheier", "given" : "C.", "non-dropping-particle" : "", "parse-names" : false, "suffix" : "" } ], "id" : "ITEM-3", "issued" : { "date-parts" : [ [ "2001" ] ] }, "page" : "199-225", "publisher" : "MIT Press", "title" : "Understanding Intelligence", "type" : "article" }, "uris" : [ "http://www.mendeley.com/documents/?uuid=9854efd8-47b7-45b4-a044-6d1b081e1e19" ] } ], "mendeley" : { "formattedCitation" : "[3], [5], [6]", "plainTextFormattedCitation" : "[3], [5], [6]", "previouslyFormattedCitation" : "[3], [5], [6]" }, "properties" : { "noteIndex" : 0 }, "schema" : "https://github.com/citation-style-language/schema/raw/master/csl-citation.json" }</w:instrText>
      </w:r>
      <w:r w:rsidR="00887AAA">
        <w:fldChar w:fldCharType="separate"/>
      </w:r>
      <w:r w:rsidR="00887AAA" w:rsidRPr="00887AAA">
        <w:rPr>
          <w:noProof/>
        </w:rPr>
        <w:t>[3], [5], [6]</w:t>
      </w:r>
      <w:r w:rsidR="00887AAA">
        <w:fldChar w:fldCharType="end"/>
      </w:r>
      <w:r w:rsidR="004A262C">
        <w:t xml:space="preserve"> and due to the fact that this controller is already in built into the Aria Library.</w:t>
      </w:r>
      <w:r w:rsidR="00C068A8">
        <w:t xml:space="preserve"> Potential Fields obstacle avoidance was selected because of its ability to incorporate “reactive” path planning and obstacle avoidance, and because of the ability to avoid local minima</w:t>
      </w:r>
      <w:r w:rsidR="00FB0B82">
        <w:t xml:space="preserve"> </w:t>
      </w:r>
      <w:r w:rsidR="00FB0B82">
        <w:fldChar w:fldCharType="begin" w:fldLock="1"/>
      </w:r>
      <w:r w:rsidR="00FB0B82">
        <w:instrText>ADDIN CSL_CITATION { "citationItems" : [ { "id" : "ITEM-1", "itemData" : { "ISBN" : "9789604741441", "abstract" : "This paper proposes a novel, reactive algorithm for real time obstacle avoidance, compatible with low cost sonar or infrared sensors, fast enough to be implemented on embedded microcontrollers. We called this algorithm \u201cthe bubble rebound algorithm\u201d. According to this algorithm, only the obstacles detected within an area called \u201csensitivity bubble\u201d around the robot are considered. The shape and size of the sensitivity bubble are dynamically adjusted, depending on the kinematics of the robot. Upon detection of an obstacle, the robot \u201crebounds\u201d in a direction having the lowest density of obstacles, and continues its motion in this direction until the goal becomes visible, or a new obstacle is encountered. The performances and drawbacks of the method are described, based on the experimental results with simulators and real robots.", "author" : [ { "dropping-particle" : "", "family" : "Susnea", "given" : "Ioan", "non-dropping-particle" : "", "parse-names" : false, "suffix" : "" }, { "dropping-particle" : "", "family" : "Minzu", "given" : "Viorel", "non-dropping-particle" : "", "parse-names" : false, "suffix" : "" }, { "dropping-particle" : "", "family" : "Vasiliu", "given" : "Grigore", "non-dropping-particle" : "", "parse-names" : false, "suffix" : "" } ], "container-title" : "Recent Advances in Computational Intelligence, Man-Machine Systems and Cybernetics", "id" : "ITEM-1", "issue" : "figure 2", "issued" : { "date-parts" : [ [ "2009" ] ] }, "page" : "24-29", "title" : "Simple, real-time obstacle avoidance algorithm for mobile robots", "type" : "article-journal" }, "uris" : [ "http://www.mendeley.com/documents/?uuid=105d126b-a757-4af5-a22a-058d28730307" ] }, { "id" : "ITEM-2", "itemData" : { "URL" : "http://phoenix.goucher.edu/~jillz/cs325_robotics/goodrich_potential_fields.pdf", "accessed" : { "date-parts" : [ [ "2015", "11", "5" ] ] }, "id" : "ITEM-2", "issued" : { "date-parts" : [ [ "0" ] ] }, "title" : "Potential Fields Tutorial", "type" : "webpage" }, "uris" : [ "http://www.mendeley.com/documents/?uuid=dff99de1-fe61-4a7b-8fdf-dd8fe26a8636" ] }, { "id" : "ITEM-3", "itemData" : { "DOI" : "10.1109/21.44033", "ISSN" : "0018-9472", "abstract" : "A real-time obstacle avoidance approach for mobile robots has been developed and implemented. It permits the detection of unknown obstacles simultaneously with the steering of the mobile robot to avoid collisions and advance toward the target. The novelty of this approach, entitled the virtual force field method, lies in the integration of two known concepts: certainty grids for obstacle representation and potential fields for navigation. This combination is especially suitable for the accommodation of inaccurate sensor data as well as for sensor fusion and makes possible continuous motion of the robot with stopping in front of obstacles. This navigation algorithm also takes into account the dynamic behavior of a fast mobile robot and solves the local minimum trap problem. Experimental results from a mobile robot running at a maximum speed of 0.78 m/s demonstrate the power of the algorithm.", "author" : [ { "dropping-particle" : "", "family" : "Borenstein", "given" : "J.", "non-dropping-particle" : "", "parse-names" : false, "suffix" : "" }, { "dropping-particle" : "", "family" : "Koren", "given" : "Y.", "non-dropping-particle" : "", "parse-names" : false, "suffix" : "" } ], "container-title" : "IEEE Transactions on Systems, Man, and Cybernetics", "id" : "ITEM-3", "issue" : "5", "issued" : { "date-parts" : [ [ "1989", "9" ] ] }, "page" : "1179-1187", "title" : "Real-time obstacle avoidance for fast mobile robots", "title-short" : "Systems, Man and Cybernetics, IEEE Transactions on", "type" : "article-journal", "volume" : "19" }, "uris" : [ "http://www.mendeley.com/documents/?uuid=fddb00c1-173e-4dcb-a426-d388b5bbb276" ] }, { "id" : "ITEM-4", "itemData" : { "URL" : "http://www.cs.mcgill.ca/~hsafad/robotics/", "accessed" : { "date-parts" : [ [ "2015", "11", "10" ] ] }, "id" : "ITEM-4", "issued" : { "date-parts" : [ [ "0" ] ] }, "title" : "Local Path Planning Using Potential Field", "type" : "webpage" }, "uris" : [ "http://www.mendeley.com/documents/?uuid=5bb29810-d659-4833-93e3-a66faab04e63" ] } ], "mendeley" : { "formattedCitation" : "[8]\u2013[11]", "plainTextFormattedCitation" : "[8]\u2013[11]", "previouslyFormattedCitation" : "[8]\u2013[11]" }, "properties" : { "noteIndex" : 0 }, "schema" : "https://github.com/citation-style-language/schema/raw/master/csl-citation.json" }</w:instrText>
      </w:r>
      <w:r w:rsidR="00FB0B82">
        <w:fldChar w:fldCharType="separate"/>
      </w:r>
      <w:r w:rsidR="00FB0B82" w:rsidRPr="00FB0B82">
        <w:rPr>
          <w:noProof/>
        </w:rPr>
        <w:t>[8]–[11]</w:t>
      </w:r>
      <w:r w:rsidR="00FB0B82">
        <w:fldChar w:fldCharType="end"/>
      </w:r>
      <w:r w:rsidR="00C068A8">
        <w:t xml:space="preserve">. </w:t>
      </w:r>
      <w:r w:rsidR="009139FD">
        <w:t>A PID controller was selected for the Edge Following behaviour in part because the project brief required the use of feedback control for at least one behaviour, and in part because PID provides a computationally light and robust solution to the problem of Line / Edge Following</w:t>
      </w:r>
      <w:r w:rsidR="00FB0B82">
        <w:t xml:space="preserve"> </w:t>
      </w:r>
      <w:r w:rsidR="00FB0B82">
        <w:fldChar w:fldCharType="begin" w:fldLock="1"/>
      </w:r>
      <w:r w:rsidR="00E65CA4">
        <w:instrText>ADDIN CSL_CITATION { "citationItems" : [ { "id" : "ITEM-1", "itemData" : { "URL" : "https://web.stanford.edu/~boyd/ee102/ctrl-static.pdf", "accessed" : { "date-parts" : [ [ "2016", "2", "9" ] ] }, "id" : "ITEM-1", "issued" : { "date-parts" : [ [ "0" ] ] }, "title" : "Feedback Control Lecture", "type" : "webpage" }, "uris" : [ "http://www.mendeley.com/documents/?uuid=8ee8fa37-dd84-42d1-8343-1b88089f43af" ] }, { "id" : "ITEM-2", "itemData" : { "URL" : "http://www.control.utoronto.ca/people/profs/francis/dft.pdf", "accessed" : { "date-parts" : [ [ "2016", "2", "9" ] ] }, "author" : [ { "dropping-particle" : "", "family" : "Doyle", "given" : "John", "non-dropping-particle" : "", "parse-names" : false, "suffix" : "" }, { "dropping-particle" : "", "family" : "Francis", "given" : "Bruce", "non-dropping-particle" : "", "parse-names" : false, "suffix" : "" }, { "dropping-particle" : "", "family" : "Tannenbaum", "given" : "Allen", "non-dropping-particle" : "", "parse-names" : false, "suffix" : "" } ], "id" : "ITEM-2", "issued" : { "date-parts" : [ [ "0" ] ] }, "title" : "Feedback Control Theory", "type" : "webpage" }, "uris" : [ "http://www.mendeley.com/documents/?uuid=1ee301fd-47aa-404e-ac18-98897d0e38f5" ] }, { "id" : "ITEM-3", "itemData" : { "URL" : "http://ctms.engin.umich.edu/CTMS/index.php?example=Introduction&amp;section=ControlPID", "accessed" : { "date-parts" : [ [ "2016", "2", "9" ] ] }, "id" : "ITEM-3", "issued" : { "date-parts" : [ [ "0" ] ] }, "title" : "Control Tutorials for MATLAB and Simulink - Introduction: PID Controller Design", "type" : "webpage" }, "uris" : [ "http://www.mendeley.com/documents/?uuid=6f0a2e4e-9ef5-4039-9acb-a47bd516645b" ] }, { "id" : "ITEM-4", "itemData" : { "URL" : "http://cms.edn.com/contenteetimes/documents/embedded.com/2000/f-wescot.pdf", "accessed" : { "date-parts" : [ [ "2016", "2", "9" ] ] }, "id" : "ITEM-4", "issued" : { "date-parts" : [ [ "0" ] ] }, "title" : "PID without a PHD", "type" : "webpage" }, "uris" : [ "http://www.mendeley.com/documents/?uuid=bac2ded8-e175-4cb0-9015-65a05489cc65" ] }, { "id" : "ITEM-5", "itemData" : { "abstract" : "The Design Requirements of the System 40 The Schematic of the DC Motor 40 The Parameters of the DC Motor 41 The open loop transfer function of the DC motor 41 s*-domain to z-domain with ZOH (only plant-DC motor) 45 The Step Response of the System with PID Controller 48 PID Controller Design for Controlling DC Motor Position in the Project 48 The Design Requirements of the System 50 The Transfer Function of the DC Motor with Zero Order Hold 53 Conclusions 57 Appendix 58 2 Introduction:", "author" : [ { "dropping-particle" : "", "family" : "Temel", "given" : "Sena", "non-dropping-particle" : "", "parse-names" : false, "suffix" : "" }, { "dropping-particle" : "", "family" : "Ya\u011fli", "given" : "Semih", "non-dropping-particle" : "", "parse-names" : false, "suffix" : "" }, { "dropping-particle" : "", "family" : "G\u00f6ren", "given" : "S", "non-dropping-particle" : "", "parse-names" : false, "suffix" : "" } ], "container-title" : "https://www.google.com.pr/url?sa=t&amp;rct=j&amp;q=&amp;esrc=s&amp;source=web&amp;cd=1&amp;cad=rja&amp;uact=8&amp;ved=0CB0QFjAAahUKEwig6ZPnyInJAhUG5CYKHX6oBDI&amp;url=http%3A%2F%2Fwww.researchgate.net%2Ffile.PostFileLoader.html%3Fid%3D54685991d11b8bc9668b461a%26assetKey%3DAS%253A27363520017", "id" : "ITEM-5", "issued" : { "date-parts" : [ [ "2012" ] ] }, "page" : "63", "title" : "Electrical and Electronics Ee402- Discrete Time Control Systems Recitation 4 Report P , Pd , Pi , Pid Controllers", "type" : "article-journal" }, "uris" : [ "http://www.mendeley.com/documents/?uuid=a73807b0-bed8-478a-9de8-0cc2fc924bf7" ] } ], "mendeley" : { "formattedCitation" : "[14]\u2013[18]", "plainTextFormattedCitation" : "[14]\u2013[18]", "previouslyFormattedCitation" : "[14]\u2013[18]" }, "properties" : { "noteIndex" : 0 }, "schema" : "https://github.com/citation-style-language/schema/raw/master/csl-citation.json" }</w:instrText>
      </w:r>
      <w:r w:rsidR="00FB0B82">
        <w:fldChar w:fldCharType="separate"/>
      </w:r>
      <w:r w:rsidR="00FB0B82" w:rsidRPr="00FB0B82">
        <w:rPr>
          <w:noProof/>
        </w:rPr>
        <w:t>[14]–[18]</w:t>
      </w:r>
      <w:r w:rsidR="00FB0B82">
        <w:fldChar w:fldCharType="end"/>
      </w:r>
      <w:r w:rsidR="009139FD">
        <w:t>.</w:t>
      </w:r>
      <w:r w:rsidR="006F3E1B">
        <w:t xml:space="preserve"> A m</w:t>
      </w:r>
      <w:r w:rsidR="00B95B8D">
        <w:t>apping</w:t>
      </w:r>
      <w:r w:rsidR="00026AF2">
        <w:t xml:space="preserve"> behaviour was selected over a path pl</w:t>
      </w:r>
      <w:r w:rsidR="00B95B8D">
        <w:t>anning behaviour in part due to the increased level of computation involved, and also because the project brief states that the robot must be able to adapt to multiple maps and changing environments. These qualities are not the strongpoint of path planning algorithms, but have little or no impact on how well a mapping behaviour will function.</w:t>
      </w:r>
      <w:r w:rsidR="00AD1F4C">
        <w:t xml:space="preserve"> The Modified Histogram method was selected for this behaviour because, judging from the literature it provides a very accurate </w:t>
      </w:r>
      <w:r w:rsidR="00AD1F4C">
        <w:lastRenderedPageBreak/>
        <w:t>solution for relatively low computational cost</w:t>
      </w:r>
      <w:r w:rsidR="00E65CA4">
        <w:t xml:space="preserve"> </w:t>
      </w:r>
      <w:r w:rsidR="00E65CA4">
        <w:fldChar w:fldCharType="begin" w:fldLock="1"/>
      </w:r>
      <w:r w:rsidR="003736FC">
        <w:instrText>ADDIN CSL_CITATION { "citationItems" : [ { "id" : "ITEM-1", "itemData" : { "DOI" : "10.1109/AMC.2012.6197140", "ISBN" : "978-1-4577-1073-5", "abstract" : "In this paper we introduce a modification of histogramic in - motion mapping technique for mobile robots. This modification is based on the premise that precise sonar model is not required for accurate map building. We use uniform random distribution approach to replace the probabilistic model of sonar sensor. Problem of localization of the mobile robot is also discussed as it is very important for the precise mapping of the environment. For this purpose we used odometry measurements processed by Extended Kalman Filter for the robot localization. It is shown that this method gives precise maps of an environment in Player/Stage simulator, and also with real world scenarios.", "author" : [ { "dropping-particle" : "", "family" : "Osmankovic", "given" : "Dinko", "non-dropping-particle" : "", "parse-names" : false, "suffix" : "" }, { "dropping-particle" : "", "family" : "Velagic", "given" : "Jasmin", "non-dropping-particle" : "", "parse-names" : false, "suffix" : "" } ], "container-title" : "2012 12th IEEE International Workshop on Advanced Motion Control (AMC)", "id" : "ITEM-1", "issued" : { "date-parts" : [ [ "2012", "3" ] ] }, "page" : "1-6", "publisher" : "IEEE", "title" : "Modified histogramic technique for mobile robot indoor environment mapping based on uniform random distribution", "title-short" : "Advanced Motion Control (AMC), 2012 12th IEEE Inte", "type" : "paper-conference" }, "uris" : [ "http://www.mendeley.com/documents/?uuid=c6dd7082-72f3-4f0a-9a10-76f2b3dde625" ] } ], "mendeley" : { "formattedCitation" : "[28]", "plainTextFormattedCitation" : "[28]", "previouslyFormattedCitation" : "[28]" }, "properties" : { "noteIndex" : 0 }, "schema" : "https://github.com/citation-style-language/schema/raw/master/csl-citation.json" }</w:instrText>
      </w:r>
      <w:r w:rsidR="00E65CA4">
        <w:fldChar w:fldCharType="separate"/>
      </w:r>
      <w:r w:rsidR="00312907" w:rsidRPr="00312907">
        <w:rPr>
          <w:noProof/>
        </w:rPr>
        <w:t>[28]</w:t>
      </w:r>
      <w:r w:rsidR="00E65CA4">
        <w:fldChar w:fldCharType="end"/>
      </w:r>
      <w:r w:rsidR="00AD1F4C">
        <w:t>.</w:t>
      </w:r>
      <w:r w:rsidR="00A81312">
        <w:t xml:space="preserve"> Additionally, due to the high degree of accuracy in Aria’s localisation model for the robot, the largest source of error in this algorithm is effectively removed entirely</w:t>
      </w:r>
      <w:r w:rsidR="00E65CA4">
        <w:t xml:space="preserve"> </w:t>
      </w:r>
      <w:r w:rsidR="00E65CA4">
        <w:fldChar w:fldCharType="begin" w:fldLock="1"/>
      </w:r>
      <w:r w:rsidR="003736FC">
        <w:instrText>ADDIN CSL_CITATION { "citationItems" : [ { "id" : "ITEM-1", "itemData" : { "DOI" : "10.1109/AMC.2012.6197140", "ISBN" : "978-1-4577-1073-5", "abstract" : "In this paper we introduce a modification of histogramic in - motion mapping technique for mobile robots. This modification is based on the premise that precise sonar model is not required for accurate map building. We use uniform random distribution approach to replace the probabilistic model of sonar sensor. Problem of localization of the mobile robot is also discussed as it is very important for the precise mapping of the environment. For this purpose we used odometry measurements processed by Extended Kalman Filter for the robot localization. It is shown that this method gives precise maps of an environment in Player/Stage simulator, and also with real world scenarios.", "author" : [ { "dropping-particle" : "", "family" : "Osmankovic", "given" : "Dinko", "non-dropping-particle" : "", "parse-names" : false, "suffix" : "" }, { "dropping-particle" : "", "family" : "Velagic", "given" : "Jasmin", "non-dropping-particle" : "", "parse-names" : false, "suffix" : "" } ], "container-title" : "2012 12th IEEE International Workshop on Advanced Motion Control (AMC)", "id" : "ITEM-1", "issued" : { "date-parts" : [ [ "2012", "3" ] ] }, "page" : "1-6", "publisher" : "IEEE", "title" : "Modified histogramic technique for mobile robot indoor environment mapping based on uniform random distribution", "title-short" : "Advanced Motion Control (AMC), 2012 12th IEEE Inte", "type" : "paper-conference" }, "uris" : [ "http://www.mendeley.com/documents/?uuid=c6dd7082-72f3-4f0a-9a10-76f2b3dde625" ] } ], "mendeley" : { "formattedCitation" : "[28]", "plainTextFormattedCitation" : "[28]", "previouslyFormattedCitation" : "[28]" }, "properties" : { "noteIndex" : 0 }, "schema" : "https://github.com/citation-style-language/schema/raw/master/csl-citation.json" }</w:instrText>
      </w:r>
      <w:r w:rsidR="00E65CA4">
        <w:fldChar w:fldCharType="separate"/>
      </w:r>
      <w:r w:rsidR="00312907" w:rsidRPr="00312907">
        <w:rPr>
          <w:noProof/>
        </w:rPr>
        <w:t>[28]</w:t>
      </w:r>
      <w:r w:rsidR="00E65CA4">
        <w:fldChar w:fldCharType="end"/>
      </w:r>
      <w:r w:rsidR="00A81312">
        <w:t>.</w:t>
      </w:r>
    </w:p>
    <w:p w:rsidR="006C3064" w:rsidRDefault="006C3064" w:rsidP="004C55A2">
      <w:pPr>
        <w:pStyle w:val="Heading1"/>
        <w:spacing w:before="0" w:after="40"/>
      </w:pPr>
      <w:bookmarkStart w:id="45" w:name="_Toc441155034"/>
      <w:bookmarkStart w:id="46" w:name="_Toc441155100"/>
      <w:bookmarkStart w:id="47" w:name="_Toc444175166"/>
      <w:r>
        <w:t>Implementation</w:t>
      </w:r>
      <w:r w:rsidR="00732E89">
        <w:t>/Approach to Problem</w:t>
      </w:r>
      <w:r>
        <w:t>:</w:t>
      </w:r>
      <w:bookmarkEnd w:id="45"/>
      <w:bookmarkEnd w:id="46"/>
      <w:bookmarkEnd w:id="47"/>
    </w:p>
    <w:p w:rsidR="0055093B" w:rsidRDefault="0055093B" w:rsidP="004C55A2">
      <w:pPr>
        <w:pStyle w:val="Heading2"/>
        <w:spacing w:before="0" w:after="40"/>
        <w:ind w:left="720"/>
      </w:pPr>
      <w:bookmarkStart w:id="48" w:name="_Toc444175167"/>
      <w:r>
        <w:t>Software Architecture:</w:t>
      </w:r>
      <w:bookmarkEnd w:id="48"/>
    </w:p>
    <w:p w:rsidR="00FC51B2" w:rsidRDefault="00BE27FE" w:rsidP="004C55A2">
      <w:pPr>
        <w:spacing w:after="40"/>
      </w:pPr>
      <w:r>
        <w:rPr>
          <w:noProof/>
          <w:lang w:eastAsia="en-GB"/>
        </w:rPr>
        <mc:AlternateContent>
          <mc:Choice Requires="wpg">
            <w:drawing>
              <wp:anchor distT="0" distB="0" distL="114300" distR="114300" simplePos="0" relativeHeight="251673088" behindDoc="0" locked="0" layoutInCell="1" allowOverlap="1" wp14:anchorId="6A8E09AE" wp14:editId="66163E09">
                <wp:simplePos x="0" y="0"/>
                <wp:positionH relativeFrom="column">
                  <wp:posOffset>2002155</wp:posOffset>
                </wp:positionH>
                <wp:positionV relativeFrom="paragraph">
                  <wp:posOffset>2215515</wp:posOffset>
                </wp:positionV>
                <wp:extent cx="3257550" cy="1380490"/>
                <wp:effectExtent l="0" t="0" r="0" b="0"/>
                <wp:wrapSquare wrapText="bothSides"/>
                <wp:docPr id="85" name="Group 85"/>
                <wp:cNvGraphicFramePr/>
                <a:graphic xmlns:a="http://schemas.openxmlformats.org/drawingml/2006/main">
                  <a:graphicData uri="http://schemas.microsoft.com/office/word/2010/wordprocessingGroup">
                    <wpg:wgp>
                      <wpg:cNvGrpSpPr/>
                      <wpg:grpSpPr>
                        <a:xfrm>
                          <a:off x="0" y="0"/>
                          <a:ext cx="3257550" cy="1380490"/>
                          <a:chOff x="0" y="0"/>
                          <a:chExt cx="4206875" cy="2003604"/>
                        </a:xfrm>
                      </wpg:grpSpPr>
                      <pic:pic xmlns:pic="http://schemas.openxmlformats.org/drawingml/2006/picture">
                        <pic:nvPicPr>
                          <pic:cNvPr id="83" name="Picture 83"/>
                          <pic:cNvPicPr>
                            <a:picLocks noChangeAspect="1"/>
                          </pic:cNvPicPr>
                        </pic:nvPicPr>
                        <pic:blipFill rotWithShape="1">
                          <a:blip r:embed="rId29">
                            <a:extLst>
                              <a:ext uri="{28A0092B-C50C-407E-A947-70E740481C1C}">
                                <a14:useLocalDpi xmlns:a14="http://schemas.microsoft.com/office/drawing/2010/main" val="0"/>
                              </a:ext>
                            </a:extLst>
                          </a:blip>
                          <a:srcRect l="40846" t="29353" r="31206" b="51613"/>
                          <a:stretch/>
                        </pic:blipFill>
                        <pic:spPr bwMode="auto">
                          <a:xfrm>
                            <a:off x="0" y="0"/>
                            <a:ext cx="4206875" cy="1790700"/>
                          </a:xfrm>
                          <a:prstGeom prst="rect">
                            <a:avLst/>
                          </a:prstGeom>
                          <a:ln>
                            <a:noFill/>
                          </a:ln>
                          <a:extLst>
                            <a:ext uri="{53640926-AAD7-44D8-BBD7-CCE9431645EC}">
                              <a14:shadowObscured xmlns:a14="http://schemas.microsoft.com/office/drawing/2010/main"/>
                            </a:ext>
                          </a:extLst>
                        </pic:spPr>
                      </pic:pic>
                      <wps:wsp>
                        <wps:cNvPr id="84" name="Text Box 84"/>
                        <wps:cNvSpPr txBox="1"/>
                        <wps:spPr>
                          <a:xfrm>
                            <a:off x="0" y="1847851"/>
                            <a:ext cx="4206875" cy="155753"/>
                          </a:xfrm>
                          <a:prstGeom prst="rect">
                            <a:avLst/>
                          </a:prstGeom>
                          <a:solidFill>
                            <a:prstClr val="white"/>
                          </a:solidFill>
                          <a:ln>
                            <a:noFill/>
                          </a:ln>
                          <a:effectLst/>
                        </wps:spPr>
                        <wps:txbx>
                          <w:txbxContent>
                            <w:p w:rsidR="005B2455" w:rsidRPr="00AA1C71" w:rsidRDefault="005B2455" w:rsidP="00AA1C71">
                              <w:pPr>
                                <w:pStyle w:val="Caption"/>
                                <w:jc w:val="center"/>
                                <w:rPr>
                                  <w:noProof/>
                                  <w:sz w:val="14"/>
                                </w:rPr>
                              </w:pPr>
                              <w:r w:rsidRPr="00AA1C71">
                                <w:rPr>
                                  <w:sz w:val="14"/>
                                </w:rPr>
                                <w:t xml:space="preserve">Figure </w:t>
                              </w:r>
                              <w:r w:rsidRPr="00AA1C71">
                                <w:rPr>
                                  <w:sz w:val="14"/>
                                </w:rPr>
                                <w:fldChar w:fldCharType="begin"/>
                              </w:r>
                              <w:r w:rsidRPr="00AA1C71">
                                <w:rPr>
                                  <w:sz w:val="14"/>
                                </w:rPr>
                                <w:instrText xml:space="preserve"> SEQ Figure \* ARABIC </w:instrText>
                              </w:r>
                              <w:r w:rsidRPr="00AA1C71">
                                <w:rPr>
                                  <w:sz w:val="14"/>
                                </w:rPr>
                                <w:fldChar w:fldCharType="separate"/>
                              </w:r>
                              <w:r w:rsidR="00854A36">
                                <w:rPr>
                                  <w:noProof/>
                                  <w:sz w:val="14"/>
                                </w:rPr>
                                <w:t>6</w:t>
                              </w:r>
                              <w:r w:rsidRPr="00AA1C71">
                                <w:rPr>
                                  <w:sz w:val="14"/>
                                </w:rPr>
                                <w:fldChar w:fldCharType="end"/>
                              </w:r>
                              <w:r w:rsidRPr="00AA1C71">
                                <w:rPr>
                                  <w:sz w:val="14"/>
                                </w:rPr>
                                <w:t xml:space="preserve"> - Subsumption Architecture Diagram</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id="Group 85" o:spid="_x0000_s1053" style="position:absolute;margin-left:157.65pt;margin-top:174.45pt;width:256.5pt;height:108.7pt;z-index:251673088;mso-width-relative:margin;mso-height-relative:margin" coordsize="42068,2003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">
                <v:shape id="Picture 83" o:spid="_x0000_s1054" type="#_x0000_t75" style="position:absolute;width:42068;height:1790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BRVfzCAAAA2wAAAA8AAABkcnMvZG93bnJldi54bWxEj0+LwjAUxO+C3yE8wZum/kGkaxQRdtnL&#10;gq3CXh/Nsyk2L90m1u63N4LgcZiZ3zCbXW9r0VHrK8cKZtMEBHHhdMWlgvPpc7IG4QOyxtoxKfgn&#10;D7vtcLDBVLs7Z9TloRQRwj5FBSaEJpXSF4Ys+qlriKN3ca3FEGVbSt3iPcJtLedJspIWK44LBhs6&#10;GCqu+c0q8Ln/Wuarw/HvpE3902X0m3Wk1HjU7z9ABOrDO/xqf2sF6wU8v8QfILcP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QUVX8wgAAANsAAAAPAAAAAAAAAAAAAAAAAJ8C&#10;AABkcnMvZG93bnJldi54bWxQSwUGAAAAAAQABAD3AAAAjgMAAAAA&#10;">
                  <v:imagedata r:id="rId30" o:title="" croptop="19237f" cropbottom="33825f" cropleft="26769f" cropright="20451f"/>
                  <v:path arrowok="t"/>
                </v:shape>
                <v:shape id="Text Box 84" o:spid="_x0000_s1055" type="#_x0000_t202" style="position:absolute;top:18478;width:42068;height:155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hNH2sMA&#10;AADbAAAADwAAAGRycy9kb3ducmV2LnhtbESPzYvCMBTE74L/Q3iCF9FUEZFqFD9hD+7BDzw/mrdt&#10;2ealJNHW/34jCHscZuY3zHLdmko8yfnSsoLxKAFBnFldcq7gdj0O5yB8QNZYWSYFL/KwXnU7S0y1&#10;bfhMz0vIRYSwT1FBEUKdSumzggz6ka2Jo/djncEQpculdthEuKnkJElm0mDJcaHAmnYFZb+Xh1Ew&#10;27tHc+bdYH87nPC7zif37euuVL/XbhYgArXhP/xpf2kF8ym8v8QfIFd/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hNH2sMAAADbAAAADwAAAAAAAAAAAAAAAACYAgAAZHJzL2Rv&#10;d25yZXYueG1sUEsFBgAAAAAEAAQA9QAAAIgDAAAAAA==&#10;" stroked="f">
                  <v:textbox inset="0,0,0,0">
                    <w:txbxContent>
                      <w:p w:rsidR="005B2455" w:rsidRPr="00AA1C71" w:rsidRDefault="005B2455" w:rsidP="00AA1C71">
                        <w:pPr>
                          <w:pStyle w:val="Caption"/>
                          <w:jc w:val="center"/>
                          <w:rPr>
                            <w:noProof/>
                            <w:sz w:val="14"/>
                          </w:rPr>
                        </w:pPr>
                        <w:r w:rsidRPr="00AA1C71">
                          <w:rPr>
                            <w:sz w:val="14"/>
                          </w:rPr>
                          <w:t xml:space="preserve">Figure </w:t>
                        </w:r>
                        <w:r w:rsidRPr="00AA1C71">
                          <w:rPr>
                            <w:sz w:val="14"/>
                          </w:rPr>
                          <w:fldChar w:fldCharType="begin"/>
                        </w:r>
                        <w:r w:rsidRPr="00AA1C71">
                          <w:rPr>
                            <w:sz w:val="14"/>
                          </w:rPr>
                          <w:instrText xml:space="preserve"> SEQ Figure \* ARABIC </w:instrText>
                        </w:r>
                        <w:r w:rsidRPr="00AA1C71">
                          <w:rPr>
                            <w:sz w:val="14"/>
                          </w:rPr>
                          <w:fldChar w:fldCharType="separate"/>
                        </w:r>
                        <w:r w:rsidR="00854A36">
                          <w:rPr>
                            <w:noProof/>
                            <w:sz w:val="14"/>
                          </w:rPr>
                          <w:t>6</w:t>
                        </w:r>
                        <w:r w:rsidRPr="00AA1C71">
                          <w:rPr>
                            <w:sz w:val="14"/>
                          </w:rPr>
                          <w:fldChar w:fldCharType="end"/>
                        </w:r>
                        <w:r w:rsidRPr="00AA1C71">
                          <w:rPr>
                            <w:sz w:val="14"/>
                          </w:rPr>
                          <w:t xml:space="preserve"> - Subsumption Architecture Diagram</w:t>
                        </w:r>
                      </w:p>
                    </w:txbxContent>
                  </v:textbox>
                </v:shape>
                <w10:wrap type="square"/>
              </v:group>
            </w:pict>
          </mc:Fallback>
        </mc:AlternateContent>
      </w:r>
      <w:r w:rsidR="00FC51B2">
        <w:t>The Subsumption architecture used as a co</w:t>
      </w:r>
      <w:r w:rsidR="006E0CB1">
        <w:t>ntroller for this project</w:t>
      </w:r>
      <w:r w:rsidR="00FC51B2">
        <w:t xml:space="preserve"> </w:t>
      </w:r>
      <w:r w:rsidR="006E0CB1">
        <w:t>because it</w:t>
      </w:r>
      <w:r w:rsidR="00FC51B2">
        <w:t xml:space="preserve"> ensure</w:t>
      </w:r>
      <w:r w:rsidR="006E0CB1">
        <w:t>d</w:t>
      </w:r>
      <w:r w:rsidR="00FC51B2">
        <w:t xml:space="preserve"> that </w:t>
      </w:r>
      <w:proofErr w:type="gramStart"/>
      <w:r w:rsidR="00FC51B2">
        <w:t>each behaviour</w:t>
      </w:r>
      <w:proofErr w:type="gramEnd"/>
      <w:r w:rsidR="00FC51B2">
        <w:t xml:space="preserve"> ran at the appropriate time. </w:t>
      </w:r>
      <w:r w:rsidR="00987C10">
        <w:t xml:space="preserve">All behaviours were processed in parallel, and the priority system that Aria uses to configure which behaviours can subsume others allowed a fairly smooth transition between behaviours to be set up. Initially there were issues with this implementation; whereby the Edge Following and Obstacle Avoidance behaviours seemed to “fight” each other, resulting </w:t>
      </w:r>
      <w:proofErr w:type="gramStart"/>
      <w:r w:rsidR="00987C10">
        <w:t>in neither behaviour</w:t>
      </w:r>
      <w:proofErr w:type="gramEnd"/>
      <w:r w:rsidR="00987C10">
        <w:t xml:space="preserve"> becoming evident. However this was overcome by tailoring the priorities these behaviours and by ensuring that both behaviours only wrote to the “</w:t>
      </w:r>
      <w:proofErr w:type="spellStart"/>
      <w:r w:rsidR="00987C10">
        <w:t>ArActionDesired</w:t>
      </w:r>
      <w:proofErr w:type="spellEnd"/>
      <w:r w:rsidR="00987C10">
        <w:t>” object, as opposed to the robot object itself.</w:t>
      </w:r>
      <w:r w:rsidR="00C11B94">
        <w:t xml:space="preserve"> There was also a small issue in configuring the priorities of the different behaviours. This is due to the fact that the Aria library uses this configurable priority system, whereas typically </w:t>
      </w:r>
      <w:r w:rsidR="00104135">
        <w:t>Subsumption</w:t>
      </w:r>
      <w:r w:rsidR="00C11B94">
        <w:t xml:space="preserve"> architectures utilise the Arbiter module to decide which behaviour should run.</w:t>
      </w:r>
      <w:r w:rsidR="00754EE0">
        <w:t xml:space="preserve"> In order to fix and test this issue with the behaviour priorities, a number of different maps were designed to test the transitions between behaviours </w:t>
      </w:r>
      <w:r w:rsidR="00754EE0">
        <w:rPr>
          <w:i/>
        </w:rPr>
        <w:t>(see appendix</w:t>
      </w:r>
      <w:r w:rsidR="00300843">
        <w:rPr>
          <w:i/>
        </w:rPr>
        <w:t xml:space="preserve"> for screenshots of different maps</w:t>
      </w:r>
      <w:r w:rsidR="00754EE0">
        <w:rPr>
          <w:i/>
        </w:rPr>
        <w:t>)</w:t>
      </w:r>
      <w:r w:rsidR="00754EE0">
        <w:t>.</w:t>
      </w:r>
      <w:r w:rsidR="00E342C1">
        <w:rPr>
          <w:i/>
        </w:rPr>
        <w:t xml:space="preserve"> </w:t>
      </w:r>
      <w:r w:rsidR="00E342C1">
        <w:t xml:space="preserve">The resulting architecture performed very well to achieve all of its goals simultaneously </w:t>
      </w:r>
      <w:r w:rsidR="00E342C1">
        <w:rPr>
          <w:i/>
        </w:rPr>
        <w:t>(see figure below for architecture diagram)</w:t>
      </w:r>
      <w:r w:rsidR="00E342C1">
        <w:t>.</w:t>
      </w:r>
    </w:p>
    <w:p w:rsidR="00780958" w:rsidRDefault="00780958" w:rsidP="004C55A2">
      <w:pPr>
        <w:spacing w:after="40"/>
      </w:pPr>
    </w:p>
    <w:p w:rsidR="00AA1C71" w:rsidRDefault="00AA1C71" w:rsidP="004C55A2">
      <w:pPr>
        <w:spacing w:after="40"/>
      </w:pPr>
    </w:p>
    <w:p w:rsidR="006B7849" w:rsidRDefault="006B7849" w:rsidP="004C55A2">
      <w:pPr>
        <w:spacing w:after="40"/>
      </w:pPr>
    </w:p>
    <w:p w:rsidR="006B7849" w:rsidRDefault="006B7849" w:rsidP="004C55A2">
      <w:pPr>
        <w:spacing w:after="40"/>
      </w:pPr>
    </w:p>
    <w:p w:rsidR="004C55A2" w:rsidRDefault="000427B7" w:rsidP="004C55A2">
      <w:pPr>
        <w:spacing w:after="40"/>
      </w:pPr>
      <w:r>
        <w:tab/>
      </w:r>
    </w:p>
    <w:p w:rsidR="000427B7" w:rsidRPr="007118DA" w:rsidRDefault="000427B7" w:rsidP="004C55A2">
      <w:pPr>
        <w:pStyle w:val="Heading2"/>
        <w:spacing w:before="0" w:after="40"/>
      </w:pPr>
      <w:bookmarkStart w:id="49" w:name="_Toc444175168"/>
      <w:r w:rsidRPr="007118DA">
        <w:t>Obstacle Avoidance:</w:t>
      </w:r>
      <w:bookmarkEnd w:id="49"/>
    </w:p>
    <w:p w:rsidR="008F4780" w:rsidRDefault="008F4780" w:rsidP="004C55A2">
      <w:pPr>
        <w:spacing w:after="40"/>
      </w:pPr>
      <w:r w:rsidRPr="007118DA">
        <w:t>The obstacle avoidance behaviour was imp</w:t>
      </w:r>
      <w:r w:rsidR="00F024D5" w:rsidRPr="007118DA">
        <w:t>lemented using potential fields, and as such the control architecture for this behaviour does not use a Finite State Machine. This is because the Potential Fields algorithm should be run every cycle in order to maintain better control of the robot. In this way Obstacle Avoidance can almost be considered to be both a Passive and an Active behaviour.</w:t>
      </w:r>
      <w:r w:rsidR="00932B7F" w:rsidRPr="007118DA">
        <w:t xml:space="preserve"> The first step to implement this was to create a data object to properly represent the force vectors the dictate where the robot moves. In order to do this I altered a class I had previously written</w:t>
      </w:r>
      <w:r w:rsidR="00734082" w:rsidRPr="007118DA">
        <w:t xml:space="preserve"> to include a few extra functions that I would need for these calculations</w:t>
      </w:r>
      <w:r w:rsidR="00F952ED" w:rsidRPr="007118DA">
        <w:t xml:space="preserve"> </w:t>
      </w:r>
      <w:r w:rsidR="00F952ED" w:rsidRPr="007118DA">
        <w:fldChar w:fldCharType="begin" w:fldLock="1"/>
      </w:r>
      <w:r w:rsidR="00DB6F43" w:rsidRPr="007118DA">
        <w:instrText>ADDIN CSL_CITATION { "citationItems" : [ { "id" : "ITEM-1", "itemData" : { "author" : [ { "dropping-particle" : "", "family" : "Edwards", "given" : "Aaron", "non-dropping-particle" : "", "parse-names" : false, "suffix" : "" } ], "id" : "ITEM-1", "issued" : { "date-parts" : [ [ "2013" ] ] }, "publisher-place" : "Leicester", "title" : "Vector2D Class", "type" : "article" }, "uris" : [ "http://www.mendeley.com/documents/?uuid=a4541d78-0165-4dd6-8e7d-446269a2ad13" ] } ], "mendeley" : { "formattedCitation" : "[33]", "plainTextFormattedCitation" : "[33]", "previouslyFormattedCitation" : "[33]" }, "properties" : { "noteIndex" : 0 }, "schema" : "https://github.com/citation-style-language/schema/raw/master/csl-citation.json" }</w:instrText>
      </w:r>
      <w:r w:rsidR="00F952ED" w:rsidRPr="007118DA">
        <w:fldChar w:fldCharType="separate"/>
      </w:r>
      <w:r w:rsidR="00F32975" w:rsidRPr="007118DA">
        <w:rPr>
          <w:noProof/>
        </w:rPr>
        <w:t>[33]</w:t>
      </w:r>
      <w:r w:rsidR="00F952ED" w:rsidRPr="007118DA">
        <w:fldChar w:fldCharType="end"/>
      </w:r>
      <w:r w:rsidR="00734082" w:rsidRPr="007118DA">
        <w:t>.</w:t>
      </w:r>
      <w:r w:rsidR="00207491" w:rsidRPr="007118DA">
        <w:t xml:space="preserve"> Once I had this data structure to represent two dimensional vectors, I created vectors around the robot based on the readings from the robot’s front facing sonar sensors </w:t>
      </w:r>
      <w:r w:rsidR="00207491" w:rsidRPr="007118DA">
        <w:rPr>
          <w:i/>
        </w:rPr>
        <w:t>(sensors 1,</w:t>
      </w:r>
      <w:r w:rsidR="007E12EA" w:rsidRPr="007118DA">
        <w:rPr>
          <w:i/>
        </w:rPr>
        <w:t xml:space="preserve"> </w:t>
      </w:r>
      <w:r w:rsidR="00207491" w:rsidRPr="007118DA">
        <w:rPr>
          <w:i/>
        </w:rPr>
        <w:t>3,</w:t>
      </w:r>
      <w:r w:rsidR="007E12EA" w:rsidRPr="007118DA">
        <w:rPr>
          <w:i/>
        </w:rPr>
        <w:t xml:space="preserve"> </w:t>
      </w:r>
      <w:r w:rsidR="00207491" w:rsidRPr="007118DA">
        <w:rPr>
          <w:i/>
        </w:rPr>
        <w:t>4,</w:t>
      </w:r>
      <w:r w:rsidR="007E12EA" w:rsidRPr="007118DA">
        <w:rPr>
          <w:i/>
        </w:rPr>
        <w:t xml:space="preserve"> </w:t>
      </w:r>
      <w:r w:rsidR="00207491" w:rsidRPr="007118DA">
        <w:rPr>
          <w:i/>
        </w:rPr>
        <w:t>6)</w:t>
      </w:r>
      <w:r w:rsidR="0007581F" w:rsidRPr="007118DA">
        <w:t>.</w:t>
      </w:r>
      <w:r w:rsidR="0007581F">
        <w:t xml:space="preserve"> The first thing I did </w:t>
      </w:r>
      <w:r w:rsidR="003B703B">
        <w:t xml:space="preserve">after </w:t>
      </w:r>
      <w:r w:rsidR="0007581F">
        <w:t xml:space="preserve">populating these vectors was to output the </w:t>
      </w:r>
      <w:r w:rsidR="00DD6CC6">
        <w:t>vectors</w:t>
      </w:r>
      <w:r w:rsidR="0007581F">
        <w:t xml:space="preserve"> X component, Y component and angle, relative to the robot. This was done as a means of error checking.</w:t>
      </w:r>
      <w:r w:rsidR="00A0417B">
        <w:t xml:space="preserve"> Once I had assured that the vectors were being populated correctly, I translated and rotated these vectors into global space. This was done to ensure that the robot </w:t>
      </w:r>
      <w:r w:rsidR="00721635">
        <w:t>would be</w:t>
      </w:r>
      <w:r w:rsidR="00A0417B">
        <w:t xml:space="preserve"> “pushed” along the correct route.</w:t>
      </w:r>
      <w:r w:rsidR="0007581F">
        <w:t xml:space="preserve"> Next I implemented the obstacle avoidance section of this algorithm</w:t>
      </w:r>
      <w:r w:rsidR="00721635">
        <w:t>, to allow the robot to move along this route</w:t>
      </w:r>
      <w:r w:rsidR="0007581F">
        <w:t xml:space="preserve">. This was done using the inverse square rule </w:t>
      </w:r>
      <w:r w:rsidR="0007581F">
        <w:rPr>
          <w:i/>
        </w:rPr>
        <w:t>(see equation 1</w:t>
      </w:r>
      <w:r w:rsidR="00437A3A">
        <w:rPr>
          <w:i/>
        </w:rPr>
        <w:t>-</w:t>
      </w:r>
      <w:r w:rsidR="009206D3">
        <w:rPr>
          <w:i/>
        </w:rPr>
        <w:t>in Potential Fields section</w:t>
      </w:r>
      <w:r w:rsidR="0007581F">
        <w:rPr>
          <w:i/>
        </w:rPr>
        <w:t>)</w:t>
      </w:r>
      <w:r w:rsidR="00DD6CC6">
        <w:t>. The numerous vectors were combined to provide a resultant vector based on all of the obstacles the robot could detect. The robot would then calculate the heading to that waypoint and turn to face it. There were initially errors in this section of the algorithm, as the function atan</w:t>
      </w:r>
      <w:r w:rsidR="00B17D60">
        <w:t>2 returns the heading in radians as opposed to degrees. I was not aware of this until I decided to output the heading value while trying to debug why the robot was turning too little.</w:t>
      </w:r>
      <w:r w:rsidR="00F952ED">
        <w:t xml:space="preserve"> Having solved this issue I also decided to make the speed of the robot relative to the closest object; I took the minimum value from the sonar sensors being used, and used this to calculate how </w:t>
      </w:r>
      <w:r w:rsidR="00F002F5">
        <w:t>far an obstacle is as a percentage of the maximum range of the sonar sensors. 5%</w:t>
      </w:r>
      <w:r w:rsidR="002C27BD">
        <w:t xml:space="preserve"> of this is then taken and</w:t>
      </w:r>
      <w:r w:rsidR="00D20625">
        <w:t xml:space="preserve"> another</w:t>
      </w:r>
      <w:r w:rsidR="002C27BD">
        <w:t xml:space="preserve"> 10 was then</w:t>
      </w:r>
      <w:r w:rsidR="00F002F5">
        <w:t xml:space="preserve"> subtracted to ensure that if all else fails, the robot can still reverse away from an obstacle.</w:t>
      </w:r>
      <w:r w:rsidR="00D665FC">
        <w:t xml:space="preserve"> This ensure</w:t>
      </w:r>
      <w:r w:rsidR="00D20625">
        <w:t>s</w:t>
      </w:r>
      <w:r w:rsidR="00D665FC">
        <w:t xml:space="preserve"> that the robot can successfully turn away from all detected obstacles in time, while maintaining a good speed when no obstacles are detected.</w:t>
      </w:r>
      <w:r w:rsidR="00EB7CEC">
        <w:t xml:space="preserve"> The next problem that was encountered was that when the robot was approaching an obstacle at 90° the robot would oscillate between trying to turn away in once direction, then the other. This problem was found to be an error in the Vector2D class I had changed to help me deal with the maths involved with creating the force vectors being applied to </w:t>
      </w:r>
      <w:r w:rsidR="00EB7CEC">
        <w:lastRenderedPageBreak/>
        <w:t>the robot; it was discovered that the cos</w:t>
      </w:r>
      <w:r w:rsidR="00E93FC6">
        <w:t>()</w:t>
      </w:r>
      <w:r w:rsidR="00EB7CEC">
        <w:t xml:space="preserve"> and sin</w:t>
      </w:r>
      <w:r w:rsidR="00E93FC6">
        <w:t>()</w:t>
      </w:r>
      <w:r w:rsidR="00EB7CEC">
        <w:t xml:space="preserve"> functions in C++ expect to be passed an angle in Radians. After changing my code to respect this</w:t>
      </w:r>
      <w:r w:rsidR="007E754C">
        <w:t>,</w:t>
      </w:r>
      <w:r w:rsidR="00EB7CEC">
        <w:t xml:space="preserve"> the robot was able to avoid obstacles no matter the angle of incidence</w:t>
      </w:r>
      <w:r w:rsidR="00F418B7">
        <w:t xml:space="preserve"> </w:t>
      </w:r>
      <w:r w:rsidR="00F418B7">
        <w:rPr>
          <w:i/>
        </w:rPr>
        <w:t>(see obstacle avoidance section of appendix)</w:t>
      </w:r>
      <w:r w:rsidR="00F418B7">
        <w:t>.</w:t>
      </w:r>
    </w:p>
    <w:p w:rsidR="00F26B35" w:rsidRPr="008A4276" w:rsidRDefault="00172641" w:rsidP="004C55A2">
      <w:pPr>
        <w:spacing w:after="40"/>
      </w:pPr>
      <w:r>
        <w:t>Now that the robot was able to avoid obstacles I implemented that goal attraction element, to give the robot a kind of reactive / run time path planning.</w:t>
      </w:r>
      <w:r w:rsidR="002F14BB">
        <w:t xml:space="preserve"> </w:t>
      </w:r>
      <w:r w:rsidR="007568BB">
        <w:t xml:space="preserve">This was done using a similar equation to the obstacle avoidance section </w:t>
      </w:r>
      <w:r w:rsidR="007568BB">
        <w:rPr>
          <w:i/>
        </w:rPr>
        <w:t>(see equation 2)</w:t>
      </w:r>
      <w:r w:rsidR="007568BB">
        <w:t xml:space="preserve"> and the E</w:t>
      </w:r>
      <w:r w:rsidR="007568BB" w:rsidRPr="007568BB">
        <w:t>uclidean</w:t>
      </w:r>
      <w:r w:rsidR="007568BB">
        <w:t xml:space="preserve"> distance to the robot’s goal.</w:t>
      </w:r>
      <w:r w:rsidR="00864F22">
        <w:t xml:space="preserve"> Initially the level of gain (</w:t>
      </w:r>
      <w:r w:rsidR="00F26B35">
        <w:t>the linear scalar used to represent the field strength of the field in question) was far too high to give a good solution. This mean that, as the robot got closer to its goal, it would repeatedly try to navigate towards the goal in a “as the crow flies” fashion. This resulted in the robot getti</w:t>
      </w:r>
      <w:r w:rsidR="008A4276">
        <w:t xml:space="preserve">ng stuck in one particular area </w:t>
      </w:r>
      <w:r w:rsidR="008A4276">
        <w:rPr>
          <w:i/>
        </w:rPr>
        <w:t>(see figure below)</w:t>
      </w:r>
      <w:r w:rsidR="008A4276">
        <w:t>.</w:t>
      </w:r>
    </w:p>
    <w:p w:rsidR="00CA4C93" w:rsidRPr="008A4276" w:rsidRDefault="004C55A2" w:rsidP="004C55A2">
      <w:pPr>
        <w:spacing w:after="40"/>
      </w:pPr>
      <w:r>
        <w:rPr>
          <w:noProof/>
          <w:lang w:eastAsia="en-GB"/>
        </w:rPr>
        <mc:AlternateContent>
          <mc:Choice Requires="wpg">
            <w:drawing>
              <wp:anchor distT="0" distB="0" distL="114300" distR="114300" simplePos="0" relativeHeight="251388416" behindDoc="0" locked="0" layoutInCell="1" allowOverlap="1" wp14:anchorId="52EC6388" wp14:editId="51B3480C">
                <wp:simplePos x="0" y="0"/>
                <wp:positionH relativeFrom="column">
                  <wp:posOffset>1807535</wp:posOffset>
                </wp:positionH>
                <wp:positionV relativeFrom="paragraph">
                  <wp:posOffset>63101</wp:posOffset>
                </wp:positionV>
                <wp:extent cx="3027680" cy="1562100"/>
                <wp:effectExtent l="0" t="0" r="1270" b="0"/>
                <wp:wrapTopAndBottom/>
                <wp:docPr id="47" name="Group 47"/>
                <wp:cNvGraphicFramePr/>
                <a:graphic xmlns:a="http://schemas.openxmlformats.org/drawingml/2006/main">
                  <a:graphicData uri="http://schemas.microsoft.com/office/word/2010/wordprocessingGroup">
                    <wpg:wgp>
                      <wpg:cNvGrpSpPr/>
                      <wpg:grpSpPr>
                        <a:xfrm>
                          <a:off x="0" y="0"/>
                          <a:ext cx="3027680" cy="1562100"/>
                          <a:chOff x="0" y="0"/>
                          <a:chExt cx="3421380" cy="2080260"/>
                        </a:xfrm>
                      </wpg:grpSpPr>
                      <wps:wsp>
                        <wps:cNvPr id="39" name="Text Box 39"/>
                        <wps:cNvSpPr txBox="1"/>
                        <wps:spPr>
                          <a:xfrm>
                            <a:off x="0" y="1927860"/>
                            <a:ext cx="3421380" cy="152400"/>
                          </a:xfrm>
                          <a:prstGeom prst="rect">
                            <a:avLst/>
                          </a:prstGeom>
                          <a:solidFill>
                            <a:prstClr val="white"/>
                          </a:solidFill>
                          <a:ln>
                            <a:noFill/>
                          </a:ln>
                          <a:effectLst/>
                        </wps:spPr>
                        <wps:txbx>
                          <w:txbxContent>
                            <w:p w:rsidR="005B2455" w:rsidRPr="006A75DB" w:rsidRDefault="005B2455" w:rsidP="006A75DB">
                              <w:pPr>
                                <w:pStyle w:val="Caption"/>
                                <w:jc w:val="center"/>
                                <w:rPr>
                                  <w:noProof/>
                                  <w:sz w:val="20"/>
                                  <w:szCs w:val="24"/>
                                </w:rPr>
                              </w:pPr>
                              <w:r>
                                <w:rPr>
                                  <w:sz w:val="14"/>
                                </w:rPr>
                                <w:t>Figure 4</w:t>
                              </w:r>
                              <w:r w:rsidRPr="006A75DB">
                                <w:rPr>
                                  <w:sz w:val="14"/>
                                </w:rPr>
                                <w:t xml:space="preserve"> – Potential Fields Path Planning First Attemp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46" name="Picture 46"/>
                          <pic:cNvPicPr>
                            <a:picLocks noChangeAspect="1"/>
                          </pic:cNvPicPr>
                        </pic:nvPicPr>
                        <pic:blipFill rotWithShape="1">
                          <a:blip r:embed="rId31" cstate="print">
                            <a:extLst>
                              <a:ext uri="{28A0092B-C50C-407E-A947-70E740481C1C}">
                                <a14:useLocalDpi xmlns:a14="http://schemas.microsoft.com/office/drawing/2010/main" val="0"/>
                              </a:ext>
                            </a:extLst>
                          </a:blip>
                          <a:srcRect l="10751" t="10438" r="15446" b="47808"/>
                          <a:stretch/>
                        </pic:blipFill>
                        <pic:spPr bwMode="auto">
                          <a:xfrm>
                            <a:off x="91440" y="0"/>
                            <a:ext cx="3154680" cy="1912620"/>
                          </a:xfrm>
                          <a:prstGeom prst="rect">
                            <a:avLst/>
                          </a:prstGeom>
                          <a:noFill/>
                          <a:ln>
                            <a:noFill/>
                          </a:ln>
                          <a:effectLst/>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w:pict>
              <v:group id="Group 47" o:spid="_x0000_s1056" style="position:absolute;margin-left:142.35pt;margin-top:4.95pt;width:238.4pt;height:123pt;z-index:251388416;mso-width-relative:margin;mso-height-relative:margin" coordsize="34213,2080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">
                <v:shape id="Text Box 39" o:spid="_x0000_s1057" type="#_x0000_t202" style="position:absolute;top:19278;width:34213;height:152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60ho8UA&#10;AADbAAAADwAAAGRycy9kb3ducmV2LnhtbESPT2vCQBTE7wW/w/KEXopumoLU6CrWtNBDPWjF8yP7&#10;TILZt2F3zZ9v3y0Uehxm5jfMejuYRnTkfG1ZwfM8AUFcWF1zqeD8/TF7BeEDssbGMikYycN2M3lY&#10;Y6Ztz0fqTqEUEcI+QwVVCG0mpS8qMujntiWO3tU6gyFKV0rtsI9w08g0SRbSYM1xocKW9hUVt9Pd&#10;KFjk7t4fef+Un9+/8NCW6eVtvCj1OB12KxCBhvAf/mt/agUvS/j9En+A3Pw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DrSGjxQAAANsAAAAPAAAAAAAAAAAAAAAAAJgCAABkcnMv&#10;ZG93bnJldi54bWxQSwUGAAAAAAQABAD1AAAAigMAAAAA&#10;" stroked="f">
                  <v:textbox inset="0,0,0,0">
                    <w:txbxContent>
                      <w:p w:rsidR="005B2455" w:rsidRPr="006A75DB" w:rsidRDefault="005B2455" w:rsidP="006A75DB">
                        <w:pPr>
                          <w:pStyle w:val="Caption"/>
                          <w:jc w:val="center"/>
                          <w:rPr>
                            <w:noProof/>
                            <w:sz w:val="20"/>
                            <w:szCs w:val="24"/>
                          </w:rPr>
                        </w:pPr>
                        <w:r>
                          <w:rPr>
                            <w:sz w:val="14"/>
                          </w:rPr>
                          <w:t>Figure 4</w:t>
                        </w:r>
                        <w:r w:rsidRPr="006A75DB">
                          <w:rPr>
                            <w:sz w:val="14"/>
                          </w:rPr>
                          <w:t xml:space="preserve"> – Potential Fields Path Planning First Attempt</w:t>
                        </w:r>
                      </w:p>
                    </w:txbxContent>
                  </v:textbox>
                </v:shape>
                <v:shape id="Picture 46" o:spid="_x0000_s1058" type="#_x0000_t75" style="position:absolute;left:914;width:31547;height:1912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MUVAjDAAAA2wAAAA8AAABkcnMvZG93bnJldi54bWxEj91qg0AUhO8LeYflFHrXrP2TYFxDEiqk&#10;Qi5M8gAH90Ql7llxt1Hfvlso9HKYmW+YdDOZTtxpcK1lBS/LCARxZXXLtYLLOX9egXAeWWNnmRTM&#10;5GCTLR5STLQduaT7ydciQNglqKDxvk+kdFVDBt3S9sTBu9rBoA9yqKUecAxw08nXKIqlwZbDQoM9&#10;7Ruqbqdvo2C3p/JznN3x40vu7BsVBR7yQqmnx2m7BuFp8v/hv/ZBK3iP4fdL+AEy+wE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wxRUCMMAAADbAAAADwAAAAAAAAAAAAAAAACf&#10;AgAAZHJzL2Rvd25yZXYueG1sUEsFBgAAAAAEAAQA9wAAAI8DAAAAAA==&#10;">
                  <v:imagedata r:id="rId32" o:title="" croptop="6841f" cropbottom="31331f" cropleft="7046f" cropright="10123f"/>
                  <v:path arrowok="t"/>
                </v:shape>
                <w10:wrap type="topAndBottom"/>
              </v:group>
            </w:pict>
          </mc:Fallback>
        </mc:AlternateContent>
      </w:r>
    </w:p>
    <w:p w:rsidR="0054119C" w:rsidRDefault="00F822DF" w:rsidP="004C55A2">
      <w:pPr>
        <w:spacing w:after="40"/>
      </w:pPr>
      <w:r>
        <w:rPr>
          <w:noProof/>
          <w:lang w:eastAsia="en-GB"/>
        </w:rPr>
        <mc:AlternateContent>
          <mc:Choice Requires="wpg">
            <w:drawing>
              <wp:anchor distT="0" distB="0" distL="114300" distR="114300" simplePos="0" relativeHeight="251653632" behindDoc="0" locked="0" layoutInCell="1" allowOverlap="1" wp14:anchorId="3431D850" wp14:editId="774455DE">
                <wp:simplePos x="0" y="0"/>
                <wp:positionH relativeFrom="column">
                  <wp:posOffset>1620520</wp:posOffset>
                </wp:positionH>
                <wp:positionV relativeFrom="paragraph">
                  <wp:posOffset>1136650</wp:posOffset>
                </wp:positionV>
                <wp:extent cx="3333750" cy="1458595"/>
                <wp:effectExtent l="0" t="0" r="0" b="8255"/>
                <wp:wrapTopAndBottom/>
                <wp:docPr id="43" name="Group 43"/>
                <wp:cNvGraphicFramePr/>
                <a:graphic xmlns:a="http://schemas.openxmlformats.org/drawingml/2006/main">
                  <a:graphicData uri="http://schemas.microsoft.com/office/word/2010/wordprocessingGroup">
                    <wpg:wgp>
                      <wpg:cNvGrpSpPr/>
                      <wpg:grpSpPr>
                        <a:xfrm>
                          <a:off x="0" y="0"/>
                          <a:ext cx="3333750" cy="1458595"/>
                          <a:chOff x="0" y="0"/>
                          <a:chExt cx="3741420" cy="2346961"/>
                        </a:xfrm>
                      </wpg:grpSpPr>
                      <pic:pic xmlns:pic="http://schemas.openxmlformats.org/drawingml/2006/picture">
                        <pic:nvPicPr>
                          <pic:cNvPr id="41" name="Picture 41"/>
                          <pic:cNvPicPr>
                            <a:picLocks noChangeAspect="1"/>
                          </pic:cNvPicPr>
                        </pic:nvPicPr>
                        <pic:blipFill rotWithShape="1">
                          <a:blip r:embed="rId33" cstate="print">
                            <a:extLst>
                              <a:ext uri="{28A0092B-C50C-407E-A947-70E740481C1C}">
                                <a14:useLocalDpi xmlns:a14="http://schemas.microsoft.com/office/drawing/2010/main" val="0"/>
                              </a:ext>
                            </a:extLst>
                          </a:blip>
                          <a:srcRect l="20829" t="10879" r="24187" b="30126"/>
                          <a:stretch/>
                        </pic:blipFill>
                        <pic:spPr bwMode="auto">
                          <a:xfrm>
                            <a:off x="0" y="0"/>
                            <a:ext cx="3741420" cy="2148840"/>
                          </a:xfrm>
                          <a:prstGeom prst="rect">
                            <a:avLst/>
                          </a:prstGeom>
                          <a:noFill/>
                          <a:ln>
                            <a:noFill/>
                          </a:ln>
                          <a:effectLst/>
                          <a:extLst>
                            <a:ext uri="{53640926-AAD7-44D8-BBD7-CCE9431645EC}">
                              <a14:shadowObscured xmlns:a14="http://schemas.microsoft.com/office/drawing/2010/main"/>
                            </a:ext>
                          </a:extLst>
                        </pic:spPr>
                      </pic:pic>
                      <wps:wsp>
                        <wps:cNvPr id="42" name="Text Box 42"/>
                        <wps:cNvSpPr txBox="1"/>
                        <wps:spPr>
                          <a:xfrm>
                            <a:off x="0" y="2209801"/>
                            <a:ext cx="3741420" cy="137160"/>
                          </a:xfrm>
                          <a:prstGeom prst="rect">
                            <a:avLst/>
                          </a:prstGeom>
                          <a:solidFill>
                            <a:prstClr val="white"/>
                          </a:solidFill>
                          <a:ln>
                            <a:noFill/>
                          </a:ln>
                          <a:effectLst/>
                        </wps:spPr>
                        <wps:txbx>
                          <w:txbxContent>
                            <w:p w:rsidR="005B2455" w:rsidRPr="00471F03" w:rsidRDefault="005B2455" w:rsidP="0054119C">
                              <w:pPr>
                                <w:pStyle w:val="Caption"/>
                                <w:jc w:val="center"/>
                                <w:rPr>
                                  <w:noProof/>
                                  <w:sz w:val="20"/>
                                  <w:szCs w:val="24"/>
                                </w:rPr>
                              </w:pPr>
                              <w:r w:rsidRPr="00471F03">
                                <w:rPr>
                                  <w:sz w:val="14"/>
                                </w:rPr>
                                <w:t xml:space="preserve">Figure </w:t>
                              </w:r>
                              <w:r>
                                <w:rPr>
                                  <w:sz w:val="14"/>
                                </w:rPr>
                                <w:t>5</w:t>
                              </w:r>
                              <w:r w:rsidRPr="00471F03">
                                <w:rPr>
                                  <w:sz w:val="14"/>
                                </w:rPr>
                                <w:t xml:space="preserve"> – Robot using Potential Fields to navigate to goal by circumventing map entirely.</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id="Group 43" o:spid="_x0000_s1059" style="position:absolute;margin-left:127.6pt;margin-top:89.5pt;width:262.5pt;height:114.85pt;z-index:251653632;mso-width-relative:margin;mso-height-relative:margin" coordsize="37414,2346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">
                <v:shape id="Picture 41" o:spid="_x0000_s1060" type="#_x0000_t75" style="position:absolute;width:37414;height:2148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phfwLCAAAA2wAAAA8AAABkcnMvZG93bnJldi54bWxEj0FrwkAUhO8F/8PyBG+60Vpro6uUSsBb&#10;UYvnZ/Y1Ccm+TbNrEv+9Kwg9DjPzDbPe9qYSLTWusKxgOolAEKdWF5wp+Dkl4yUI55E1VpZJwY0c&#10;bDeDlzXG2nZ8oPboMxEg7GJUkHtfx1K6NCeDbmJr4uD92sagD7LJpG6wC3BTyVkULaTBgsNCjjV9&#10;5ZSWx6tRsHN/H5f3kvktKb952XavXXJmpUbD/nMFwlPv/8PP9l4rmE/h8SX8ALm5A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qYX8CwgAAANsAAAAPAAAAAAAAAAAAAAAAAJ8C&#10;AABkcnMvZG93bnJldi54bWxQSwUGAAAAAAQABAD3AAAAjgMAAAAA&#10;">
                  <v:imagedata r:id="rId34" o:title="" croptop="7130f" cropbottom="19743f" cropleft="13650f" cropright="15851f"/>
                  <v:path arrowok="t"/>
                </v:shape>
                <v:shape id="Text Box 42" o:spid="_x0000_s1061" type="#_x0000_t202" style="position:absolute;top:22098;width:37414;height:137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Q/Ar8UA&#10;AADbAAAADwAAAGRycy9kb3ducmV2LnhtbESPzWrDMBCE74W8g9hALqWRa0oobpSQnwZ6SA92Q86L&#10;tbVMrZWRlNh5+6oQ6HGYmW+Y5Xq0nbiSD61jBc/zDARx7XTLjYLT1+HpFUSIyBo7x6TgRgHWq8nD&#10;EgvtBi7pWsVGJAiHAhWYGPtCylAbshjmridO3rfzFmOSvpHa45DgtpN5li2kxZbTgsGedobqn+pi&#10;FSz2/jKUvHvcn96P+Nk3+Xl7Oys1m46bNxCRxvgfvrc/tIKXHP6+pB8gV7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VD8CvxQAAANsAAAAPAAAAAAAAAAAAAAAAAJgCAABkcnMv&#10;ZG93bnJldi54bWxQSwUGAAAAAAQABAD1AAAAigMAAAAA&#10;" stroked="f">
                  <v:textbox inset="0,0,0,0">
                    <w:txbxContent>
                      <w:p w:rsidR="005B2455" w:rsidRPr="00471F03" w:rsidRDefault="005B2455" w:rsidP="0054119C">
                        <w:pPr>
                          <w:pStyle w:val="Caption"/>
                          <w:jc w:val="center"/>
                          <w:rPr>
                            <w:noProof/>
                            <w:sz w:val="20"/>
                            <w:szCs w:val="24"/>
                          </w:rPr>
                        </w:pPr>
                        <w:r w:rsidRPr="00471F03">
                          <w:rPr>
                            <w:sz w:val="14"/>
                          </w:rPr>
                          <w:t xml:space="preserve">Figure </w:t>
                        </w:r>
                        <w:r>
                          <w:rPr>
                            <w:sz w:val="14"/>
                          </w:rPr>
                          <w:t>5</w:t>
                        </w:r>
                        <w:r w:rsidRPr="00471F03">
                          <w:rPr>
                            <w:sz w:val="14"/>
                          </w:rPr>
                          <w:t xml:space="preserve"> – Robot using Potential Fields to navigate to goal by circumventing map entirely.</w:t>
                        </w:r>
                      </w:p>
                    </w:txbxContent>
                  </v:textbox>
                </v:shape>
                <w10:wrap type="topAndBottom"/>
              </v:group>
            </w:pict>
          </mc:Fallback>
        </mc:AlternateContent>
      </w:r>
      <w:r w:rsidR="0054119C">
        <w:t xml:space="preserve">I had to make one small change to the map in so far that I had to ensure the doorway where to robot </w:t>
      </w:r>
      <w:proofErr w:type="gramStart"/>
      <w:r w:rsidR="0054119C">
        <w:t>starts is</w:t>
      </w:r>
      <w:proofErr w:type="gramEnd"/>
      <w:r w:rsidR="0054119C">
        <w:t xml:space="preserve"> closed off. This is because the robot kept navigating outside of the map and moving around the outside in order to reach its goal </w:t>
      </w:r>
      <w:r w:rsidR="0054119C">
        <w:rPr>
          <w:i/>
        </w:rPr>
        <w:t>(see figure below)</w:t>
      </w:r>
      <w:r w:rsidR="0054119C">
        <w:t xml:space="preserve">. In a way this shows that the potential fields algorithm is working well; as the robot chose “the path of least resistance” to arrive at its goal. However as </w:t>
      </w:r>
      <w:proofErr w:type="gramStart"/>
      <w:r w:rsidR="0054119C">
        <w:t>this defeats</w:t>
      </w:r>
      <w:proofErr w:type="gramEnd"/>
      <w:r w:rsidR="0054119C">
        <w:t xml:space="preserve"> the purpose of the whole assignment I decided to close off the map to force the robot to navigate through the map as intended.</w:t>
      </w:r>
    </w:p>
    <w:p w:rsidR="00477DEA" w:rsidRPr="00910B2C" w:rsidRDefault="00255922" w:rsidP="004C55A2">
      <w:pPr>
        <w:spacing w:after="40"/>
        <w:rPr>
          <w:i/>
        </w:rPr>
      </w:pPr>
      <w:r>
        <w:rPr>
          <w:noProof/>
          <w:lang w:eastAsia="en-GB"/>
        </w:rPr>
        <mc:AlternateContent>
          <mc:Choice Requires="wpg">
            <w:drawing>
              <wp:anchor distT="0" distB="0" distL="114300" distR="114300" simplePos="0" relativeHeight="251648512" behindDoc="0" locked="0" layoutInCell="1" allowOverlap="1" wp14:anchorId="56188381" wp14:editId="0579C9FA">
                <wp:simplePos x="0" y="0"/>
                <wp:positionH relativeFrom="column">
                  <wp:posOffset>1722755</wp:posOffset>
                </wp:positionH>
                <wp:positionV relativeFrom="paragraph">
                  <wp:posOffset>2414905</wp:posOffset>
                </wp:positionV>
                <wp:extent cx="3232150" cy="1295400"/>
                <wp:effectExtent l="0" t="0" r="6350" b="0"/>
                <wp:wrapTopAndBottom/>
                <wp:docPr id="50" name="Group 50"/>
                <wp:cNvGraphicFramePr/>
                <a:graphic xmlns:a="http://schemas.openxmlformats.org/drawingml/2006/main">
                  <a:graphicData uri="http://schemas.microsoft.com/office/word/2010/wordprocessingGroup">
                    <wpg:wgp>
                      <wpg:cNvGrpSpPr/>
                      <wpg:grpSpPr>
                        <a:xfrm>
                          <a:off x="0" y="0"/>
                          <a:ext cx="3232150" cy="1295400"/>
                          <a:chOff x="0" y="0"/>
                          <a:chExt cx="3208020" cy="2155204"/>
                        </a:xfrm>
                      </wpg:grpSpPr>
                      <pic:pic xmlns:pic="http://schemas.openxmlformats.org/drawingml/2006/picture">
                        <pic:nvPicPr>
                          <pic:cNvPr id="48" name="Picture 48"/>
                          <pic:cNvPicPr>
                            <a:picLocks noChangeAspect="1"/>
                          </pic:cNvPicPr>
                        </pic:nvPicPr>
                        <pic:blipFill>
                          <a:blip r:embed="rId35" cstate="print">
                            <a:extLst>
                              <a:ext uri="{28A0092B-C50C-407E-A947-70E740481C1C}">
                                <a14:useLocalDpi xmlns:a14="http://schemas.microsoft.com/office/drawing/2010/main" val="0"/>
                              </a:ext>
                            </a:extLst>
                          </a:blip>
                          <a:srcRect l="9303" t="9248" r="9096" b="47020"/>
                          <a:stretch>
                            <a:fillRect/>
                          </a:stretch>
                        </pic:blipFill>
                        <pic:spPr bwMode="auto">
                          <a:xfrm>
                            <a:off x="0" y="0"/>
                            <a:ext cx="3208020" cy="1844040"/>
                          </a:xfrm>
                          <a:prstGeom prst="rect">
                            <a:avLst/>
                          </a:prstGeom>
                          <a:noFill/>
                          <a:ln>
                            <a:noFill/>
                          </a:ln>
                          <a:effectLst/>
                        </pic:spPr>
                      </pic:pic>
                      <wps:wsp>
                        <wps:cNvPr id="49" name="Text Box 49"/>
                        <wps:cNvSpPr txBox="1"/>
                        <wps:spPr>
                          <a:xfrm>
                            <a:off x="0" y="1905001"/>
                            <a:ext cx="3206750" cy="250203"/>
                          </a:xfrm>
                          <a:prstGeom prst="rect">
                            <a:avLst/>
                          </a:prstGeom>
                          <a:solidFill>
                            <a:prstClr val="white"/>
                          </a:solidFill>
                          <a:ln>
                            <a:noFill/>
                          </a:ln>
                          <a:effectLst/>
                        </wps:spPr>
                        <wps:txbx>
                          <w:txbxContent>
                            <w:p w:rsidR="005B2455" w:rsidRPr="005A474C" w:rsidRDefault="005B2455" w:rsidP="005A474C">
                              <w:pPr>
                                <w:pStyle w:val="Caption"/>
                                <w:jc w:val="center"/>
                                <w:rPr>
                                  <w:noProof/>
                                  <w:sz w:val="20"/>
                                  <w:szCs w:val="24"/>
                                </w:rPr>
                              </w:pPr>
                              <w:r w:rsidRPr="005A474C">
                                <w:rPr>
                                  <w:sz w:val="14"/>
                                </w:rPr>
                                <w:t xml:space="preserve">Figure </w:t>
                              </w:r>
                              <w:r>
                                <w:rPr>
                                  <w:sz w:val="14"/>
                                </w:rPr>
                                <w:t>6</w:t>
                              </w:r>
                              <w:r w:rsidRPr="005A474C">
                                <w:rPr>
                                  <w:sz w:val="14"/>
                                </w:rPr>
                                <w:t xml:space="preserve"> – Robot becoming stuck due to not being able to detect single thickness wall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id="Group 50" o:spid="_x0000_s1062" style="position:absolute;margin-left:135.65pt;margin-top:190.15pt;width:254.5pt;height:102pt;z-index:251648512;mso-width-relative:margin;mso-height-relative:margin" coordsize="32080,2155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">
                <v:shape id="Picture 48" o:spid="_x0000_s1063" type="#_x0000_t75" style="position:absolute;width:32080;height:1844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">
                  <v:imagedata r:id="rId36" o:title="" croptop="6061f" cropbottom="30815f" cropleft="6097f" cropright="5961f"/>
                  <v:path arrowok="t"/>
                </v:shape>
                <v:shape id="Text Box 49" o:spid="_x0000_s1064" type="#_x0000_t202" style="position:absolute;top:19050;width:32067;height:250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6tS3sUA&#10;AADbAAAADwAAAGRycy9kb3ducmV2LnhtbESPT2vCQBTE7wW/w/KEXopuGorU6CrWtNBDPWjF8yP7&#10;TILZt2F3zZ9v3y0Uehxm5jfMejuYRnTkfG1ZwfM8AUFcWF1zqeD8/TF7BeEDssbGMikYycN2M3lY&#10;Y6Ztz0fqTqEUEcI+QwVVCG0mpS8qMujntiWO3tU6gyFKV0rtsI9w08g0SRbSYM1xocKW9hUVt9Pd&#10;KFjk7t4fef+Un9+/8NCW6eVtvCj1OB12KxCBhvAf/mt/agUvS/j9En+A3Pw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bq1LexQAAANsAAAAPAAAAAAAAAAAAAAAAAJgCAABkcnMv&#10;ZG93bnJldi54bWxQSwUGAAAAAAQABAD1AAAAigMAAAAA&#10;" stroked="f">
                  <v:textbox inset="0,0,0,0">
                    <w:txbxContent>
                      <w:p w:rsidR="005B2455" w:rsidRPr="005A474C" w:rsidRDefault="005B2455" w:rsidP="005A474C">
                        <w:pPr>
                          <w:pStyle w:val="Caption"/>
                          <w:jc w:val="center"/>
                          <w:rPr>
                            <w:noProof/>
                            <w:sz w:val="20"/>
                            <w:szCs w:val="24"/>
                          </w:rPr>
                        </w:pPr>
                        <w:r w:rsidRPr="005A474C">
                          <w:rPr>
                            <w:sz w:val="14"/>
                          </w:rPr>
                          <w:t xml:space="preserve">Figure </w:t>
                        </w:r>
                        <w:r>
                          <w:rPr>
                            <w:sz w:val="14"/>
                          </w:rPr>
                          <w:t>6</w:t>
                        </w:r>
                        <w:r w:rsidRPr="005A474C">
                          <w:rPr>
                            <w:sz w:val="14"/>
                          </w:rPr>
                          <w:t xml:space="preserve"> – Robot becoming stuck due to not being able to detect single thickness walls</w:t>
                        </w:r>
                      </w:p>
                    </w:txbxContent>
                  </v:textbox>
                </v:shape>
                <w10:wrap type="topAndBottom"/>
              </v:group>
            </w:pict>
          </mc:Fallback>
        </mc:AlternateContent>
      </w:r>
      <w:r w:rsidR="00044774">
        <w:t>After this I reduced the gain on the fields, this provided a better solution overall as it made the robot less susceptible to getting stuck in the same area. However it does make the robot more likely to collide with an obstacle if the obstacle is at an unusual angle. The robot also has trouble detecting the “doorways” in the map shown, as these are single li</w:t>
      </w:r>
      <w:r w:rsidR="00DA2BB3">
        <w:t xml:space="preserve">nes with not much width to them </w:t>
      </w:r>
      <w:r w:rsidR="00DA2BB3">
        <w:rPr>
          <w:i/>
        </w:rPr>
        <w:t>(see figure below).</w:t>
      </w:r>
    </w:p>
    <w:p w:rsidR="000427B7" w:rsidRDefault="000427B7" w:rsidP="004C55A2">
      <w:pPr>
        <w:pStyle w:val="Heading2"/>
        <w:spacing w:before="0" w:after="40"/>
      </w:pPr>
      <w:r>
        <w:tab/>
      </w:r>
      <w:bookmarkStart w:id="50" w:name="_Toc444175169"/>
      <w:r>
        <w:t>Edge Following:</w:t>
      </w:r>
      <w:bookmarkEnd w:id="50"/>
    </w:p>
    <w:p w:rsidR="0038743E" w:rsidRPr="00723579" w:rsidRDefault="00C0164A" w:rsidP="004C55A2">
      <w:pPr>
        <w:spacing w:after="40"/>
      </w:pPr>
      <w:r>
        <w:rPr>
          <w:noProof/>
          <w:lang w:eastAsia="en-GB"/>
        </w:rPr>
        <mc:AlternateContent>
          <mc:Choice Requires="wpg">
            <w:drawing>
              <wp:anchor distT="0" distB="0" distL="114300" distR="114300" simplePos="0" relativeHeight="251381248" behindDoc="0" locked="0" layoutInCell="1" allowOverlap="1" wp14:anchorId="3F21F0D0" wp14:editId="14203A20">
                <wp:simplePos x="0" y="0"/>
                <wp:positionH relativeFrom="column">
                  <wp:posOffset>2742565</wp:posOffset>
                </wp:positionH>
                <wp:positionV relativeFrom="paragraph">
                  <wp:posOffset>274955</wp:posOffset>
                </wp:positionV>
                <wp:extent cx="1398905" cy="1315720"/>
                <wp:effectExtent l="0" t="0" r="0" b="0"/>
                <wp:wrapTopAndBottom/>
                <wp:docPr id="20" name="Group 20"/>
                <wp:cNvGraphicFramePr/>
                <a:graphic xmlns:a="http://schemas.openxmlformats.org/drawingml/2006/main">
                  <a:graphicData uri="http://schemas.microsoft.com/office/word/2010/wordprocessingGroup">
                    <wpg:wgp>
                      <wpg:cNvGrpSpPr/>
                      <wpg:grpSpPr>
                        <a:xfrm>
                          <a:off x="0" y="0"/>
                          <a:ext cx="1398905" cy="1315720"/>
                          <a:chOff x="0" y="0"/>
                          <a:chExt cx="1905000" cy="2065021"/>
                        </a:xfrm>
                      </wpg:grpSpPr>
                      <pic:pic xmlns:pic="http://schemas.openxmlformats.org/drawingml/2006/picture">
                        <pic:nvPicPr>
                          <pic:cNvPr id="17" name="Picture 17"/>
                          <pic:cNvPicPr>
                            <a:picLocks noChangeAspect="1"/>
                          </pic:cNvPicPr>
                        </pic:nvPicPr>
                        <pic:blipFill rotWithShape="1">
                          <a:blip r:embed="rId37" cstate="print">
                            <a:extLst>
                              <a:ext uri="{28A0092B-C50C-407E-A947-70E740481C1C}">
                                <a14:useLocalDpi xmlns:a14="http://schemas.microsoft.com/office/drawing/2010/main" val="0"/>
                              </a:ext>
                            </a:extLst>
                          </a:blip>
                          <a:srcRect l="25759" t="7322" r="36612" b="24058"/>
                          <a:stretch/>
                        </pic:blipFill>
                        <pic:spPr bwMode="auto">
                          <a:xfrm>
                            <a:off x="0" y="0"/>
                            <a:ext cx="1905000" cy="1859280"/>
                          </a:xfrm>
                          <a:prstGeom prst="rect">
                            <a:avLst/>
                          </a:prstGeom>
                          <a:noFill/>
                          <a:ln>
                            <a:noFill/>
                          </a:ln>
                          <a:effectLst/>
                          <a:extLst>
                            <a:ext uri="{53640926-AAD7-44D8-BBD7-CCE9431645EC}">
                              <a14:shadowObscured xmlns:a14="http://schemas.microsoft.com/office/drawing/2010/main"/>
                            </a:ext>
                          </a:extLst>
                        </pic:spPr>
                      </pic:pic>
                      <wps:wsp>
                        <wps:cNvPr id="19" name="Text Box 19"/>
                        <wps:cNvSpPr txBox="1"/>
                        <wps:spPr>
                          <a:xfrm>
                            <a:off x="0" y="1920241"/>
                            <a:ext cx="1905000" cy="144780"/>
                          </a:xfrm>
                          <a:prstGeom prst="rect">
                            <a:avLst/>
                          </a:prstGeom>
                          <a:solidFill>
                            <a:prstClr val="white"/>
                          </a:solidFill>
                          <a:ln>
                            <a:noFill/>
                          </a:ln>
                          <a:effectLst/>
                        </wps:spPr>
                        <wps:txbx>
                          <w:txbxContent>
                            <w:p w:rsidR="005B2455" w:rsidRPr="00364985" w:rsidRDefault="005B2455" w:rsidP="00364985">
                              <w:pPr>
                                <w:pStyle w:val="Caption"/>
                                <w:rPr>
                                  <w:noProof/>
                                  <w:color w:val="auto"/>
                                  <w:sz w:val="20"/>
                                  <w:szCs w:val="24"/>
                                </w:rPr>
                              </w:pPr>
                              <w:r w:rsidRPr="00364985">
                                <w:rPr>
                                  <w:sz w:val="14"/>
                                </w:rPr>
                                <w:t xml:space="preserve">Figure </w:t>
                              </w:r>
                              <w:r>
                                <w:rPr>
                                  <w:sz w:val="14"/>
                                </w:rPr>
                                <w:t>7</w:t>
                              </w:r>
                              <w:r w:rsidRPr="00364985">
                                <w:rPr>
                                  <w:sz w:val="14"/>
                                </w:rPr>
                                <w:t xml:space="preserve"> - Proportional Edge Following</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id="Group 20" o:spid="_x0000_s1065" style="position:absolute;margin-left:215.95pt;margin-top:21.65pt;width:110.15pt;height:103.6pt;z-index:251381248;mso-width-relative:margin;mso-height-relative:margin" coordsize="19050,2065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">
                <v:shape id="Picture 17" o:spid="_x0000_s1066" type="#_x0000_t75" style="position:absolute;width:19050;height:1859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B68CPDAAAA2wAAAA8AAABkcnMvZG93bnJldi54bWxET0trAjEQvgv9D2EKvWm2Ym1ZjUvVFnoQ&#10;tFbwOt2M++hmsiSprv/eCIK3+fieM80604gjOV9ZVvA8SEAQ51ZXXCjY/Xz230D4gKyxsUwKzuQh&#10;mz30pphqe+JvOm5DIWII+xQVlCG0qZQ+L8mgH9iWOHIH6wyGCF0htcNTDDeNHCbJWBqsODaU2NKi&#10;pPxv+28UjBbtYThfvezdsq7qj/16435HG6WeHrv3CYhAXbiLb+4vHee/wvWXeICcXQ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cHrwI8MAAADbAAAADwAAAAAAAAAAAAAAAACf&#10;AgAAZHJzL2Rvd25yZXYueG1sUEsFBgAAAAAEAAQA9wAAAI8DAAAAAA==&#10;">
                  <v:imagedata r:id="rId38" o:title="" croptop="4799f" cropbottom="15767f" cropleft="16881f" cropright="23994f"/>
                  <v:path arrowok="t"/>
                </v:shape>
                <v:shape id="Text Box 19" o:spid="_x0000_s1067" type="#_x0000_t202" style="position:absolute;top:19202;width:19050;height:14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Bh9w8MA&#10;AADbAAAADwAAAGRycy9kb3ducmV2LnhtbERPS2vCQBC+C/0PyxR6kbppDkFTV2m1hR7qISqeh+yY&#10;BLOzYXfN4993C4Xe5uN7zno7mlb05HxjWcHLIgFBXFrdcKXgfPp8XoLwAVlja5kUTORhu3mYrTHX&#10;duCC+mOoRAxhn6OCOoQul9KXNRn0C9sRR+5qncEQoaukdjjEcNPKNEkyabDh2FBjR7uaytvxbhRk&#10;e3cfCt7N9+ePbzx0VXp5ny5KPT2Ob68gAo3hX/zn/tJx/gp+f4kHyM0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Bh9w8MAAADbAAAADwAAAAAAAAAAAAAAAACYAgAAZHJzL2Rv&#10;d25yZXYueG1sUEsFBgAAAAAEAAQA9QAAAIgDAAAAAA==&#10;" stroked="f">
                  <v:textbox inset="0,0,0,0">
                    <w:txbxContent>
                      <w:p w:rsidR="005B2455" w:rsidRPr="00364985" w:rsidRDefault="005B2455" w:rsidP="00364985">
                        <w:pPr>
                          <w:pStyle w:val="Caption"/>
                          <w:rPr>
                            <w:noProof/>
                            <w:color w:val="auto"/>
                            <w:sz w:val="20"/>
                            <w:szCs w:val="24"/>
                          </w:rPr>
                        </w:pPr>
                        <w:r w:rsidRPr="00364985">
                          <w:rPr>
                            <w:sz w:val="14"/>
                          </w:rPr>
                          <w:t xml:space="preserve">Figure </w:t>
                        </w:r>
                        <w:r>
                          <w:rPr>
                            <w:sz w:val="14"/>
                          </w:rPr>
                          <w:t>7</w:t>
                        </w:r>
                        <w:r w:rsidRPr="00364985">
                          <w:rPr>
                            <w:sz w:val="14"/>
                          </w:rPr>
                          <w:t xml:space="preserve"> - Proportional Edge Following</w:t>
                        </w:r>
                      </w:p>
                    </w:txbxContent>
                  </v:textbox>
                </v:shape>
                <w10:wrap type="topAndBottom"/>
              </v:group>
            </w:pict>
          </mc:Fallback>
        </mc:AlternateContent>
      </w:r>
      <w:r w:rsidR="00235453">
        <w:t xml:space="preserve">The edge following behaviour was implemented using a PID feedback controller. This therefore needed quite a lot of </w:t>
      </w:r>
      <w:r w:rsidR="00235453">
        <w:lastRenderedPageBreak/>
        <w:t xml:space="preserve">tuning in order to provide a solution that was </w:t>
      </w:r>
      <w:r w:rsidR="00984039">
        <w:t>sufficiently smooth.</w:t>
      </w:r>
      <w:r w:rsidR="00A2280F">
        <w:t xml:space="preserve"> The method for tuning the controller was similar to T</w:t>
      </w:r>
      <w:r w:rsidR="000934CF">
        <w:t>he manual m</w:t>
      </w:r>
      <w:r w:rsidR="00A2280F">
        <w:t xml:space="preserve">ethod that is described in the literature </w:t>
      </w:r>
      <w:r w:rsidR="00A2280F">
        <w:fldChar w:fldCharType="begin" w:fldLock="1"/>
      </w:r>
      <w:r w:rsidR="008078B4">
        <w:instrText>ADDIN CSL_CITATION { "citationItems" : [ { "id" : "ITEM-1", "itemData" : { "abstract" : "The Design Requirements of the System 40 The Schematic of the DC Motor 40 The Parameters of the DC Motor 41 The open loop transfer function of the DC motor 41 s*-domain to z-domain with ZOH (only plant-DC motor) 45 The Step Response of the System with PID Controller 48 PID Controller Design for Controlling DC Motor Position in the Project 48 The Design Requirements of the System 50 The Transfer Function of the DC Motor with Zero Order Hold 53 Conclusions 57 Appendix 58 2 Introduction:", "author" : [ { "dropping-particle" : "", "family" : "Temel", "given" : "Sena", "non-dropping-particle" : "", "parse-names" : false, "suffix" : "" }, { "dropping-particle" : "", "family" : "Ya\u011fli", "given" : "Semih", "non-dropping-particle" : "", "parse-names" : false, "suffix" : "" }, { "dropping-particle" : "", "family" : "G\u00f6ren", "given" : "S", "non-dropping-particle" : "", "parse-names" : false, "suffix" : "" } ], "container-title" : "https://www.google.com.pr/url?sa=t&amp;rct=j&amp;q=&amp;esrc=s&amp;source=web&amp;cd=1&amp;cad=rja&amp;uact=8&amp;ved=0CB0QFjAAahUKEwig6ZPnyInJAhUG5CYKHX6oBDI&amp;url=http%3A%2F%2Fwww.researchgate.net%2Ffile.PostFileLoader.html%3Fid%3D54685991d11b8bc9668b461a%26assetKey%3DAS%253A27363520017", "id" : "ITEM-1", "issued" : { "date-parts" : [ [ "2012" ] ] }, "page" : "63", "title" : "Electrical and Electronics Ee402- Discrete Time Control Systems Recitation 4 Report P , Pd , Pi , Pid Controllers", "type" : "article-journal" }, "uris" : [ "http://www.mendeley.com/documents/?uuid=a73807b0-bed8-478a-9de8-0cc2fc924bf7" ] } ], "mendeley" : { "formattedCitation" : "[18]", "plainTextFormattedCitation" : "[18]", "previouslyFormattedCitation" : "[18]" }, "properties" : { "noteIndex" : 0 }, "schema" : "https://github.com/citation-style-language/schema/raw/master/csl-citation.json" }</w:instrText>
      </w:r>
      <w:r w:rsidR="00A2280F">
        <w:fldChar w:fldCharType="separate"/>
      </w:r>
      <w:r w:rsidR="008078B4" w:rsidRPr="008078B4">
        <w:rPr>
          <w:noProof/>
        </w:rPr>
        <w:t>[18]</w:t>
      </w:r>
      <w:r w:rsidR="00A2280F">
        <w:fldChar w:fldCharType="end"/>
      </w:r>
      <w:r w:rsidR="00A2280F">
        <w:t>. However</w:t>
      </w:r>
      <w:r w:rsidR="001E5745">
        <w:t xml:space="preserve"> my approach differs where the Manual Method begins tuning the Integral component. This is</w:t>
      </w:r>
      <w:r w:rsidR="00A2280F">
        <w:t xml:space="preserve"> due to the fact that this controller is only using Proportional and </w:t>
      </w:r>
      <w:r w:rsidR="000333FB">
        <w:t>Derivative</w:t>
      </w:r>
      <w:r w:rsidR="001E5745">
        <w:t xml:space="preserve"> components;</w:t>
      </w:r>
      <w:r w:rsidR="00A2280F">
        <w:t xml:space="preserve"> as I</w:t>
      </w:r>
      <w:r w:rsidR="00635F85">
        <w:t>ntegral control</w:t>
      </w:r>
      <w:r w:rsidR="00A2280F">
        <w:t xml:space="preserve"> is unnecessary </w:t>
      </w:r>
      <w:r w:rsidR="00635F85">
        <w:t>since</w:t>
      </w:r>
      <w:r w:rsidR="00A2280F">
        <w:t xml:space="preserve"> this coursework is using a simulator where there is no long term error such as flat tyres etc.</w:t>
      </w:r>
      <w:r w:rsidR="005844CB">
        <w:t xml:space="preserve"> </w:t>
      </w:r>
      <w:r w:rsidR="001E5D9C">
        <w:t>The approach I took for implementing</w:t>
      </w:r>
      <w:r w:rsidR="00CB19A2">
        <w:t xml:space="preserve"> this </w:t>
      </w:r>
      <w:r w:rsidR="00103C21">
        <w:t>behaviour</w:t>
      </w:r>
      <w:r w:rsidR="00CB19A2">
        <w:t xml:space="preserve"> was as follows:</w:t>
      </w:r>
      <w:r w:rsidR="001E5D9C">
        <w:t xml:space="preserve"> Firstly</w:t>
      </w:r>
      <w:r w:rsidR="00907B75">
        <w:t xml:space="preserve"> I devised a very simple finite state machine to help simplify the problem and make the code more readable </w:t>
      </w:r>
      <w:r w:rsidR="00907B75">
        <w:rPr>
          <w:i/>
        </w:rPr>
        <w:t>(see Edge Following section of appendix)</w:t>
      </w:r>
      <w:r w:rsidR="00907B75">
        <w:t>. Next</w:t>
      </w:r>
      <w:r w:rsidR="001E5D9C">
        <w:t xml:space="preserve"> I implement</w:t>
      </w:r>
      <w:r w:rsidR="00CB19A2">
        <w:t>ed the P</w:t>
      </w:r>
      <w:r w:rsidR="001E5D9C">
        <w:t xml:space="preserve">roportional controller; this is done by taking a reading from the left and right sonar sensor on the robot and using this reading to calculate the error </w:t>
      </w:r>
      <w:r w:rsidR="001E5D9C" w:rsidRPr="001E5D9C">
        <w:rPr>
          <w:i/>
        </w:rPr>
        <w:t>(this value is the difference between the perceived distance to an obstacle and the defined set point)</w:t>
      </w:r>
      <w:r w:rsidR="001E5D9C">
        <w:t xml:space="preserve">. This error value was then multiplied by a pre-set gain value </w:t>
      </w:r>
      <w:r w:rsidR="00393E51">
        <w:rPr>
          <w:i/>
        </w:rPr>
        <w:t>(K</w:t>
      </w:r>
      <w:r w:rsidR="001E5D9C">
        <w:rPr>
          <w:i/>
          <w:vertAlign w:val="subscript"/>
        </w:rPr>
        <w:t>P</w:t>
      </w:r>
      <w:r w:rsidR="001E5D9C">
        <w:rPr>
          <w:i/>
        </w:rPr>
        <w:t>)</w:t>
      </w:r>
      <w:r w:rsidR="001E5D9C">
        <w:t>. K</w:t>
      </w:r>
      <w:r w:rsidR="001E5D9C">
        <w:rPr>
          <w:vertAlign w:val="subscript"/>
        </w:rPr>
        <w:t>P</w:t>
      </w:r>
      <w:r w:rsidR="001E5D9C">
        <w:t xml:space="preserve"> was tailored</w:t>
      </w:r>
      <w:r w:rsidR="006E3ABB">
        <w:t xml:space="preserve"> by starting at 0 and then increasing it in small increments</w:t>
      </w:r>
      <w:r w:rsidR="001E5D9C">
        <w:t xml:space="preserve"> until the robot was visibly oscillating its position around the set point </w:t>
      </w:r>
      <w:r w:rsidR="00A704C9">
        <w:rPr>
          <w:i/>
        </w:rPr>
        <w:t>(see Figure</w:t>
      </w:r>
      <w:r w:rsidR="00364985">
        <w:rPr>
          <w:i/>
        </w:rPr>
        <w:t xml:space="preserve"> below)</w:t>
      </w:r>
      <w:r w:rsidR="00364985">
        <w:t>.</w:t>
      </w:r>
      <w:r w:rsidR="00723579">
        <w:t xml:space="preserve"> K</w:t>
      </w:r>
      <w:r w:rsidR="00723579">
        <w:rPr>
          <w:vertAlign w:val="subscript"/>
        </w:rPr>
        <w:t>P</w:t>
      </w:r>
      <w:r w:rsidR="00723579">
        <w:t xml:space="preserve"> was started at 0 so that initially it could be seen with zero impact on the system.</w:t>
      </w:r>
    </w:p>
    <w:p w:rsidR="00DD5531" w:rsidRDefault="00887AAA" w:rsidP="004C55A2">
      <w:pPr>
        <w:spacing w:after="40"/>
      </w:pPr>
      <w:r>
        <w:rPr>
          <w:noProof/>
          <w:lang w:eastAsia="en-GB"/>
        </w:rPr>
        <mc:AlternateContent>
          <mc:Choice Requires="wpg">
            <w:drawing>
              <wp:anchor distT="0" distB="0" distL="114300" distR="114300" simplePos="0" relativeHeight="251623936" behindDoc="0" locked="0" layoutInCell="1" allowOverlap="1" wp14:anchorId="08762FE4" wp14:editId="3917F833">
                <wp:simplePos x="0" y="0"/>
                <wp:positionH relativeFrom="column">
                  <wp:posOffset>974725</wp:posOffset>
                </wp:positionH>
                <wp:positionV relativeFrom="paragraph">
                  <wp:posOffset>2186940</wp:posOffset>
                </wp:positionV>
                <wp:extent cx="4672965" cy="1562100"/>
                <wp:effectExtent l="0" t="0" r="0" b="0"/>
                <wp:wrapTopAndBottom/>
                <wp:docPr id="44" name="Group 44"/>
                <wp:cNvGraphicFramePr/>
                <a:graphic xmlns:a="http://schemas.openxmlformats.org/drawingml/2006/main">
                  <a:graphicData uri="http://schemas.microsoft.com/office/word/2010/wordprocessingGroup">
                    <wpg:wgp>
                      <wpg:cNvGrpSpPr/>
                      <wpg:grpSpPr>
                        <a:xfrm>
                          <a:off x="0" y="0"/>
                          <a:ext cx="4672965" cy="1562100"/>
                          <a:chOff x="-1" y="0"/>
                          <a:chExt cx="6720841" cy="2249170"/>
                        </a:xfrm>
                      </wpg:grpSpPr>
                      <wpg:grpSp>
                        <wpg:cNvPr id="31" name="Group 31"/>
                        <wpg:cNvGrpSpPr/>
                        <wpg:grpSpPr>
                          <a:xfrm>
                            <a:off x="1744980" y="0"/>
                            <a:ext cx="4975860" cy="2249170"/>
                            <a:chOff x="0" y="0"/>
                            <a:chExt cx="4975860" cy="2249170"/>
                          </a:xfrm>
                        </wpg:grpSpPr>
                        <wpg:grpSp>
                          <wpg:cNvPr id="23" name="Group 23"/>
                          <wpg:cNvGrpSpPr/>
                          <wpg:grpSpPr>
                            <a:xfrm>
                              <a:off x="1542836" y="0"/>
                              <a:ext cx="3433024" cy="2249170"/>
                              <a:chOff x="-1489924" y="0"/>
                              <a:chExt cx="3433024" cy="2249170"/>
                            </a:xfrm>
                          </wpg:grpSpPr>
                          <pic:pic xmlns:pic="http://schemas.openxmlformats.org/drawingml/2006/picture">
                            <pic:nvPicPr>
                              <pic:cNvPr id="21" name="Picture 21"/>
                              <pic:cNvPicPr>
                                <a:picLocks noChangeAspect="1"/>
                              </pic:cNvPicPr>
                            </pic:nvPicPr>
                            <pic:blipFill rotWithShape="1">
                              <a:blip r:embed="rId39" cstate="print">
                                <a:extLst>
                                  <a:ext uri="{28A0092B-C50C-407E-A947-70E740481C1C}">
                                    <a14:useLocalDpi xmlns:a14="http://schemas.microsoft.com/office/drawing/2010/main" val="0"/>
                                  </a:ext>
                                </a:extLst>
                              </a:blip>
                              <a:srcRect l="25647" t="7322" r="37284" b="25105"/>
                              <a:stretch/>
                            </pic:blipFill>
                            <pic:spPr bwMode="auto">
                              <a:xfrm>
                                <a:off x="0" y="0"/>
                                <a:ext cx="1943100" cy="1897380"/>
                              </a:xfrm>
                              <a:prstGeom prst="rect">
                                <a:avLst/>
                              </a:prstGeom>
                              <a:noFill/>
                              <a:ln>
                                <a:noFill/>
                              </a:ln>
                              <a:effectLst/>
                              <a:extLst>
                                <a:ext uri="{53640926-AAD7-44D8-BBD7-CCE9431645EC}">
                                  <a14:shadowObscured xmlns:a14="http://schemas.microsoft.com/office/drawing/2010/main"/>
                                </a:ext>
                              </a:extLst>
                            </pic:spPr>
                          </pic:pic>
                          <wps:wsp>
                            <wps:cNvPr id="22" name="Text Box 22"/>
                            <wps:cNvSpPr txBox="1"/>
                            <wps:spPr>
                              <a:xfrm>
                                <a:off x="-1489924" y="1905000"/>
                                <a:ext cx="2169376" cy="344170"/>
                              </a:xfrm>
                              <a:prstGeom prst="rect">
                                <a:avLst/>
                              </a:prstGeom>
                              <a:solidFill>
                                <a:prstClr val="white"/>
                              </a:solidFill>
                              <a:ln>
                                <a:noFill/>
                              </a:ln>
                              <a:effectLst/>
                            </wps:spPr>
                            <wps:txbx>
                              <w:txbxContent>
                                <w:p w:rsidR="005B2455" w:rsidRPr="000D0037" w:rsidRDefault="005B2455" w:rsidP="000D0037">
                                  <w:pPr>
                                    <w:pStyle w:val="Caption"/>
                                    <w:rPr>
                                      <w:noProof/>
                                      <w:sz w:val="20"/>
                                      <w:szCs w:val="24"/>
                                    </w:rPr>
                                  </w:pPr>
                                  <w:r w:rsidRPr="000D0037">
                                    <w:rPr>
                                      <w:sz w:val="14"/>
                                    </w:rPr>
                                    <w:t xml:space="preserve">Figure </w:t>
                                  </w:r>
                                  <w:r>
                                    <w:rPr>
                                      <w:sz w:val="14"/>
                                    </w:rPr>
                                    <w:t>8</w:t>
                                  </w:r>
                                  <w:r w:rsidRPr="000D0037">
                                    <w:rPr>
                                      <w:sz w:val="14"/>
                                    </w:rPr>
                                    <w:t xml:space="preserve"> - Proportional and Derivative Edge Following</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grpSp>
                        <pic:pic xmlns:pic="http://schemas.openxmlformats.org/drawingml/2006/picture">
                          <pic:nvPicPr>
                            <pic:cNvPr id="30" name="Picture 30"/>
                            <pic:cNvPicPr>
                              <a:picLocks noChangeAspect="1"/>
                            </pic:cNvPicPr>
                          </pic:nvPicPr>
                          <pic:blipFill rotWithShape="1">
                            <a:blip r:embed="rId40" cstate="print">
                              <a:extLst>
                                <a:ext uri="{28A0092B-C50C-407E-A947-70E740481C1C}">
                                  <a14:useLocalDpi xmlns:a14="http://schemas.microsoft.com/office/drawing/2010/main" val="0"/>
                                </a:ext>
                              </a:extLst>
                            </a:blip>
                            <a:srcRect l="19599" t="9623" r="38292" b="54812"/>
                            <a:stretch/>
                          </pic:blipFill>
                          <pic:spPr bwMode="auto">
                            <a:xfrm>
                              <a:off x="0" y="464820"/>
                              <a:ext cx="2865120" cy="1295400"/>
                            </a:xfrm>
                            <a:prstGeom prst="rect">
                              <a:avLst/>
                            </a:prstGeom>
                            <a:noFill/>
                            <a:ln>
                              <a:noFill/>
                            </a:ln>
                            <a:effectLst/>
                            <a:extLst>
                              <a:ext uri="{53640926-AAD7-44D8-BBD7-CCE9431645EC}">
                                <a14:shadowObscured xmlns:a14="http://schemas.microsoft.com/office/drawing/2010/main"/>
                              </a:ext>
                            </a:extLst>
                          </pic:spPr>
                        </pic:pic>
                      </wpg:grpSp>
                      <wpg:grpSp>
                        <wpg:cNvPr id="34" name="Group 34"/>
                        <wpg:cNvGrpSpPr/>
                        <wpg:grpSpPr>
                          <a:xfrm>
                            <a:off x="-1" y="175260"/>
                            <a:ext cx="1744980" cy="1662477"/>
                            <a:chOff x="-1" y="-289560"/>
                            <a:chExt cx="1744980" cy="1662477"/>
                          </a:xfrm>
                        </wpg:grpSpPr>
                        <wps:wsp>
                          <wps:cNvPr id="27" name="Text Box 27"/>
                          <wps:cNvSpPr txBox="1">
                            <a:spLocks noChangeArrowheads="1"/>
                          </wps:cNvSpPr>
                          <wps:spPr bwMode="auto">
                            <a:xfrm>
                              <a:off x="-1" y="-289560"/>
                              <a:ext cx="1744980" cy="1097280"/>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25400">
                                  <a:solidFill>
                                    <a:schemeClr val="dk1">
                                      <a:lumMod val="0"/>
                                      <a:lumOff val="0"/>
                                    </a:schemeClr>
                                  </a:solidFill>
                                  <a:miter lim="800000"/>
                                  <a:headEnd/>
                                  <a:tailEnd/>
                                </a14:hiddenLine>
                              </a:ext>
                              <a:ext uri="{AF507438-7753-43E0-B8FC-AC1667EBCBE1}">
                                <a14:hiddenEffects xmlns:a14="http://schemas.microsoft.com/office/drawing/2010/main">
                                  <a:effectLst/>
                                </a14:hiddenEffects>
                              </a:ext>
                            </a:extLst>
                          </wps:spPr>
                          <wps:txbx>
                            <w:txbxContent>
                              <w:p w:rsidR="005B2455" w:rsidRDefault="005B2455" w:rsidP="003E18D7">
                                <w:pPr>
                                  <w:widowControl w:val="0"/>
                                  <w:rPr>
                                    <w:sz w:val="28"/>
                                    <w:szCs w:val="28"/>
                                  </w:rPr>
                                </w:pPr>
                                <w:r>
                                  <w:rPr>
                                    <w:sz w:val="28"/>
                                    <w:szCs w:val="28"/>
                                  </w:rPr>
                                  <w:t>P = E * K</w:t>
                                </w:r>
                                <w:r>
                                  <w:rPr>
                                    <w:sz w:val="19"/>
                                    <w:szCs w:val="19"/>
                                    <w:vertAlign w:val="subscript"/>
                                  </w:rPr>
                                  <w:t>P</w:t>
                                </w:r>
                              </w:p>
                              <w:p w:rsidR="005B2455" w:rsidRDefault="005B2455" w:rsidP="003E18D7">
                                <w:pPr>
                                  <w:widowControl w:val="0"/>
                                  <w:rPr>
                                    <w:sz w:val="19"/>
                                    <w:szCs w:val="19"/>
                                    <w:vertAlign w:val="subscript"/>
                                  </w:rPr>
                                </w:pPr>
                                <w:r>
                                  <w:rPr>
                                    <w:sz w:val="28"/>
                                    <w:szCs w:val="28"/>
                                  </w:rPr>
                                  <w:t>D = (E - E</w:t>
                                </w:r>
                                <w:r>
                                  <w:rPr>
                                    <w:sz w:val="19"/>
                                    <w:szCs w:val="19"/>
                                    <w:vertAlign w:val="subscript"/>
                                  </w:rPr>
                                  <w:t>P</w:t>
                                </w:r>
                                <w:r>
                                  <w:rPr>
                                    <w:sz w:val="28"/>
                                    <w:szCs w:val="28"/>
                                  </w:rPr>
                                  <w:t>) * K</w:t>
                                </w:r>
                                <w:r>
                                  <w:rPr>
                                    <w:sz w:val="19"/>
                                    <w:szCs w:val="19"/>
                                    <w:vertAlign w:val="subscript"/>
                                  </w:rPr>
                                  <w:t>D</w:t>
                                </w:r>
                              </w:p>
                              <w:p w:rsidR="005B2455" w:rsidRDefault="005B2455" w:rsidP="003D58ED">
                                <w:pPr>
                                  <w:widowControl w:val="0"/>
                                  <w:rPr>
                                    <w:sz w:val="19"/>
                                    <w:szCs w:val="19"/>
                                    <w:vertAlign w:val="subscript"/>
                                  </w:rPr>
                                </w:pPr>
                                <w:r>
                                  <w:rPr>
                                    <w:sz w:val="28"/>
                                    <w:szCs w:val="28"/>
                                  </w:rPr>
                                  <w:t>O = P + D</w:t>
                                </w:r>
                              </w:p>
                            </w:txbxContent>
                          </wps:txbx>
                          <wps:bodyPr rot="0" vert="horz" wrap="square" lIns="36576" tIns="36576" rIns="36576" bIns="36576" anchor="t" anchorCtr="0" upright="1">
                            <a:noAutofit/>
                          </wps:bodyPr>
                        </wps:wsp>
                        <wps:wsp>
                          <wps:cNvPr id="33" name="Text Box 33"/>
                          <wps:cNvSpPr txBox="1"/>
                          <wps:spPr>
                            <a:xfrm>
                              <a:off x="0" y="792478"/>
                              <a:ext cx="1501775" cy="580439"/>
                            </a:xfrm>
                            <a:prstGeom prst="rect">
                              <a:avLst/>
                            </a:prstGeom>
                            <a:solidFill>
                              <a:prstClr val="white"/>
                            </a:solidFill>
                            <a:ln>
                              <a:noFill/>
                            </a:ln>
                            <a:effectLst/>
                          </wps:spPr>
                          <wps:txbx>
                            <w:txbxContent>
                              <w:p w:rsidR="005B2455" w:rsidRPr="003D58ED" w:rsidRDefault="005B2455" w:rsidP="003D58ED">
                                <w:pPr>
                                  <w:pStyle w:val="Caption"/>
                                  <w:rPr>
                                    <w:noProof/>
                                    <w:sz w:val="14"/>
                                  </w:rPr>
                                </w:pPr>
                                <w:r w:rsidRPr="003D58ED">
                                  <w:rPr>
                                    <w:sz w:val="14"/>
                                  </w:rPr>
                                  <w:t xml:space="preserve">Equation </w:t>
                                </w:r>
                                <w:r>
                                  <w:rPr>
                                    <w:sz w:val="14"/>
                                  </w:rPr>
                                  <w:t>5</w:t>
                                </w:r>
                                <w:r w:rsidRPr="003D58ED">
                                  <w:rPr>
                                    <w:sz w:val="14"/>
                                  </w:rPr>
                                  <w:t xml:space="preserve"> - Proportional Control, Derivative Control and overall outpu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grpSp>
                    </wpg:wgp>
                  </a:graphicData>
                </a:graphic>
                <wp14:sizeRelH relativeFrom="margin">
                  <wp14:pctWidth>0</wp14:pctWidth>
                </wp14:sizeRelH>
                <wp14:sizeRelV relativeFrom="margin">
                  <wp14:pctHeight>0</wp14:pctHeight>
                </wp14:sizeRelV>
              </wp:anchor>
            </w:drawing>
          </mc:Choice>
          <mc:Fallback>
            <w:pict>
              <v:group id="Group 44" o:spid="_x0000_s1068" style="position:absolute;margin-left:76.75pt;margin-top:172.2pt;width:367.95pt;height:123pt;z-index:251623936;mso-width-relative:margin;mso-height-relative:margin" coordorigin="" coordsize="67208,2249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">
                <v:group id="Group 31" o:spid="_x0000_s1069" style="position:absolute;left:17449;width:49759;height:22491" coordsize="49758,224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JxDvhwwAAANsAAAAP&#10;AAAAAAAAAAAAAAAAAKoCAABkcnMvZG93bnJldi54bWxQSwUGAAAAAAQABAD6AAAAmgMAAAAA&#10;">
                  <v:group id="Group 23" o:spid="_x0000_s1070" style="position:absolute;left:15428;width:34330;height:22491" coordorigin="-14899" coordsize="34330,224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04OW0MQAAADbAAAA&#10;DwAAAAAAAAAAAAAAAACqAgAAZHJzL2Rvd25yZXYueG1sUEsFBgAAAAAEAAQA+gAAAJsDAAAAAA==&#10;">
                    <v:shape id="Picture 21" o:spid="_x0000_s1071" type="#_x0000_t75" style="position:absolute;width:19431;height:1897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NPQfAAAAA2wAAAA8AAABkcnMvZG93bnJldi54bWxEj19rwjAUxd8HfodwB77NtB2MUY0yhoP1&#10;0VZ8vjTXttjcZE1W47c3wmCPh/Pnx9nsohnFTJMfLCvIVxkI4tbqgTsFx+br5R2ED8gaR8uk4EYe&#10;dtvF0wZLba98oLkOnUgj7EtU0IfgSil925NBv7KOOHlnOxkMSU6d1BNe07gZZZFlb9LgwInQo6PP&#10;ntpL/WsSpC7i6y2e9uSGszsG/VNVDSq1fI4faxCBYvgP/7W/tYIih8eX9APk9g4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P409B8AAAADbAAAADwAAAAAAAAAAAAAAAACfAgAA&#10;ZHJzL2Rvd25yZXYueG1sUEsFBgAAAAAEAAQA9wAAAIwDAAAAAA==&#10;">
                      <v:imagedata r:id="rId41" o:title="" croptop="4799f" cropbottom="16453f" cropleft="16808f" cropright="24434f"/>
                      <v:path arrowok="t"/>
                    </v:shape>
                    <v:shape id="Text Box 22" o:spid="_x0000_s1072" type="#_x0000_t202" style="position:absolute;left:-14899;top:19050;width:21693;height:34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NAlD8QA&#10;AADbAAAADwAAAGRycy9kb3ducmV2LnhtbESPS2vDMBCE74X8B7GBXkoixwdTnCihTVLooTnkQc6L&#10;tbVNrZWR5Ne/rwqBHoeZ+YbZ7EbTiJ6cry0rWC0TEMSF1TWXCm7Xj8UrCB+QNTaWScFEHnbb2dMG&#10;c20HPlN/CaWIEPY5KqhCaHMpfVGRQb+0LXH0vq0zGKJ0pdQOhwg3jUyTJJMGa44LFba0r6j4uXRG&#10;QXZw3XDm/cvhdvzCU1um9/fprtTzfHxbgwg0hv/wo/2pFaQp/H2JP0Buf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jQJQ/EAAAA2wAAAA8AAAAAAAAAAAAAAAAAmAIAAGRycy9k&#10;b3ducmV2LnhtbFBLBQYAAAAABAAEAPUAAACJAwAAAAA=&#10;" stroked="f">
                      <v:textbox inset="0,0,0,0">
                        <w:txbxContent>
                          <w:p w:rsidR="005B2455" w:rsidRPr="000D0037" w:rsidRDefault="005B2455" w:rsidP="000D0037">
                            <w:pPr>
                              <w:pStyle w:val="Caption"/>
                              <w:rPr>
                                <w:noProof/>
                                <w:sz w:val="20"/>
                                <w:szCs w:val="24"/>
                              </w:rPr>
                            </w:pPr>
                            <w:r w:rsidRPr="000D0037">
                              <w:rPr>
                                <w:sz w:val="14"/>
                              </w:rPr>
                              <w:t xml:space="preserve">Figure </w:t>
                            </w:r>
                            <w:r>
                              <w:rPr>
                                <w:sz w:val="14"/>
                              </w:rPr>
                              <w:t>8</w:t>
                            </w:r>
                            <w:r w:rsidRPr="000D0037">
                              <w:rPr>
                                <w:sz w:val="14"/>
                              </w:rPr>
                              <w:t xml:space="preserve"> - Proportional and Derivative Edge Following</w:t>
                            </w:r>
                          </w:p>
                        </w:txbxContent>
                      </v:textbox>
                    </v:shape>
                  </v:group>
                  <v:shape id="Picture 30" o:spid="_x0000_s1073" type="#_x0000_t75" style="position:absolute;top:4648;width:28651;height:1295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zUUuXCAAAA2wAAAA8AAABkcnMvZG93bnJldi54bWxET91qwjAUvh/sHcIZ7G6mcyCumpahFKSI&#10;Q7cHOGuObbU5qUms3dsvF8IuP77/ZT6aTgzkfGtZweskAUFcWd1yreD7q3iZg/ABWWNnmRT8koc8&#10;e3xYYqrtjfc0HEItYgj7FBU0IfSplL5qyKCf2J44ckfrDIYIXS21w1sMN52cJslMGmw5NjTY06qh&#10;6ny4GgXDTzkLq89TsjXr3fv5OMeilBelnp/GjwWIQGP4F9/dG63gLa6PX+IPkNkf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c1FLlwgAAANsAAAAPAAAAAAAAAAAAAAAAAJ8C&#10;AABkcnMvZG93bnJldi54bWxQSwUGAAAAAAQABAD3AAAAjgMAAAAA&#10;">
                    <v:imagedata r:id="rId42" o:title="" croptop="6307f" cropbottom="35922f" cropleft="12844f" cropright="25095f"/>
                    <v:path arrowok="t"/>
                  </v:shape>
                </v:group>
                <v:group id="Group 34" o:spid="_x0000_s1074" style="position:absolute;top:1752;width:17449;height:16625" coordorigin=",-2895" coordsize="17449,1662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2bOYecQAAADbAAAA&#10;DwAAAAAAAAAAAAAAAACqAgAAZHJzL2Rvd25yZXYueG1sUEsFBgAAAAAEAAQA+gAAAJsDAAAAAA==&#10;">
                  <v:shape id="Text Box 27" o:spid="_x0000_s1075" type="#_x0000_t202" style="position:absolute;top:-2895;width:17449;height:109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RCm+8MA&#10;AADbAAAADwAAAGRycy9kb3ducmV2LnhtbESPUWvCMBSF3wf7D+EO9jZTS5lSjTJEhwzGsPoDrs21&#10;qWtuShK1/vtlMNjj4ZzzHc58OdhOXMmH1rGC8SgDQVw73XKj4LDfvExBhIissXNMCu4UYLl4fJhj&#10;qd2Nd3StYiMShEOJCkyMfSllqA1ZDCPXEyfv5LzFmKRvpPZ4S3DbyTzLXqXFltOCwZ5Whurv6mIV&#10;rMfevlfF57k4msmHz+uvsyykUs9Pw9sMRKQh/of/2lutIJ/A75f0A+Ti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RCm+8MAAADbAAAADwAAAAAAAAAAAAAAAACYAgAAZHJzL2Rv&#10;d25yZXYueG1sUEsFBgAAAAAEAAQA9QAAAIgDAAAAAA==&#10;" filled="f" stroked="f" strokecolor="black [0]" strokeweight="2pt">
                    <v:textbox inset="2.88pt,2.88pt,2.88pt,2.88pt">
                      <w:txbxContent>
                        <w:p w:rsidR="005B2455" w:rsidRDefault="005B2455" w:rsidP="003E18D7">
                          <w:pPr>
                            <w:widowControl w:val="0"/>
                            <w:rPr>
                              <w:sz w:val="28"/>
                              <w:szCs w:val="28"/>
                            </w:rPr>
                          </w:pPr>
                          <w:r>
                            <w:rPr>
                              <w:sz w:val="28"/>
                              <w:szCs w:val="28"/>
                            </w:rPr>
                            <w:t>P = E * K</w:t>
                          </w:r>
                          <w:r>
                            <w:rPr>
                              <w:sz w:val="19"/>
                              <w:szCs w:val="19"/>
                              <w:vertAlign w:val="subscript"/>
                            </w:rPr>
                            <w:t>P</w:t>
                          </w:r>
                        </w:p>
                        <w:p w:rsidR="005B2455" w:rsidRDefault="005B2455" w:rsidP="003E18D7">
                          <w:pPr>
                            <w:widowControl w:val="0"/>
                            <w:rPr>
                              <w:sz w:val="19"/>
                              <w:szCs w:val="19"/>
                              <w:vertAlign w:val="subscript"/>
                            </w:rPr>
                          </w:pPr>
                          <w:r>
                            <w:rPr>
                              <w:sz w:val="28"/>
                              <w:szCs w:val="28"/>
                            </w:rPr>
                            <w:t>D = (E - E</w:t>
                          </w:r>
                          <w:r>
                            <w:rPr>
                              <w:sz w:val="19"/>
                              <w:szCs w:val="19"/>
                              <w:vertAlign w:val="subscript"/>
                            </w:rPr>
                            <w:t>P</w:t>
                          </w:r>
                          <w:r>
                            <w:rPr>
                              <w:sz w:val="28"/>
                              <w:szCs w:val="28"/>
                            </w:rPr>
                            <w:t>) * K</w:t>
                          </w:r>
                          <w:r>
                            <w:rPr>
                              <w:sz w:val="19"/>
                              <w:szCs w:val="19"/>
                              <w:vertAlign w:val="subscript"/>
                            </w:rPr>
                            <w:t>D</w:t>
                          </w:r>
                        </w:p>
                        <w:p w:rsidR="005B2455" w:rsidRDefault="005B2455" w:rsidP="003D58ED">
                          <w:pPr>
                            <w:widowControl w:val="0"/>
                            <w:rPr>
                              <w:sz w:val="19"/>
                              <w:szCs w:val="19"/>
                              <w:vertAlign w:val="subscript"/>
                            </w:rPr>
                          </w:pPr>
                          <w:r>
                            <w:rPr>
                              <w:sz w:val="28"/>
                              <w:szCs w:val="28"/>
                            </w:rPr>
                            <w:t>O = P + D</w:t>
                          </w:r>
                        </w:p>
                      </w:txbxContent>
                    </v:textbox>
                  </v:shape>
                  <v:shape id="Text Box 33" o:spid="_x0000_s1076" type="#_x0000_t202" style="position:absolute;top:7924;width:15017;height:58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kUWScUA&#10;AADbAAAADwAAAGRycy9kb3ducmV2LnhtbESPzWrDMBCE74W8g9hALyWRE0MITpTQxC300B7yQ86L&#10;tbFNrZWR5Nh++6pQ6HGYmW+Y7X4wjXiQ87VlBYt5AoK4sLrmUsH18j5bg/ABWWNjmRSM5GG/mzxt&#10;MdO25xM9zqEUEcI+QwVVCG0mpS8qMujntiWO3t06gyFKV0rtsI9w08hlkqykwZrjQoUtHSsqvs+d&#10;UbDKXdef+PiSX98+8astl7fDeFPqeTq8bkAEGsJ/+K/9oRWkKfx+iT9A7n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iRRZJxQAAANsAAAAPAAAAAAAAAAAAAAAAAJgCAABkcnMv&#10;ZG93bnJldi54bWxQSwUGAAAAAAQABAD1AAAAigMAAAAA&#10;" stroked="f">
                    <v:textbox inset="0,0,0,0">
                      <w:txbxContent>
                        <w:p w:rsidR="005B2455" w:rsidRPr="003D58ED" w:rsidRDefault="005B2455" w:rsidP="003D58ED">
                          <w:pPr>
                            <w:pStyle w:val="Caption"/>
                            <w:rPr>
                              <w:noProof/>
                              <w:sz w:val="14"/>
                            </w:rPr>
                          </w:pPr>
                          <w:r w:rsidRPr="003D58ED">
                            <w:rPr>
                              <w:sz w:val="14"/>
                            </w:rPr>
                            <w:t xml:space="preserve">Equation </w:t>
                          </w:r>
                          <w:r>
                            <w:rPr>
                              <w:sz w:val="14"/>
                            </w:rPr>
                            <w:t>5</w:t>
                          </w:r>
                          <w:r w:rsidRPr="003D58ED">
                            <w:rPr>
                              <w:sz w:val="14"/>
                            </w:rPr>
                            <w:t xml:space="preserve"> - Proportional Control, Derivative Control and overall output.</w:t>
                          </w:r>
                        </w:p>
                      </w:txbxContent>
                    </v:textbox>
                  </v:shape>
                </v:group>
                <w10:wrap type="topAndBottom"/>
              </v:group>
            </w:pict>
          </mc:Fallback>
        </mc:AlternateContent>
      </w:r>
      <w:r w:rsidR="000D0037">
        <w:t xml:space="preserve">The next step </w:t>
      </w:r>
      <w:r w:rsidR="00156095">
        <w:t xml:space="preserve">in the Manual Method is to tune the Integral component </w:t>
      </w:r>
      <w:r w:rsidR="00156095">
        <w:fldChar w:fldCharType="begin" w:fldLock="1"/>
      </w:r>
      <w:r w:rsidR="008078B4">
        <w:instrText>ADDIN CSL_CITATION { "citationItems" : [ { "id" : "ITEM-1", "itemData" : { "abstract" : "The Design Requirements of the System 40 The Schematic of the DC Motor 40 The Parameters of the DC Motor 41 The open loop transfer function of the DC motor 41 s*-domain to z-domain with ZOH (only plant-DC motor) 45 The Step Response of the System with PID Controller 48 PID Controller Design for Controlling DC Motor Position in the Project 48 The Design Requirements of the System 50 The Transfer Function of the DC Motor with Zero Order Hold 53 Conclusions 57 Appendix 58 2 Introduction:", "author" : [ { "dropping-particle" : "", "family" : "Temel", "given" : "Sena", "non-dropping-particle" : "", "parse-names" : false, "suffix" : "" }, { "dropping-particle" : "", "family" : "Ya\u011fli", "given" : "Semih", "non-dropping-particle" : "", "parse-names" : false, "suffix" : "" }, { "dropping-particle" : "", "family" : "G\u00f6ren", "given" : "S", "non-dropping-particle" : "", "parse-names" : false, "suffix" : "" } ], "container-title" : "https://www.google.com.pr/url?sa=t&amp;rct=j&amp;q=&amp;esrc=s&amp;source=web&amp;cd=1&amp;cad=rja&amp;uact=8&amp;ved=0CB0QFjAAahUKEwig6ZPnyInJAhUG5CYKHX6oBDI&amp;url=http%3A%2F%2Fwww.researchgate.net%2Ffile.PostFileLoader.html%3Fid%3D54685991d11b8bc9668b461a%26assetKey%3DAS%253A27363520017", "id" : "ITEM-1", "issued" : { "date-parts" : [ [ "2012" ] ] }, "page" : "63", "title" : "Electrical and Electronics Ee402- Discrete Time Control Systems Recitation 4 Report P , Pd , Pi , Pid Controllers", "type" : "article-journal" }, "uris" : [ "http://www.mendeley.com/documents/?uuid=a73807b0-bed8-478a-9de8-0cc2fc924bf7" ] } ], "mendeley" : { "formattedCitation" : "[18]", "plainTextFormattedCitation" : "[18]", "previouslyFormattedCitation" : "[18]" }, "properties" : { "noteIndex" : 0 }, "schema" : "https://github.com/citation-style-language/schema/raw/master/csl-citation.json" }</w:instrText>
      </w:r>
      <w:r w:rsidR="00156095">
        <w:fldChar w:fldCharType="separate"/>
      </w:r>
      <w:r w:rsidR="008078B4" w:rsidRPr="008078B4">
        <w:rPr>
          <w:noProof/>
        </w:rPr>
        <w:t>[18]</w:t>
      </w:r>
      <w:r w:rsidR="00156095">
        <w:fldChar w:fldCharType="end"/>
      </w:r>
      <w:r w:rsidR="00156095">
        <w:t>. However as my controller does not use this component, I proceeded to implement the Derivative component.</w:t>
      </w:r>
      <w:r w:rsidR="00B64551">
        <w:t xml:space="preserve"> This is done by calculating the difference between the error </w:t>
      </w:r>
      <w:r w:rsidR="00B64551">
        <w:rPr>
          <w:i/>
        </w:rPr>
        <w:t>(distance of robot from set point)</w:t>
      </w:r>
      <w:r w:rsidR="00B64551">
        <w:t xml:space="preserve"> on the current control cycle and the error on the previous cycle</w:t>
      </w:r>
      <w:r w:rsidR="006656E5">
        <w:t xml:space="preserve">. This value is then scaled by another gain constant </w:t>
      </w:r>
      <w:r w:rsidR="00D9790F">
        <w:rPr>
          <w:i/>
        </w:rPr>
        <w:t>(K</w:t>
      </w:r>
      <w:r w:rsidR="006656E5">
        <w:rPr>
          <w:i/>
        </w:rPr>
        <w:softHyphen/>
      </w:r>
      <w:r w:rsidR="006656E5">
        <w:rPr>
          <w:i/>
          <w:vertAlign w:val="subscript"/>
        </w:rPr>
        <w:t>D</w:t>
      </w:r>
      <w:r w:rsidR="006656E5">
        <w:rPr>
          <w:i/>
        </w:rPr>
        <w:t>)</w:t>
      </w:r>
      <w:r w:rsidR="003E18D7">
        <w:t xml:space="preserve">. </w:t>
      </w:r>
      <w:r w:rsidR="00D9790F">
        <w:t>The constant K</w:t>
      </w:r>
      <w:r w:rsidR="00F42052">
        <w:rPr>
          <w:vertAlign w:val="subscript"/>
        </w:rPr>
        <w:t>D</w:t>
      </w:r>
      <w:r w:rsidR="00F42052">
        <w:t xml:space="preserve"> was again started at 0 and then slowly increased until the oscillation that the Proportional controller creates is smoothed enough to give a good representation of the edge that is being followed. Once this is achieved the system should also be tested with regard to whether it adapts to corners / other obstacles adequately. If the robot doe</w:t>
      </w:r>
      <w:r w:rsidR="00E42A00">
        <w:t>s not turn sharply enough then K</w:t>
      </w:r>
      <w:r w:rsidR="00F42052">
        <w:rPr>
          <w:vertAlign w:val="subscript"/>
        </w:rPr>
        <w:t>D</w:t>
      </w:r>
      <w:r w:rsidR="00F42052">
        <w:t xml:space="preserve"> should be decreased. One problem encountered during this stage of development was in finding a good compromise between reducing </w:t>
      </w:r>
      <w:proofErr w:type="gramStart"/>
      <w:r w:rsidR="00F42052">
        <w:t>oscillation</w:t>
      </w:r>
      <w:proofErr w:type="gramEnd"/>
      <w:r w:rsidR="00F42052">
        <w:t xml:space="preserve"> and keeping the adaptive quality of Proportional control.</w:t>
      </w:r>
      <w:r w:rsidR="00E15F45">
        <w:t xml:space="preserve"> This was eventually found by testing the system on multiple different maps that feature different length of lines and sharpness of corners </w:t>
      </w:r>
      <w:r w:rsidR="00E15F45">
        <w:rPr>
          <w:i/>
        </w:rPr>
        <w:t xml:space="preserve">(see </w:t>
      </w:r>
      <w:r w:rsidR="007714A9">
        <w:rPr>
          <w:i/>
        </w:rPr>
        <w:t>figure</w:t>
      </w:r>
      <w:r w:rsidR="00E15F45">
        <w:rPr>
          <w:i/>
        </w:rPr>
        <w:t xml:space="preserve"> below)</w:t>
      </w:r>
      <w:r w:rsidR="00E15F45">
        <w:t>.</w:t>
      </w:r>
    </w:p>
    <w:p w:rsidR="003972FB" w:rsidRDefault="00856B75" w:rsidP="004C55A2">
      <w:pPr>
        <w:spacing w:after="40"/>
      </w:pPr>
      <w:r>
        <w:t>Under this implementation</w:t>
      </w:r>
      <w:r w:rsidR="003972FB">
        <w:t xml:space="preserve"> the robot may only follow an edge </w:t>
      </w:r>
      <w:r w:rsidR="00B819C2">
        <w:t>until the robot “loses” contact with the edge</w:t>
      </w:r>
      <w:r w:rsidR="003972FB">
        <w:t>, after which the random wander behaviour must take over.</w:t>
      </w:r>
      <w:r>
        <w:t xml:space="preserve"> This was done to ensure that the maximum amount of the map </w:t>
      </w:r>
      <w:r w:rsidR="001A41A4">
        <w:t>is explored.</w:t>
      </w:r>
      <w:r w:rsidR="00FF330A">
        <w:t xml:space="preserve"> The robot has a ten second “cool down” between periods of edge following.</w:t>
      </w:r>
      <w:r w:rsidR="003972FB">
        <w:t xml:space="preserve"> This was controlled through the use of a standard SFML timer</w:t>
      </w:r>
      <w:r w:rsidR="00446CE6">
        <w:t xml:space="preserve">; the robot may only follow an edge while </w:t>
      </w:r>
      <w:r w:rsidR="00FF330A">
        <w:t>it can still detect an edge</w:t>
      </w:r>
      <w:r w:rsidR="00446CE6">
        <w:t>, after which it experiences a ten second “cool down” time before it may follow an edge again.</w:t>
      </w:r>
    </w:p>
    <w:p w:rsidR="003B2BAC" w:rsidRPr="00B34EFC" w:rsidRDefault="003B2BAC" w:rsidP="004C55A2">
      <w:pPr>
        <w:spacing w:after="40"/>
      </w:pPr>
      <w:r>
        <w:t>One issue faced while implementing this behaviour was that after adding the other behaviours into the same controller, this controller needed retuning as the cycle speed of the system had changed</w:t>
      </w:r>
      <w:r w:rsidR="00166E17">
        <w:t>, this was done following the same steps as the first time it was tuned.</w:t>
      </w:r>
      <w:r w:rsidR="00B34EFC">
        <w:t xml:space="preserve"> In addition to following the same steps to tune the PID, a level of quantitative analysis was used to help improve the edge following </w:t>
      </w:r>
      <w:r w:rsidR="00B34EFC">
        <w:rPr>
          <w:i/>
        </w:rPr>
        <w:t>(see Edge Following section of Testing)</w:t>
      </w:r>
      <w:r w:rsidR="00B34EFC">
        <w:t>.</w:t>
      </w:r>
    </w:p>
    <w:p w:rsidR="000427B7" w:rsidRDefault="000427B7" w:rsidP="004C55A2">
      <w:pPr>
        <w:pStyle w:val="Heading2"/>
        <w:spacing w:before="0" w:after="40"/>
        <w:ind w:firstLine="720"/>
      </w:pPr>
      <w:bookmarkStart w:id="51" w:name="_Toc444175170"/>
      <w:r>
        <w:t>Wandering</w:t>
      </w:r>
      <w:r w:rsidR="00B86728">
        <w:t>/Exploration</w:t>
      </w:r>
      <w:r>
        <w:t>:</w:t>
      </w:r>
      <w:bookmarkEnd w:id="51"/>
    </w:p>
    <w:p w:rsidR="00477DEA" w:rsidRPr="00A45778" w:rsidRDefault="00FC7A8B" w:rsidP="004C55A2">
      <w:pPr>
        <w:spacing w:after="40"/>
      </w:pPr>
      <w:r>
        <w:t>The method by which the robot “randomly” wanders is by resetting the location for the Potenti</w:t>
      </w:r>
      <w:r w:rsidR="003F5A50">
        <w:t>al Fields’ Goal,</w:t>
      </w:r>
      <w:r w:rsidR="003972FB">
        <w:t xml:space="preserve"> this is done by using the in-</w:t>
      </w:r>
      <w:r>
        <w:t xml:space="preserve">built C++ function Rand(), which returns a random number. This was set between two boundaries </w:t>
      </w:r>
      <w:r>
        <w:rPr>
          <w:i/>
        </w:rPr>
        <w:t>(the limits of the map)</w:t>
      </w:r>
      <w:r>
        <w:t xml:space="preserve"> by using the modulus operator</w:t>
      </w:r>
      <w:r w:rsidR="00C8470E">
        <w:t xml:space="preserve"> and then applied to reset the Goal’s position</w:t>
      </w:r>
      <w:r>
        <w:t xml:space="preserve">. </w:t>
      </w:r>
      <w:r w:rsidR="003972FB">
        <w:t xml:space="preserve">An SFML timer is used to ensure that this goal is only reset once every 10 seconds. </w:t>
      </w:r>
      <w:r w:rsidR="00C8470E">
        <w:t xml:space="preserve">In order to reset the location of the goal, this behaviour had to have access to both the Obstacle Avoidance behaviour in order to reset the location of the Goal, and the Edge Following behaviour in order to </w:t>
      </w:r>
      <w:r w:rsidR="005C4FF4">
        <w:t>decide whether or not this behaviour should subsume control and cause the robot to randomly wander instead of line follow.</w:t>
      </w:r>
      <w:r w:rsidR="003F5A50">
        <w:t xml:space="preserve"> </w:t>
      </w:r>
      <w:r w:rsidR="00DA231F">
        <w:t>The wander behaviour has access to the other behaviours via pointer.</w:t>
      </w:r>
      <w:r w:rsidR="006E1E7F">
        <w:t xml:space="preserve"> Strictly speaking this implementation does not fit with the normal structure of </w:t>
      </w:r>
      <w:proofErr w:type="gramStart"/>
      <w:r w:rsidR="006E1E7F">
        <w:t>a Subsumption</w:t>
      </w:r>
      <w:proofErr w:type="gramEnd"/>
      <w:r w:rsidR="006E1E7F">
        <w:t xml:space="preserve"> architecture; normally </w:t>
      </w:r>
      <w:r w:rsidR="006E1E7F">
        <w:lastRenderedPageBreak/>
        <w:t xml:space="preserve">each behaviour can only communicate with the others by use of a global “state” object, such as the </w:t>
      </w:r>
      <w:proofErr w:type="spellStart"/>
      <w:r w:rsidR="006E1E7F">
        <w:t>ArDesiredState</w:t>
      </w:r>
      <w:proofErr w:type="spellEnd"/>
      <w:r w:rsidR="006E1E7F">
        <w:t xml:space="preserve"> class that is used to control the robot in Aria. However as Aria does not include any functionality to meet my requirement, I had to create a work around.</w:t>
      </w:r>
      <w:r w:rsidR="00D84F17">
        <w:t xml:space="preserve"> Other than the lack of a data object to communicate with, no other issues were faced during the implementation of this behaviour.</w:t>
      </w:r>
      <w:r w:rsidR="00A45778">
        <w:t xml:space="preserve"> Again this behaviour uses a finite state machine to help simplify the transitions between states </w:t>
      </w:r>
      <w:r w:rsidR="00A45778">
        <w:rPr>
          <w:i/>
        </w:rPr>
        <w:t>(see Wandering section of appendix)</w:t>
      </w:r>
      <w:r w:rsidR="00A45778">
        <w:t xml:space="preserve">. Use of a FSM wasn’t strictly necessary for such a simple </w:t>
      </w:r>
      <w:proofErr w:type="gramStart"/>
      <w:r w:rsidR="00A45778">
        <w:t>behaviour,</w:t>
      </w:r>
      <w:proofErr w:type="gramEnd"/>
      <w:r w:rsidR="00A45778">
        <w:t xml:space="preserve"> however I decided to use one as it makes the code more readable and follows better programming practices.</w:t>
      </w:r>
    </w:p>
    <w:p w:rsidR="000427B7" w:rsidRDefault="000427B7" w:rsidP="004C55A2">
      <w:pPr>
        <w:pStyle w:val="Heading2"/>
        <w:spacing w:before="0" w:after="40"/>
      </w:pPr>
      <w:r>
        <w:tab/>
      </w:r>
      <w:bookmarkStart w:id="52" w:name="_Toc444175171"/>
      <w:r w:rsidRPr="00FC63F6">
        <w:t>Mapping:</w:t>
      </w:r>
      <w:bookmarkEnd w:id="52"/>
    </w:p>
    <w:p w:rsidR="002F1A7F" w:rsidRDefault="006253F6" w:rsidP="004C55A2">
      <w:pPr>
        <w:spacing w:after="40"/>
      </w:pPr>
      <w:r>
        <w:t xml:space="preserve">As this behaviour can be seen as a passive behaviour, in as far as no action is taken on the environment through the robot’s </w:t>
      </w:r>
      <w:proofErr w:type="gramStart"/>
      <w:r>
        <w:t>actuators,</w:t>
      </w:r>
      <w:proofErr w:type="gramEnd"/>
      <w:r>
        <w:t xml:space="preserve"> this behaviour does not use a Finite State Machine. This is because there is no “idle” state for this behaviour; i.e. there are no circumstances in which this behaviour should not run. </w:t>
      </w:r>
      <w:r w:rsidR="00A62F1A">
        <w:t xml:space="preserve">For the purposes of this implementation, I changed several small aspects of the Modified Histogram Technique; firstly I wanted to make this behaviour more dynamic so that it would work with any map or environment without having to pre-configure the map size. In order to do this, I replaced the pre-loaded map that is used in the literature </w:t>
      </w:r>
      <w:r w:rsidR="00A62F1A">
        <w:fldChar w:fldCharType="begin" w:fldLock="1"/>
      </w:r>
      <w:r w:rsidR="003736FC">
        <w:instrText>ADDIN CSL_CITATION { "citationItems" : [ { "id" : "ITEM-1", "itemData" : { "DOI" : "10.1109/70.86083", "ISSN" : "1042296X", "abstract" : "Histogramic in-motion mapping (HIMM) is introduced as a new method for real-time map building with a mobile robot motion. HIMM represents data in a two-dimensional array, called a histogram grid, that is updated through rapid in-motion sampling of on-board range sensors. Rapid in-motion sampling results in a map representation that is well-suited to modeling inaccurate and noisy range-sensor data, such as those produced by ultrasonic sensors, and requires minimal computational overhead. Fast map building allows the robot to use immediately the mapped information in real-time obstacle-avoidance algorithms. The benefits of this integrated approach are quick, accurate mapping and safe navigation of the robot toward a given target. HIMM has been implemented and tested on a mobile robot. Its dual functionality was demonstrated through numerous tests in which maps of unknown obstacle courses were created, while the robot simultaneously performed real-time obstacle avoidance maneuvers at speeds of up to 0.78 m/s", "author" : [ { "dropping-particle" : "", "family" : "Borenstein", "given" : "J.", "non-dropping-particle" : "", "parse-names" : false, "suffix" : "" }, { "dropping-particle" : "", "family" : "Koren", "given" : "Y.", "non-dropping-particle" : "", "parse-names" : false, "suffix" : "" } ], "container-title" : "IEEE Transactions on Robotics and Automation", "id" : "ITEM-1", "issue" : "4", "issued" : { "date-parts" : [ [ "1991" ] ] }, "page" : "535-539", "title" : "Histogramic in-motion mapping for mobile robot obstacle avoidance", "title-short" : "Robotics and Automation, IEEE Transactions on", "type" : "article-journal", "volume" : "7" }, "uris" : [ "http://www.mendeley.com/documents/?uuid=f6fba8ca-77b2-4750-aa79-83e77709fe99" ] } ], "mendeley" : { "formattedCitation" : "[29]", "plainTextFormattedCitation" : "[29]", "previouslyFormattedCitation" : "[29]" }, "properties" : { "noteIndex" : 0 }, "schema" : "https://github.com/citation-style-language/schema/raw/master/csl-citation.json" }</w:instrText>
      </w:r>
      <w:r w:rsidR="00A62F1A">
        <w:fldChar w:fldCharType="separate"/>
      </w:r>
      <w:r w:rsidR="00312907" w:rsidRPr="00312907">
        <w:rPr>
          <w:noProof/>
        </w:rPr>
        <w:t>[29]</w:t>
      </w:r>
      <w:r w:rsidR="00A62F1A">
        <w:fldChar w:fldCharType="end"/>
      </w:r>
      <w:r w:rsidR="00A62F1A">
        <w:t xml:space="preserve"> with dynamically adding </w:t>
      </w:r>
      <w:proofErr w:type="spellStart"/>
      <w:r w:rsidR="00A62F1A">
        <w:t>mapObject</w:t>
      </w:r>
      <w:proofErr w:type="spellEnd"/>
      <w:r w:rsidR="00A62F1A">
        <w:t xml:space="preserve"> elements onto a vector. Each time an object is loaded into this data structure, </w:t>
      </w:r>
      <w:r w:rsidR="004378B3">
        <w:t>it has</w:t>
      </w:r>
      <w:r w:rsidR="001113F2">
        <w:t xml:space="preserve"> an opacity of 5</w:t>
      </w:r>
      <w:r w:rsidR="00913F16">
        <w:t xml:space="preserve">, as advised by the literature </w:t>
      </w:r>
      <w:r w:rsidR="00A62F1A">
        <w:fldChar w:fldCharType="begin" w:fldLock="1"/>
      </w:r>
      <w:r w:rsidR="003736FC">
        <w:instrText>ADDIN CSL_CITATION { "citationItems" : [ { "id" : "ITEM-1", "itemData" : { "DOI" : "10.1109/70.86083", "ISSN" : "1042296X", "abstract" : "Histogramic in-motion mapping (HIMM) is introduced as a new method for real-time map building with a mobile robot motion. HIMM represents data in a two-dimensional array, called a histogram grid, that is updated through rapid in-motion sampling of on-board range sensors. Rapid in-motion sampling results in a map representation that is well-suited to modeling inaccurate and noisy range-sensor data, such as those produced by ultrasonic sensors, and requires minimal computational overhead. Fast map building allows the robot to use immediately the mapped information in real-time obstacle-avoidance algorithms. The benefits of this integrated approach are quick, accurate mapping and safe navigation of the robot toward a given target. HIMM has been implemented and tested on a mobile robot. Its dual functionality was demonstrated through numerous tests in which maps of unknown obstacle courses were created, while the robot simultaneously performed real-time obstacle avoidance maneuvers at speeds of up to 0.78 m/s", "author" : [ { "dropping-particle" : "", "family" : "Borenstein", "given" : "J.", "non-dropping-particle" : "", "parse-names" : false, "suffix" : "" }, { "dropping-particle" : "", "family" : "Koren", "given" : "Y.", "non-dropping-particle" : "", "parse-names" : false, "suffix" : "" } ], "container-title" : "IEEE Transactions on Robotics and Automation", "id" : "ITEM-1", "issue" : "4", "issued" : { "date-parts" : [ [ "1991" ] ] }, "page" : "535-539", "title" : "Histogramic in-motion mapping for mobile robot obstacle avoidance", "title-short" : "Robotics and Automation, IEEE Transactions on", "type" : "article-journal", "volume" : "7" }, "uris" : [ "http://www.mendeley.com/documents/?uuid=f6fba8ca-77b2-4750-aa79-83e77709fe99" ] } ], "mendeley" : { "formattedCitation" : "[29]", "plainTextFormattedCitation" : "[29]", "previouslyFormattedCitation" : "[29]" }, "properties" : { "noteIndex" : 0 }, "schema" : "https://github.com/citation-style-language/schema/raw/master/csl-citation.json" }</w:instrText>
      </w:r>
      <w:r w:rsidR="00A62F1A">
        <w:fldChar w:fldCharType="separate"/>
      </w:r>
      <w:r w:rsidR="00312907" w:rsidRPr="00312907">
        <w:rPr>
          <w:noProof/>
        </w:rPr>
        <w:t>[29]</w:t>
      </w:r>
      <w:r w:rsidR="00A62F1A">
        <w:fldChar w:fldCharType="end"/>
      </w:r>
      <w:r w:rsidR="004B325A">
        <w:t>. A</w:t>
      </w:r>
      <w:r w:rsidR="00A62F1A">
        <w:t xml:space="preserve">s I am displaying the occupancy </w:t>
      </w:r>
      <w:r w:rsidR="007322F5">
        <w:t xml:space="preserve">graphically I decided to display all detected points and simply alter the display such that </w:t>
      </w:r>
      <w:proofErr w:type="spellStart"/>
      <w:r w:rsidR="007322F5">
        <w:t>mapObjects</w:t>
      </w:r>
      <w:proofErr w:type="spellEnd"/>
      <w:r w:rsidR="007322F5">
        <w:t xml:space="preserve"> with a higher opacity are shown with a larger radius </w:t>
      </w:r>
      <w:r w:rsidR="00605167">
        <w:t xml:space="preserve">and a brighter shade </w:t>
      </w:r>
      <w:r w:rsidR="00605167">
        <w:rPr>
          <w:i/>
        </w:rPr>
        <w:t>(see mapping section of appendix)</w:t>
      </w:r>
      <w:r w:rsidR="000F486F">
        <w:t>.</w:t>
      </w:r>
      <w:r w:rsidR="001072C1">
        <w:t xml:space="preserve"> Using this method, it is easy for the user to distinguish between areas of the map that represent an area that has a greater degree of certainty of occupancy.</w:t>
      </w:r>
    </w:p>
    <w:p w:rsidR="00A951B0" w:rsidRDefault="002F1A7F" w:rsidP="004C55A2">
      <w:pPr>
        <w:spacing w:after="40"/>
      </w:pPr>
      <w:r>
        <w:t>Each time an object is detected, any other object that is within a</w:t>
      </w:r>
      <w:r w:rsidR="000A7A0C">
        <w:t xml:space="preserve"> set</w:t>
      </w:r>
      <w:r>
        <w:t xml:space="preserve"> range has its opacity value increased, as it is more likely to be a valid reading from the robot.</w:t>
      </w:r>
      <w:r w:rsidR="00666431">
        <w:t xml:space="preserve"> </w:t>
      </w:r>
      <w:r>
        <w:t>The algorithm also searches for</w:t>
      </w:r>
      <w:r w:rsidR="00170B1C">
        <w:t xml:space="preserve"> any </w:t>
      </w:r>
      <w:proofErr w:type="spellStart"/>
      <w:r w:rsidR="00170B1C">
        <w:t>mapObject</w:t>
      </w:r>
      <w:proofErr w:type="spellEnd"/>
      <w:r>
        <w:t xml:space="preserve"> that is more than</w:t>
      </w:r>
      <w:r w:rsidR="000A7A0C">
        <w:t xml:space="preserve"> half</w:t>
      </w:r>
      <w:r>
        <w:t xml:space="preserve"> a meter away from any others, any that are found have their opacity reduced. This helps to further reduce any outliers that may be present. This approach deviates again from the method in the literature</w:t>
      </w:r>
      <w:r w:rsidR="00F8441A">
        <w:t xml:space="preserve">, whereby there is no mention of increasing the opacity of any immediately surrounding objects, instead the literature suggests randomly decreasing the opacity of </w:t>
      </w:r>
      <w:proofErr w:type="spellStart"/>
      <w:r w:rsidR="00F8441A">
        <w:t>mapObjects</w:t>
      </w:r>
      <w:proofErr w:type="spellEnd"/>
      <w:r w:rsidR="00F8441A">
        <w:t xml:space="preserve"> inside the search space</w:t>
      </w:r>
      <w:r w:rsidR="0060325E">
        <w:t xml:space="preserve"> </w:t>
      </w:r>
      <w:r w:rsidR="0060325E">
        <w:fldChar w:fldCharType="begin" w:fldLock="1"/>
      </w:r>
      <w:r w:rsidR="00FC63F6">
        <w:instrText>ADDIN CSL_CITATION { "citationItems" : [ { "id" : "ITEM-1", "itemData" : { "DOI" : "10.1109/70.86083", "ISSN" : "1042296X", "abstract" : "Histogramic in-motion mapping (HIMM) is introduced as a new method for real-time map building with a mobile robot motion. HIMM represents data in a two-dimensional array, called a histogram grid, that is updated through rapid in-motion sampling of on-board range sensors. Rapid in-motion sampling results in a map representation that is well-suited to modeling inaccurate and noisy range-sensor data, such as those produced by ultrasonic sensors, and requires minimal computational overhead. Fast map building allows the robot to use immediately the mapped information in real-time obstacle-avoidance algorithms. The benefits of this integrated approach are quick, accurate mapping and safe navigation of the robot toward a given target. HIMM has been implemented and tested on a mobile robot. Its dual functionality was demonstrated through numerous tests in which maps of unknown obstacle courses were created, while the robot simultaneously performed real-time obstacle avoidance maneuvers at speeds of up to 0.78 m/s", "author" : [ { "dropping-particle" : "", "family" : "Borenstein", "given" : "J.", "non-dropping-particle" : "", "parse-names" : false, "suffix" : "" }, { "dropping-particle" : "", "family" : "Koren", "given" : "Y.", "non-dropping-particle" : "", "parse-names" : false, "suffix" : "" } ], "container-title" : "IEEE Transactions on Robotics and Automation", "id" : "ITEM-1", "issue" : "4", "issued" : { "date-parts" : [ [ "1991" ] ] }, "page" : "535-539", "title" : "Histogramic in-motion mapping for mobile robot obstacle avoidance", "title-short" : "Robotics and Automation, IEEE Transactions on", "type" : "article-journal", "volume" : "7" }, "uris" : [ "http://www.mendeley.com/documents/?uuid=f6fba8ca-77b2-4750-aa79-83e77709fe99" ] } ], "mendeley" : { "formattedCitation" : "[29]", "plainTextFormattedCitation" : "[29]", "previouslyFormattedCitation" : "[29]" }, "properties" : { "noteIndex" : 0 }, "schema" : "https://github.com/citation-style-language/schema/raw/master/csl-citation.json" }</w:instrText>
      </w:r>
      <w:r w:rsidR="0060325E">
        <w:fldChar w:fldCharType="separate"/>
      </w:r>
      <w:r w:rsidR="0060325E" w:rsidRPr="0060325E">
        <w:rPr>
          <w:noProof/>
        </w:rPr>
        <w:t>[29]</w:t>
      </w:r>
      <w:r w:rsidR="0060325E">
        <w:fldChar w:fldCharType="end"/>
      </w:r>
      <w:r w:rsidR="0060325E">
        <w:t>.</w:t>
      </w:r>
      <w:r w:rsidR="000A7A0C">
        <w:t xml:space="preserve"> However I found that relying on this</w:t>
      </w:r>
      <w:r w:rsidR="003307E5">
        <w:t xml:space="preserve"> method</w:t>
      </w:r>
      <w:r w:rsidR="000A7A0C">
        <w:t xml:space="preserve"> alone was</w:t>
      </w:r>
      <w:r w:rsidR="003307E5">
        <w:t xml:space="preserve"> less systematic, and would often reduce the opacity of objects that I was fairly certain were valid.</w:t>
      </w:r>
      <w:r w:rsidR="00C20883">
        <w:t xml:space="preserve"> The idea behind the literature suggesting this is that if these nodes were valid, eventually the robot would re-cover the same area and rediscover them. However due to the shape of the map to be used for this assignment, </w:t>
      </w:r>
      <w:r w:rsidR="00211D89">
        <w:t>this approach is less convenient as it takes the robot a long time to navigate to all areas of the map.</w:t>
      </w:r>
      <w:r w:rsidR="0077660A">
        <w:t xml:space="preserve"> While the mapping algorithm does periodically reduce the opacity of a random node in the map, it does not do so as often as the literature implies it should.</w:t>
      </w:r>
    </w:p>
    <w:p w:rsidR="00400718" w:rsidRDefault="00400718" w:rsidP="004C55A2">
      <w:pPr>
        <w:spacing w:after="40"/>
      </w:pPr>
      <w:r>
        <w:t xml:space="preserve">During the implementation of this behaviour, I encountered a lot of problems that were borne of the computational complexity that is caused by iterating through the vector and comparing </w:t>
      </w:r>
      <w:r w:rsidR="00751F3C">
        <w:t>its contents against each other; this caused the behaviour to run behind its allotted time, which in turn started to have a negative effect on the other behaviours.</w:t>
      </w:r>
      <w:r w:rsidR="00B95871">
        <w:t xml:space="preserve"> In an effort to reduce this impact I tried several things to try and make the programme more efficient; I outsourced the drawing of the map and robot to a separate thread, I slimmed down all data structures in the mapper behaviour and the </w:t>
      </w:r>
      <w:proofErr w:type="spellStart"/>
      <w:r w:rsidR="00B95871">
        <w:t>mapObject</w:t>
      </w:r>
      <w:proofErr w:type="spellEnd"/>
      <w:r w:rsidR="00B95871">
        <w:t xml:space="preserve"> class as far as was convenient.</w:t>
      </w:r>
      <w:r w:rsidR="00036960">
        <w:t xml:space="preserve"> Finally I experimented with reducing how often the “improvement” algorithm ran on the </w:t>
      </w:r>
      <w:proofErr w:type="spellStart"/>
      <w:r w:rsidR="00611D28">
        <w:t>scattergram</w:t>
      </w:r>
      <w:proofErr w:type="spellEnd"/>
      <w:r w:rsidR="00611D28">
        <w:t xml:space="preserve"> map, so that it ran once every 30 seconds.</w:t>
      </w:r>
      <w:r w:rsidR="002C6054">
        <w:t xml:space="preserve"> This greatly improved the computational efficiency of the program, thus improving the effectiveness of all the behaviours that were being adversely impacted. However reducing the amount that the </w:t>
      </w:r>
      <w:proofErr w:type="spellStart"/>
      <w:r w:rsidR="002C6054">
        <w:t>scattergram</w:t>
      </w:r>
      <w:proofErr w:type="spellEnd"/>
      <w:r w:rsidR="002C6054">
        <w:t xml:space="preserve"> is improved allows more erroneous sonar readings to build up and hence be considered valid readings. This has </w:t>
      </w:r>
      <w:r w:rsidR="00EC66ED">
        <w:t>led</w:t>
      </w:r>
      <w:r w:rsidR="002C6054">
        <w:t xml:space="preserve"> to a higher rate of error in the finished result </w:t>
      </w:r>
      <w:r w:rsidR="002C6054">
        <w:rPr>
          <w:i/>
        </w:rPr>
        <w:t>(see mapping section of appendix)</w:t>
      </w:r>
      <w:r w:rsidR="002C6054">
        <w:t>.</w:t>
      </w:r>
    </w:p>
    <w:p w:rsidR="00FC63F6" w:rsidRDefault="00FC63F6" w:rsidP="004C55A2">
      <w:pPr>
        <w:spacing w:after="40"/>
      </w:pPr>
      <w:r>
        <w:t>Another problem that was encountered during the implementation of this behaviour is that the iterator that was used in the drawing function would become invalidated, causing the system to crash at run. After investigating this problem further</w:t>
      </w:r>
      <w:r w:rsidR="00EA299E">
        <w:t xml:space="preserve"> and discussing the problem with some lecturers </w:t>
      </w:r>
      <w:r w:rsidR="00EA299E">
        <w:rPr>
          <w:i/>
        </w:rPr>
        <w:t>(P.Hardaker, S.Coupland)</w:t>
      </w:r>
      <w:r>
        <w:t>, it was found that using the “</w:t>
      </w:r>
      <w:proofErr w:type="spellStart"/>
      <w:r>
        <w:t>push_back</w:t>
      </w:r>
      <w:proofErr w:type="spellEnd"/>
      <w:r>
        <w:t xml:space="preserve">” function to add elements to a vector can sometimes cause the vector’s iterator to become invalidated </w:t>
      </w:r>
      <w:r>
        <w:fldChar w:fldCharType="begin" w:fldLock="1"/>
      </w:r>
      <w:r>
        <w:instrText>ADDIN CSL_CITATION { "citationItems" : [ { "id" : "ITEM-1", "itemData" : { "URL" : "https://bytes.com/topic/c/answers/584854-does-push_back-invalidate-existing-vector-iterators", "accessed" : { "date-parts" : [ [ "2016", "2", "23" ] ] }, "id" : "ITEM-1", "issued" : { "date-parts" : [ [ "0" ] ] }, "title" : "Does .push_back invalidate existing vector iterators? - C / C++", "type" : "webpage" }, "uris" : [ "http://www.mendeley.com/documents/?uuid=3a4cb71d-df88-498a-90d9-111df3511bd2" ] } ], "mendeley" : { "formattedCitation" : "[34]", "plainTextFormattedCitation" : "[34]" }, "properties" : { "noteIndex" : 0 }, "schema" : "https://github.com/citation-style-language/schema/raw/master/csl-citation.json" }</w:instrText>
      </w:r>
      <w:r>
        <w:fldChar w:fldCharType="separate"/>
      </w:r>
      <w:r w:rsidRPr="00FC63F6">
        <w:rPr>
          <w:noProof/>
        </w:rPr>
        <w:t>[34]</w:t>
      </w:r>
      <w:r>
        <w:fldChar w:fldCharType="end"/>
      </w:r>
      <w:r w:rsidR="00B46B81">
        <w:t>. The fix for this problem was never found, despite multiple online forums discussing the topic. Ultimately a simple for loop was used, accessing each element in the loop with the random access operator. This is not normal programming practice as this is less robust. However as using Iterators caused the programme to crash I was left with no alternative.</w:t>
      </w:r>
    </w:p>
    <w:p w:rsidR="00E57E08" w:rsidRDefault="00E57E08" w:rsidP="004C55A2">
      <w:pPr>
        <w:spacing w:after="40"/>
      </w:pPr>
      <w:r>
        <w:lastRenderedPageBreak/>
        <w:t>Additionally, there was a small bug in the rotation</w:t>
      </w:r>
      <w:r w:rsidR="006351CD">
        <w:t>/translation</w:t>
      </w:r>
      <w:r>
        <w:t xml:space="preserve"> matrix I was using, which caused the map to never take note of any horizontal lines. This bug was caused by having:</w:t>
      </w:r>
    </w:p>
    <w:p w:rsidR="00E57E08" w:rsidRPr="00E57E08" w:rsidRDefault="005B2455" w:rsidP="00255922">
      <w:pPr>
        <w:spacing w:after="0"/>
        <w:rPr>
          <w:rFonts w:eastAsiaTheme="minorEastAsia"/>
        </w:rPr>
      </w:pPr>
      <m:oMathPara>
        <m:oMath>
          <m:m>
            <m:mPr>
              <m:mcs>
                <m:mc>
                  <m:mcPr>
                    <m:count m:val="1"/>
                    <m:mcJc m:val="center"/>
                  </m:mcPr>
                </m:mc>
              </m:mcs>
              <m:ctrlPr>
                <w:rPr>
                  <w:rFonts w:ascii="Cambria Math" w:hAnsi="Cambria Math"/>
                  <w:i/>
                </w:rPr>
              </m:ctrlPr>
            </m:mPr>
            <m:mr>
              <m:e>
                <m:r>
                  <w:rPr>
                    <w:rFonts w:ascii="Cambria Math" w:hAnsi="Cambria Math"/>
                  </w:rPr>
                  <m:t>xCosθ-ysinθ</m:t>
                </m:r>
              </m:e>
            </m:mr>
            <m:mr>
              <m:e>
                <m:r>
                  <w:rPr>
                    <w:rFonts w:ascii="Cambria Math" w:hAnsi="Cambria Math"/>
                  </w:rPr>
                  <m:t>ySinθ+xCosθ</m:t>
                </m:r>
              </m:e>
            </m:mr>
          </m:m>
        </m:oMath>
      </m:oMathPara>
    </w:p>
    <w:p w:rsidR="00E57E08" w:rsidRDefault="00E57E08" w:rsidP="00255922">
      <w:pPr>
        <w:spacing w:after="0"/>
        <w:rPr>
          <w:rFonts w:eastAsiaTheme="minorEastAsia"/>
        </w:rPr>
      </w:pPr>
      <w:r>
        <w:rPr>
          <w:rFonts w:eastAsiaTheme="minorEastAsia"/>
        </w:rPr>
        <w:t>Whereas, the equation should be:</w:t>
      </w:r>
    </w:p>
    <w:p w:rsidR="00E57E08" w:rsidRPr="00E57E08" w:rsidRDefault="005B2455" w:rsidP="00255922">
      <w:pPr>
        <w:spacing w:after="0"/>
        <w:rPr>
          <w:rFonts w:eastAsiaTheme="minorEastAsia"/>
        </w:rPr>
      </w:pPr>
      <m:oMathPara>
        <m:oMath>
          <m:m>
            <m:mPr>
              <m:mcs>
                <m:mc>
                  <m:mcPr>
                    <m:count m:val="1"/>
                    <m:mcJc m:val="center"/>
                  </m:mcPr>
                </m:mc>
              </m:mcs>
              <m:ctrlPr>
                <w:rPr>
                  <w:rFonts w:ascii="Cambria Math" w:hAnsi="Cambria Math"/>
                  <w:i/>
                </w:rPr>
              </m:ctrlPr>
            </m:mPr>
            <m:mr>
              <m:e>
                <m:r>
                  <w:rPr>
                    <w:rFonts w:ascii="Cambria Math" w:hAnsi="Cambria Math"/>
                  </w:rPr>
                  <m:t>xCosθ-ysinθ</m:t>
                </m:r>
              </m:e>
            </m:mr>
            <m:mr>
              <m:e>
                <m:r>
                  <w:rPr>
                    <w:rFonts w:ascii="Cambria Math" w:hAnsi="Cambria Math"/>
                  </w:rPr>
                  <m:t>xSinθ+yCosθ</m:t>
                </m:r>
              </m:e>
            </m:mr>
          </m:m>
        </m:oMath>
      </m:oMathPara>
    </w:p>
    <w:p w:rsidR="00E57E08" w:rsidRDefault="00E57E08" w:rsidP="004C55A2">
      <w:pPr>
        <w:spacing w:after="40"/>
      </w:pPr>
      <w:r>
        <w:rPr>
          <w:rFonts w:eastAsiaTheme="minorEastAsia"/>
        </w:rPr>
        <w:t>Fixing this matrix resolved the issue, allowing the map to consist of lines in both x and y.</w:t>
      </w:r>
    </w:p>
    <w:p w:rsidR="00F6736C" w:rsidRPr="002C6054" w:rsidRDefault="00F6736C" w:rsidP="004C55A2">
      <w:pPr>
        <w:spacing w:after="40"/>
      </w:pPr>
      <w:r>
        <w:t>I would very much have liked to add RANSAC on top of the result of the Modified Histogram Technique, to further improve the accuracy and clarity of the map provided. However, this was not possible due to the already computationally heavy nature of this behaviour.</w:t>
      </w:r>
      <w:r w:rsidR="00C11B7A">
        <w:t xml:space="preserve"> Already I </w:t>
      </w:r>
      <w:proofErr w:type="gramStart"/>
      <w:r w:rsidR="00C11B7A">
        <w:t>was having</w:t>
      </w:r>
      <w:proofErr w:type="gramEnd"/>
      <w:r w:rsidR="00C11B7A">
        <w:t xml:space="preserve"> to make concessions on the accuracy of the map in order to improve the cycle rate of the programme.</w:t>
      </w:r>
    </w:p>
    <w:p w:rsidR="006C3064" w:rsidRDefault="006C3064" w:rsidP="004C55A2">
      <w:pPr>
        <w:pStyle w:val="Heading1"/>
        <w:spacing w:before="0" w:after="40"/>
      </w:pPr>
      <w:bookmarkStart w:id="53" w:name="_Toc441155035"/>
      <w:bookmarkStart w:id="54" w:name="_Toc441155101"/>
      <w:bookmarkStart w:id="55" w:name="_Toc444175172"/>
      <w:r>
        <w:t>Performance Review:</w:t>
      </w:r>
      <w:bookmarkEnd w:id="53"/>
      <w:bookmarkEnd w:id="54"/>
      <w:bookmarkEnd w:id="55"/>
    </w:p>
    <w:p w:rsidR="00964076" w:rsidRDefault="00ED6B8D" w:rsidP="004C55A2">
      <w:pPr>
        <w:spacing w:after="40"/>
      </w:pPr>
      <w:r>
        <w:t xml:space="preserve">The performance of the system as a whole is very good; I had expected far more emergent behaviours to arise from combining the different layers of the Subsumption architecture. </w:t>
      </w:r>
      <w:proofErr w:type="gramStart"/>
      <w:r>
        <w:t>Each behaviour</w:t>
      </w:r>
      <w:proofErr w:type="gramEnd"/>
      <w:r>
        <w:t xml:space="preserve"> activates when I would expect it to, and relinquishes control when I would expect. For example the project brief specifies that the robot should only line follow for a maximum of ten seconds, after which the wander behaviour should take control and have the robot move away. This transition is very smooth and seems to be very robust.</w:t>
      </w:r>
    </w:p>
    <w:p w:rsidR="00E15EE6" w:rsidRDefault="0069299C" w:rsidP="004C55A2">
      <w:pPr>
        <w:spacing w:after="40"/>
      </w:pPr>
      <w:r w:rsidRPr="00E04582">
        <w:t xml:space="preserve">The obstacle avoidance works well to avoid collisions and help direct the robot in the general direction of the goal. This is not as effective as it could be due to the shape of the map provided; I had to decrease the strength of the attraction vector because the robot would get stuck in one of a few areas. This would be caused by the attraction vector pulling the robot into an area, such as the two corridors, the robot would then be pushed along the </w:t>
      </w:r>
      <w:r w:rsidR="00334D69" w:rsidRPr="00E04582">
        <w:t>corridor by the obstacle fields. C</w:t>
      </w:r>
      <w:r w:rsidRPr="00E04582">
        <w:t>oincidentally this direction would conflict with the goal vector. This causes the robot to move up and down the same corridor repeatedly, or get stuck in one corner.</w:t>
      </w:r>
      <w:r w:rsidR="00334D69">
        <w:t xml:space="preserve"> This is not the case with all maps; in fact after testing it became apparent that the field strength variable must be tuned by quite a large margin, depending on the layout of the map the robot is in. For example, it was found that the optimum field strength while using the provided map was roughly one hundredth the size of the optimal field strength for the </w:t>
      </w:r>
      <w:r w:rsidR="00DE04C0">
        <w:t>“</w:t>
      </w:r>
      <w:proofErr w:type="spellStart"/>
      <w:r w:rsidR="00334D69">
        <w:t>avoidTest.map</w:t>
      </w:r>
      <w:proofErr w:type="spellEnd"/>
      <w:r w:rsidR="00DE04C0">
        <w:t>”</w:t>
      </w:r>
      <w:r w:rsidR="00334D69">
        <w:t xml:space="preserve"> that I created.</w:t>
      </w:r>
      <w:r w:rsidR="000C426E">
        <w:t xml:space="preserve"> This could mean that there is a flaw in this implementation</w:t>
      </w:r>
      <w:r w:rsidR="001D33C9">
        <w:t>, which could be re-addressed should this approach be taken again.</w:t>
      </w:r>
    </w:p>
    <w:p w:rsidR="00964076" w:rsidRDefault="00964076" w:rsidP="004C55A2">
      <w:pPr>
        <w:spacing w:after="40"/>
      </w:pPr>
      <w:r>
        <w:t>The Edge Following behaviour was very accurate and smooth indeed, when run independently of the others. However once this behaviour was in parallel with the others, the amount of oscillation that is evident was much greater. I suspect this is due to the change in the cycle speed of the Aria programme, caused by running multiple, more computationally heavy behaviours like the Mapping, in parallel.</w:t>
      </w:r>
      <w:r w:rsidR="00FF423D">
        <w:t xml:space="preserve"> I attempted to re-tune the PID after compiling these behaviours together, which improved the results </w:t>
      </w:r>
      <w:proofErr w:type="gramStart"/>
      <w:r w:rsidR="00FF423D">
        <w:t>somewhat,</w:t>
      </w:r>
      <w:proofErr w:type="gramEnd"/>
      <w:r w:rsidR="00FF423D">
        <w:t xml:space="preserve"> however the resulting system was still far inferior to the initial one that had been created.</w:t>
      </w:r>
    </w:p>
    <w:p w:rsidR="004C55A2" w:rsidRDefault="006872C7" w:rsidP="004C55A2">
      <w:pPr>
        <w:spacing w:after="40"/>
      </w:pPr>
      <w:r>
        <w:t xml:space="preserve">The Random Wander behaviour worked very well; the decision to give this behaviour pointer access to both the obstacle avoidance and edge following behaviours </w:t>
      </w:r>
      <w:r w:rsidR="00742F58">
        <w:t xml:space="preserve">goes against the Subsumption design </w:t>
      </w:r>
      <w:proofErr w:type="gramStart"/>
      <w:r w:rsidR="00742F58">
        <w:t>paradigm,</w:t>
      </w:r>
      <w:proofErr w:type="gramEnd"/>
      <w:r w:rsidR="00742F58">
        <w:t xml:space="preserve"> however this decision allows the Wander behaviour to only subsume control from edge follow at the correct time, and use the potential fields algorithm to achieve the wandering behaviour. This makes this behaviour lighter and more efficient.</w:t>
      </w:r>
    </w:p>
    <w:p w:rsidR="009E4FCF" w:rsidRPr="00E15EE6" w:rsidRDefault="009E4FCF" w:rsidP="004C55A2">
      <w:pPr>
        <w:spacing w:after="40"/>
      </w:pPr>
      <w:r w:rsidRPr="00B82D77">
        <w:t>The Mapping behaviour works fairly well, I would very much have liked to put RANSAC or some other line of best fit algorithm on top of the Modified Histogram Method,</w:t>
      </w:r>
      <w:r w:rsidR="00C11021" w:rsidRPr="00B82D77">
        <w:t xml:space="preserve"> and to have had the map improvement algorithm run more often</w:t>
      </w:r>
      <w:r w:rsidRPr="00B82D77">
        <w:t xml:space="preserve"> in order to provide an even better result. However the level of iterations required for this proved too much for Aria to deal with and keep timing correctly. In a Soft Real Time System, this would not matter as much, as some task deadlines could be missed without causing too much of an issue. However when this was tested, the other behaviours began to suffer from the lower cycle rate of the programme.</w:t>
      </w:r>
      <w:r w:rsidR="00017BC9" w:rsidRPr="00B82D77">
        <w:t xml:space="preserve"> If I were to attempt this problem again I would look into other ways of optimising this behaviour so that the resultant map might be of better quality. Another solution to this might be to have the robot move at a much lower speed, or to use the Laser range finders, however I decided that for this project the robot performed better overall at a higher speed and could not justify re-implementing this behaviour to use the lasers at the detriment of other tasks</w:t>
      </w:r>
      <w:r w:rsidR="00FA42A9" w:rsidRPr="00B82D77">
        <w:t>, such as testing.</w:t>
      </w:r>
    </w:p>
    <w:p w:rsidR="006C3064" w:rsidRDefault="006C3064" w:rsidP="004C55A2">
      <w:pPr>
        <w:pStyle w:val="Heading1"/>
        <w:spacing w:before="0" w:after="40"/>
      </w:pPr>
      <w:bookmarkStart w:id="56" w:name="_Toc441155036"/>
      <w:bookmarkStart w:id="57" w:name="_Toc441155102"/>
      <w:bookmarkStart w:id="58" w:name="_Toc444175173"/>
      <w:r>
        <w:lastRenderedPageBreak/>
        <w:t>Testing:</w:t>
      </w:r>
      <w:bookmarkEnd w:id="56"/>
      <w:bookmarkEnd w:id="57"/>
      <w:bookmarkEnd w:id="58"/>
    </w:p>
    <w:p w:rsidR="0038007A" w:rsidRPr="00371035" w:rsidRDefault="0074672A" w:rsidP="00E247D1">
      <w:pPr>
        <w:spacing w:after="40"/>
      </w:pPr>
      <w:r>
        <w:t>The Edge Following</w:t>
      </w:r>
      <w:r w:rsidR="00260F3B">
        <w:t xml:space="preserve"> and Obstacle Avoidance</w:t>
      </w:r>
      <w:r>
        <w:t xml:space="preserve"> behaviour</w:t>
      </w:r>
      <w:r w:rsidR="00260F3B">
        <w:t>s are</w:t>
      </w:r>
      <w:r>
        <w:t xml:space="preserve"> the only one</w:t>
      </w:r>
      <w:r w:rsidR="00260F3B">
        <w:t xml:space="preserve">s that are </w:t>
      </w:r>
      <w:r>
        <w:t xml:space="preserve">particularly applicable for quantitative analysis on </w:t>
      </w:r>
      <w:r w:rsidR="00260F3B">
        <w:t>their</w:t>
      </w:r>
      <w:r>
        <w:t xml:space="preserve"> performance. Therefore this testing will be more empirical and less dependent on my perception of what a good result should “look like”. </w:t>
      </w:r>
      <w:r w:rsidR="00E247D1">
        <w:t>The</w:t>
      </w:r>
      <w:r>
        <w:t xml:space="preserve"> Mapping and </w:t>
      </w:r>
      <w:proofErr w:type="gramStart"/>
      <w:r>
        <w:t>Wandering</w:t>
      </w:r>
      <w:proofErr w:type="gramEnd"/>
      <w:r>
        <w:t xml:space="preserve"> behaviours were only tested by means of utilising multiple different test environments and my own subjective observations on their respective performances</w:t>
      </w:r>
      <w:r w:rsidR="00E247D1">
        <w:t xml:space="preserve"> </w:t>
      </w:r>
      <w:r w:rsidR="00E247D1">
        <w:rPr>
          <w:i/>
        </w:rPr>
        <w:t xml:space="preserve">(see </w:t>
      </w:r>
      <w:r w:rsidR="003316C3">
        <w:rPr>
          <w:i/>
        </w:rPr>
        <w:t>Test Map</w:t>
      </w:r>
      <w:r w:rsidR="00C70586">
        <w:rPr>
          <w:i/>
        </w:rPr>
        <w:t>s</w:t>
      </w:r>
      <w:r w:rsidR="003316C3">
        <w:rPr>
          <w:i/>
        </w:rPr>
        <w:t xml:space="preserve"> section of</w:t>
      </w:r>
      <w:r w:rsidR="00E247D1">
        <w:rPr>
          <w:i/>
        </w:rPr>
        <w:t xml:space="preserve"> appendix)</w:t>
      </w:r>
      <w:r>
        <w:t>.</w:t>
      </w:r>
      <w:r w:rsidR="00260F3B">
        <w:t xml:space="preserve"> Obstacle avoidance can be assessed based on how close the robot came to obstacles </w:t>
      </w:r>
      <w:r w:rsidR="00260F3B">
        <w:rPr>
          <w:i/>
        </w:rPr>
        <w:t>(see obstacle avoidance section of appendix)</w:t>
      </w:r>
      <w:r w:rsidR="00260F3B">
        <w:t xml:space="preserve">. As a means of analysis, this is not the best measure of this behaviour, so observational analysis will also be performed </w:t>
      </w:r>
      <w:r w:rsidR="00260F3B">
        <w:rPr>
          <w:i/>
        </w:rPr>
        <w:t>(see Test Maps section of appendix).</w:t>
      </w:r>
      <w:r w:rsidR="00260F3B">
        <w:t xml:space="preserve"> </w:t>
      </w:r>
      <w:r w:rsidR="00BB30CC">
        <w:t>Edge Following however, was subject to a good level of quantitative analysis using Microsoft Excel.</w:t>
      </w:r>
    </w:p>
    <w:p w:rsidR="00DD744C" w:rsidRDefault="00472CFE" w:rsidP="004C55A2">
      <w:pPr>
        <w:pStyle w:val="Heading2"/>
        <w:spacing w:before="0" w:after="40"/>
      </w:pPr>
      <w:r>
        <w:tab/>
      </w:r>
      <w:bookmarkStart w:id="59" w:name="_Toc444175174"/>
      <w:r w:rsidR="00296A40">
        <w:t>Edge Following:</w:t>
      </w:r>
      <w:bookmarkEnd w:id="59"/>
    </w:p>
    <w:p w:rsidR="00420365" w:rsidRDefault="00420365" w:rsidP="002D1155">
      <w:pPr>
        <w:spacing w:after="40"/>
      </w:pPr>
      <w:r>
        <w:t xml:space="preserve">This graph shows the measured Error in the system </w:t>
      </w:r>
      <w:r w:rsidRPr="00A8532E">
        <w:rPr>
          <w:i/>
        </w:rPr>
        <w:t>(distance of the robot from the desired set point)</w:t>
      </w:r>
      <w:r w:rsidR="00341682">
        <w:t xml:space="preserve"> per time-step</w:t>
      </w:r>
      <w:r w:rsidR="00FC452F">
        <w:t>. Some</w:t>
      </w:r>
      <w:r w:rsidR="00042A6F">
        <w:t xml:space="preserve"> mild oscillation can be seen on both</w:t>
      </w:r>
      <w:r w:rsidR="00BE41C9">
        <w:t xml:space="preserve"> the graph and the screenshot in</w:t>
      </w:r>
      <w:r w:rsidR="00042A6F">
        <w:t xml:space="preserve"> the lower right</w:t>
      </w:r>
      <w:r w:rsidR="00BE41C9">
        <w:t xml:space="preserve"> section</w:t>
      </w:r>
      <w:r w:rsidR="00042A6F">
        <w:t xml:space="preserve"> of the figure below.</w:t>
      </w:r>
      <w:r w:rsidR="00FC452F">
        <w:t xml:space="preserve"> Some level of oscillation will always be presen</w:t>
      </w:r>
      <w:r w:rsidR="00BE41C9">
        <w:t>t in a feedback control system, however it may be minimalised.</w:t>
      </w:r>
      <w:r w:rsidR="002D101E">
        <w:t xml:space="preserve"> The PD controller used in this project finds a good balance between reducing the error, keeping the robot’s velocity as high as possible and ensuring the robot can still turn sharply enough to avoid colliding with walls </w:t>
      </w:r>
      <w:r w:rsidR="002D101E">
        <w:rPr>
          <w:i/>
        </w:rPr>
        <w:t>(see figure below)</w:t>
      </w:r>
      <w:r w:rsidR="002D101E">
        <w:t>.</w:t>
      </w:r>
      <w:r w:rsidR="00477C69">
        <w:t xml:space="preserve"> After further experimenting with this map, which contains a corner over 90°, having a PD controller that provides a more smooth, less noisy solution reduces the robot’s ability to make tight corners adequately.</w:t>
      </w:r>
    </w:p>
    <w:p w:rsidR="002D1155" w:rsidRPr="00DA58BF" w:rsidRDefault="002D1155" w:rsidP="002D1155">
      <w:pPr>
        <w:spacing w:after="40"/>
      </w:pPr>
      <w:r>
        <w:t>This shows that the implemented PD controller is very successful.</w:t>
      </w:r>
      <w:r w:rsidR="00DA58BF">
        <w:t xml:space="preserve"> All error data can be seen in table 1 </w:t>
      </w:r>
      <w:r w:rsidR="00DA58BF">
        <w:rPr>
          <w:i/>
        </w:rPr>
        <w:t>(see Edge Following Section of Appendix)</w:t>
      </w:r>
      <w:r w:rsidR="00DA58BF">
        <w:t>.</w:t>
      </w:r>
    </w:p>
    <w:p w:rsidR="001F71AD" w:rsidRDefault="001F71AD" w:rsidP="002D1155">
      <w:pPr>
        <w:spacing w:after="40"/>
      </w:pPr>
      <w:r>
        <w:rPr>
          <w:noProof/>
          <w:lang w:eastAsia="en-GB"/>
        </w:rPr>
        <mc:AlternateContent>
          <mc:Choice Requires="wpg">
            <w:drawing>
              <wp:anchor distT="0" distB="0" distL="114300" distR="114300" simplePos="0" relativeHeight="251991552" behindDoc="0" locked="0" layoutInCell="1" allowOverlap="1" wp14:anchorId="3839619B" wp14:editId="0C625246">
                <wp:simplePos x="0" y="0"/>
                <wp:positionH relativeFrom="column">
                  <wp:posOffset>348615</wp:posOffset>
                </wp:positionH>
                <wp:positionV relativeFrom="paragraph">
                  <wp:posOffset>6985</wp:posOffset>
                </wp:positionV>
                <wp:extent cx="5926667" cy="1836841"/>
                <wp:effectExtent l="0" t="0" r="0" b="0"/>
                <wp:wrapNone/>
                <wp:docPr id="301" name="Group 301"/>
                <wp:cNvGraphicFramePr/>
                <a:graphic xmlns:a="http://schemas.openxmlformats.org/drawingml/2006/main">
                  <a:graphicData uri="http://schemas.microsoft.com/office/word/2010/wordprocessingGroup">
                    <wpg:wgp>
                      <wpg:cNvGrpSpPr/>
                      <wpg:grpSpPr>
                        <a:xfrm>
                          <a:off x="0" y="0"/>
                          <a:ext cx="5926667" cy="1836841"/>
                          <a:chOff x="-1" y="1"/>
                          <a:chExt cx="7134861" cy="2639059"/>
                        </a:xfrm>
                      </wpg:grpSpPr>
                      <wpg:grpSp>
                        <wpg:cNvPr id="298" name="Group 298"/>
                        <wpg:cNvGrpSpPr/>
                        <wpg:grpSpPr>
                          <a:xfrm>
                            <a:off x="-1" y="1"/>
                            <a:ext cx="7134861" cy="2639059"/>
                            <a:chOff x="-1" y="1"/>
                            <a:chExt cx="7134861" cy="2639059"/>
                          </a:xfrm>
                        </wpg:grpSpPr>
                        <wpg:grpSp>
                          <wpg:cNvPr id="293" name="Group 293"/>
                          <wpg:cNvGrpSpPr/>
                          <wpg:grpSpPr>
                            <a:xfrm>
                              <a:off x="-1" y="1"/>
                              <a:ext cx="7134861" cy="2639059"/>
                              <a:chOff x="-1" y="1"/>
                              <a:chExt cx="7134861" cy="2639291"/>
                            </a:xfrm>
                          </wpg:grpSpPr>
                          <wpg:grpSp>
                            <wpg:cNvPr id="291" name="Group 291"/>
                            <wpg:cNvGrpSpPr/>
                            <wpg:grpSpPr>
                              <a:xfrm>
                                <a:off x="-1" y="1"/>
                                <a:ext cx="7134861" cy="2438400"/>
                                <a:chOff x="-1" y="1"/>
                                <a:chExt cx="7135092" cy="2438400"/>
                              </a:xfrm>
                            </wpg:grpSpPr>
                            <wpg:grpSp>
                              <wpg:cNvPr id="289" name="Group 289"/>
                              <wpg:cNvGrpSpPr/>
                              <wpg:grpSpPr>
                                <a:xfrm>
                                  <a:off x="-1" y="1"/>
                                  <a:ext cx="6412115" cy="2438400"/>
                                  <a:chOff x="-1" y="6928"/>
                                  <a:chExt cx="6412115" cy="2438769"/>
                                </a:xfrm>
                              </wpg:grpSpPr>
                              <wps:wsp>
                                <wps:cNvPr id="307" name="Text Box 2"/>
                                <wps:cNvSpPr txBox="1">
                                  <a:spLocks noChangeArrowheads="1"/>
                                </wps:cNvSpPr>
                                <wps:spPr bwMode="auto">
                                  <a:xfrm>
                                    <a:off x="4585854" y="6928"/>
                                    <a:ext cx="1826260" cy="976867"/>
                                  </a:xfrm>
                                  <a:prstGeom prst="rect">
                                    <a:avLst/>
                                  </a:prstGeom>
                                  <a:solidFill>
                                    <a:srgbClr val="FFFFFF"/>
                                  </a:solidFill>
                                  <a:ln w="9525">
                                    <a:solidFill>
                                      <a:srgbClr val="000000"/>
                                    </a:solidFill>
                                    <a:miter lim="800000"/>
                                    <a:headEnd/>
                                    <a:tailEnd/>
                                  </a:ln>
                                </wps:spPr>
                                <wps:txbx>
                                  <w:txbxContent>
                                    <w:p w:rsidR="005B2455" w:rsidRPr="005D685B" w:rsidRDefault="005B2455" w:rsidP="001F71AD">
                                      <w:pPr>
                                        <w:spacing w:after="0"/>
                                        <w:rPr>
                                          <w:sz w:val="16"/>
                                          <w:u w:val="single"/>
                                        </w:rPr>
                                      </w:pPr>
                                      <w:r>
                                        <w:rPr>
                                          <w:sz w:val="16"/>
                                          <w:u w:val="single"/>
                                        </w:rPr>
                                        <w:t xml:space="preserve">P: 0.175 </w:t>
                                      </w:r>
                                      <w:r w:rsidRPr="005D685B">
                                        <w:rPr>
                                          <w:sz w:val="16"/>
                                          <w:u w:val="single"/>
                                        </w:rPr>
                                        <w:t>D: 0.95</w:t>
                                      </w:r>
                                    </w:p>
                                    <w:p w:rsidR="005B2455" w:rsidRPr="005D685B" w:rsidRDefault="005B2455" w:rsidP="001F71AD">
                                      <w:pPr>
                                        <w:spacing w:after="0"/>
                                        <w:rPr>
                                          <w:sz w:val="16"/>
                                        </w:rPr>
                                      </w:pPr>
                                      <w:r w:rsidRPr="005D685B">
                                        <w:rPr>
                                          <w:sz w:val="16"/>
                                        </w:rPr>
                                        <w:t>Average Error: -10.5</w:t>
                                      </w:r>
                                    </w:p>
                                    <w:p w:rsidR="005B2455" w:rsidRPr="005D685B" w:rsidRDefault="005B2455" w:rsidP="001F71AD">
                                      <w:pPr>
                                        <w:spacing w:after="0"/>
                                        <w:rPr>
                                          <w:sz w:val="16"/>
                                        </w:rPr>
                                      </w:pPr>
                                      <w:r w:rsidRPr="005D685B">
                                        <w:rPr>
                                          <w:sz w:val="16"/>
                                        </w:rPr>
                                        <w:t>Standard Deviation: 105</w:t>
                                      </w:r>
                                    </w:p>
                                    <w:p w:rsidR="005B2455" w:rsidRPr="005D685B" w:rsidRDefault="005B2455" w:rsidP="001F71AD">
                                      <w:pPr>
                                        <w:spacing w:after="0"/>
                                        <w:rPr>
                                          <w:sz w:val="16"/>
                                        </w:rPr>
                                      </w:pPr>
                                      <w:r w:rsidRPr="005D685B">
                                        <w:rPr>
                                          <w:sz w:val="16"/>
                                        </w:rPr>
                                        <w:t>Range: 755</w:t>
                                      </w:r>
                                    </w:p>
                                  </w:txbxContent>
                                </wps:txbx>
                                <wps:bodyPr rot="0" vert="horz" wrap="square" lIns="91440" tIns="45720" rIns="91440" bIns="45720" anchor="t" anchorCtr="0">
                                  <a:noAutofit/>
                                </wps:bodyPr>
                              </wps:wsp>
                              <wpg:graphicFrame>
                                <wpg:cNvPr id="288" name="Chart 288"/>
                                <wpg:cNvFrPr/>
                                <wpg:xfrm>
                                  <a:off x="-1" y="6928"/>
                                  <a:ext cx="4572001" cy="2438769"/>
                                </wpg:xfrm>
                                <a:graphic>
                                  <a:graphicData uri="http://schemas.openxmlformats.org/drawingml/2006/chart">
                                    <c:chart xmlns:c="http://schemas.openxmlformats.org/drawingml/2006/chart" xmlns:r="http://schemas.openxmlformats.org/officeDocument/2006/relationships" r:id="rId43"/>
                                  </a:graphicData>
                                </a:graphic>
                              </wpg:graphicFrame>
                            </wpg:grpSp>
                            <pic:pic xmlns:pic="http://schemas.openxmlformats.org/drawingml/2006/picture">
                              <pic:nvPicPr>
                                <pic:cNvPr id="290" name="Picture 290"/>
                                <pic:cNvPicPr>
                                  <a:picLocks noChangeAspect="1"/>
                                </pic:cNvPicPr>
                              </pic:nvPicPr>
                              <pic:blipFill rotWithShape="1">
                                <a:blip r:embed="rId44">
                                  <a:extLst>
                                    <a:ext uri="{28A0092B-C50C-407E-A947-70E740481C1C}">
                                      <a14:useLocalDpi xmlns:a14="http://schemas.microsoft.com/office/drawing/2010/main" val="0"/>
                                    </a:ext>
                                  </a:extLst>
                                </a:blip>
                                <a:srcRect l="13062" t="24892" r="35856" b="53042"/>
                                <a:stretch/>
                              </pic:blipFill>
                              <pic:spPr bwMode="auto">
                                <a:xfrm>
                                  <a:off x="4585855" y="1094510"/>
                                  <a:ext cx="2549236" cy="1184563"/>
                                </a:xfrm>
                                <a:prstGeom prst="rect">
                                  <a:avLst/>
                                </a:prstGeom>
                                <a:ln>
                                  <a:noFill/>
                                </a:ln>
                                <a:extLst>
                                  <a:ext uri="{53640926-AAD7-44D8-BBD7-CCE9431645EC}">
                                    <a14:shadowObscured xmlns:a14="http://schemas.microsoft.com/office/drawing/2010/main"/>
                                  </a:ext>
                                </a:extLst>
                              </pic:spPr>
                            </pic:pic>
                          </wpg:grpSp>
                          <wps:wsp>
                            <wps:cNvPr id="292" name="Text Box 292"/>
                            <wps:cNvSpPr txBox="1"/>
                            <wps:spPr>
                              <a:xfrm>
                                <a:off x="0" y="2493646"/>
                                <a:ext cx="7134860" cy="145646"/>
                              </a:xfrm>
                              <a:prstGeom prst="rect">
                                <a:avLst/>
                              </a:prstGeom>
                              <a:solidFill>
                                <a:prstClr val="white"/>
                              </a:solidFill>
                              <a:ln>
                                <a:noFill/>
                              </a:ln>
                              <a:effectLst/>
                            </wps:spPr>
                            <wps:txbx>
                              <w:txbxContent>
                                <w:p w:rsidR="005B2455" w:rsidRPr="00434804" w:rsidRDefault="005B2455" w:rsidP="001F71AD">
                                  <w:pPr>
                                    <w:pStyle w:val="Caption"/>
                                    <w:jc w:val="center"/>
                                    <w:rPr>
                                      <w:noProof/>
                                      <w:sz w:val="14"/>
                                    </w:rPr>
                                  </w:pPr>
                                  <w:r w:rsidRPr="00434804">
                                    <w:rPr>
                                      <w:sz w:val="14"/>
                                    </w:rPr>
                                    <w:t xml:space="preserve">Figure </w:t>
                                  </w:r>
                                  <w:r w:rsidRPr="00434804">
                                    <w:rPr>
                                      <w:sz w:val="14"/>
                                    </w:rPr>
                                    <w:fldChar w:fldCharType="begin"/>
                                  </w:r>
                                  <w:r w:rsidRPr="00434804">
                                    <w:rPr>
                                      <w:sz w:val="14"/>
                                    </w:rPr>
                                    <w:instrText xml:space="preserve"> SEQ Figure \* ARABIC </w:instrText>
                                  </w:r>
                                  <w:r w:rsidRPr="00434804">
                                    <w:rPr>
                                      <w:sz w:val="14"/>
                                    </w:rPr>
                                    <w:fldChar w:fldCharType="separate"/>
                                  </w:r>
                                  <w:r w:rsidR="00854A36">
                                    <w:rPr>
                                      <w:noProof/>
                                      <w:sz w:val="14"/>
                                    </w:rPr>
                                    <w:t>7</w:t>
                                  </w:r>
                                  <w:r w:rsidRPr="00434804">
                                    <w:rPr>
                                      <w:sz w:val="14"/>
                                    </w:rPr>
                                    <w:fldChar w:fldCharType="end"/>
                                  </w:r>
                                  <w:r w:rsidRPr="00434804">
                                    <w:rPr>
                                      <w:sz w:val="14"/>
                                    </w:rPr>
                                    <w:t xml:space="preserve"> - Analysis of Edge Follow Behaviour</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grpSp>
                        <wps:wsp>
                          <wps:cNvPr id="294" name="Straight Arrow Connector 294"/>
                          <wps:cNvCnPr/>
                          <wps:spPr>
                            <a:xfrm flipH="1" flipV="1">
                              <a:off x="2860964" y="1427019"/>
                              <a:ext cx="1018829" cy="380999"/>
                            </a:xfrm>
                            <a:prstGeom prst="straightConnector1">
                              <a:avLst/>
                            </a:prstGeom>
                            <a:ln>
                              <a:tailEnd type="arrow"/>
                            </a:ln>
                          </wps:spPr>
                          <wps:style>
                            <a:lnRef idx="2">
                              <a:schemeClr val="accent2"/>
                            </a:lnRef>
                            <a:fillRef idx="0">
                              <a:schemeClr val="accent2"/>
                            </a:fillRef>
                            <a:effectRef idx="1">
                              <a:schemeClr val="accent2"/>
                            </a:effectRef>
                            <a:fontRef idx="minor">
                              <a:schemeClr val="tx1"/>
                            </a:fontRef>
                          </wps:style>
                          <wps:bodyPr/>
                        </wps:wsp>
                        <wps:wsp>
                          <wps:cNvPr id="296" name="Text Box 2"/>
                          <wps:cNvSpPr txBox="1">
                            <a:spLocks noChangeArrowheads="1"/>
                          </wps:cNvSpPr>
                          <wps:spPr bwMode="auto">
                            <a:xfrm>
                              <a:off x="3878857" y="1638984"/>
                              <a:ext cx="692692" cy="270824"/>
                            </a:xfrm>
                            <a:prstGeom prst="rect">
                              <a:avLst/>
                            </a:prstGeom>
                            <a:solidFill>
                              <a:srgbClr val="FFFFFF"/>
                            </a:solidFill>
                            <a:ln w="9525">
                              <a:solidFill>
                                <a:srgbClr val="000000"/>
                              </a:solidFill>
                              <a:miter lim="800000"/>
                              <a:headEnd/>
                              <a:tailEnd/>
                            </a:ln>
                          </wps:spPr>
                          <wps:txbx>
                            <w:txbxContent>
                              <w:p w:rsidR="005B2455" w:rsidRPr="00775598" w:rsidRDefault="005B2455" w:rsidP="001F71AD">
                                <w:pPr>
                                  <w:rPr>
                                    <w:sz w:val="14"/>
                                  </w:rPr>
                                </w:pPr>
                                <w:r w:rsidRPr="00775598">
                                  <w:rPr>
                                    <w:sz w:val="14"/>
                                  </w:rPr>
                                  <w:t>Corner 2</w:t>
                                </w:r>
                              </w:p>
                            </w:txbxContent>
                          </wps:txbx>
                          <wps:bodyPr rot="0" vert="horz" wrap="square" lIns="91440" tIns="45720" rIns="91440" bIns="45720" anchor="t" anchorCtr="0">
                            <a:noAutofit/>
                          </wps:bodyPr>
                        </wps:wsp>
                        <wps:wsp>
                          <wps:cNvPr id="297" name="Straight Arrow Connector 297"/>
                          <wps:cNvCnPr/>
                          <wps:spPr>
                            <a:xfrm flipV="1">
                              <a:off x="4481945" y="1537854"/>
                              <a:ext cx="2085281" cy="270164"/>
                            </a:xfrm>
                            <a:prstGeom prst="straightConnector1">
                              <a:avLst/>
                            </a:prstGeom>
                            <a:ln>
                              <a:tailEnd type="arrow"/>
                            </a:ln>
                          </wps:spPr>
                          <wps:style>
                            <a:lnRef idx="2">
                              <a:schemeClr val="accent2"/>
                            </a:lnRef>
                            <a:fillRef idx="0">
                              <a:schemeClr val="accent2"/>
                            </a:fillRef>
                            <a:effectRef idx="1">
                              <a:schemeClr val="accent2"/>
                            </a:effectRef>
                            <a:fontRef idx="minor">
                              <a:schemeClr val="tx1"/>
                            </a:fontRef>
                          </wps:style>
                          <wps:bodyPr/>
                        </wps:wsp>
                      </wpg:grpSp>
                      <wps:wsp>
                        <wps:cNvPr id="295" name="Straight Arrow Connector 295"/>
                        <wps:cNvCnPr/>
                        <wps:spPr>
                          <a:xfrm flipH="1" flipV="1">
                            <a:off x="2022764" y="1059873"/>
                            <a:ext cx="1440815" cy="1129030"/>
                          </a:xfrm>
                          <a:prstGeom prst="straightConnector1">
                            <a:avLst/>
                          </a:prstGeom>
                          <a:ln>
                            <a:tailEnd type="arrow"/>
                          </a:ln>
                        </wps:spPr>
                        <wps:style>
                          <a:lnRef idx="2">
                            <a:schemeClr val="accent2"/>
                          </a:lnRef>
                          <a:fillRef idx="0">
                            <a:schemeClr val="accent2"/>
                          </a:fillRef>
                          <a:effectRef idx="1">
                            <a:schemeClr val="accent2"/>
                          </a:effectRef>
                          <a:fontRef idx="minor">
                            <a:schemeClr val="tx1"/>
                          </a:fontRef>
                        </wps:style>
                        <wps:bodyPr/>
                      </wps:wsp>
                      <wps:wsp>
                        <wps:cNvPr id="299" name="Text Box 2"/>
                        <wps:cNvSpPr txBox="1">
                          <a:spLocks noChangeArrowheads="1"/>
                        </wps:cNvSpPr>
                        <wps:spPr bwMode="auto">
                          <a:xfrm>
                            <a:off x="3463264" y="2021372"/>
                            <a:ext cx="715476" cy="332437"/>
                          </a:xfrm>
                          <a:prstGeom prst="rect">
                            <a:avLst/>
                          </a:prstGeom>
                          <a:solidFill>
                            <a:srgbClr val="FFFFFF"/>
                          </a:solidFill>
                          <a:ln w="9525">
                            <a:solidFill>
                              <a:srgbClr val="000000"/>
                            </a:solidFill>
                            <a:miter lim="800000"/>
                            <a:headEnd/>
                            <a:tailEnd/>
                          </a:ln>
                        </wps:spPr>
                        <wps:txbx>
                          <w:txbxContent>
                            <w:p w:rsidR="005B2455" w:rsidRPr="00775598" w:rsidRDefault="005B2455" w:rsidP="001F71AD">
                              <w:pPr>
                                <w:rPr>
                                  <w:sz w:val="14"/>
                                </w:rPr>
                              </w:pPr>
                              <w:r w:rsidRPr="00775598">
                                <w:rPr>
                                  <w:sz w:val="14"/>
                                </w:rPr>
                                <w:t>Corner 1</w:t>
                              </w:r>
                            </w:p>
                          </w:txbxContent>
                        </wps:txbx>
                        <wps:bodyPr rot="0" vert="horz" wrap="square" lIns="91440" tIns="45720" rIns="91440" bIns="45720" anchor="t" anchorCtr="0">
                          <a:noAutofit/>
                        </wps:bodyPr>
                      </wps:wsp>
                      <wps:wsp>
                        <wps:cNvPr id="300" name="Straight Arrow Connector 300"/>
                        <wps:cNvCnPr/>
                        <wps:spPr>
                          <a:xfrm flipV="1">
                            <a:off x="4066309" y="2022764"/>
                            <a:ext cx="2265218" cy="166138"/>
                          </a:xfrm>
                          <a:prstGeom prst="straightConnector1">
                            <a:avLst/>
                          </a:prstGeom>
                          <a:ln>
                            <a:tailEnd type="arrow"/>
                          </a:ln>
                        </wps:spPr>
                        <wps:style>
                          <a:lnRef idx="2">
                            <a:schemeClr val="accent2"/>
                          </a:lnRef>
                          <a:fillRef idx="0">
                            <a:schemeClr val="accent2"/>
                          </a:fillRef>
                          <a:effectRef idx="1">
                            <a:schemeClr val="accent2"/>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id="Group 301" o:spid="_x0000_s1077" style="position:absolute;margin-left:27.45pt;margin-top:.55pt;width:466.65pt;height:144.65pt;z-index:251991552;mso-width-relative:margin;mso-height-relative:margin" coordorigin="" coordsize="71348,26390" o:gfxdata="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">
                <v:group id="Group 298" o:spid="_x0000_s1078" style="position:absolute;width:71348;height:26390" coordorigin="" coordsize="71348,2639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IadYqHCAAAA3AAAAA8A&#10;AAAAAAAAAAAAAAAAqgIAAGRycy9kb3ducmV2LnhtbFBLBQYAAAAABAAEAPoAAACZAwAAAAA=&#10;">
                  <v:group id="Group 293" o:spid="_x0000_s1079" style="position:absolute;width:71348;height:26390" coordorigin="" coordsize="71348,2639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IOfDQxgAAANwA&#10;AAAPAAAAAAAAAAAAAAAAAKoCAABkcnMvZG93bnJldi54bWxQSwUGAAAAAAQABAD6AAAAnQMAAAAA&#10;">
                    <v:group id="Group 291" o:spid="_x0000_s1080" style="position:absolute;width:71348;height:24384" coordorigin="" coordsize="71350,2438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F6fLPMQAAADcAAAA&#10;DwAAAAAAAAAAAAAAAACqAgAAZHJzL2Rvd25yZXYueG1sUEsFBgAAAAAEAAQA+gAAAJsDAAAAAA==&#10;">
                      <v:group id="Group 289" o:spid="_x0000_s1081" style="position:absolute;width:64121;height:24384" coordorigin=",69" coordsize="64121,2438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GwIUefFAAAA3AAA&#10;AA8AAAAAAAAAAAAAAAAAqgIAAGRycy9kb3ducmV2LnhtbFBLBQYAAAAABAAEAPoAAACcAwAAAAA=&#10;">
                        <v:shape id="Text Box 2" o:spid="_x0000_s1082" type="#_x0000_t202" style="position:absolute;left:45858;top:69;width:18263;height:976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3Ks8UA&#10;AADcAAAADwAAAGRycy9kb3ducmV2LnhtbESPT2sCMRTE74V+h/CEXopmW0XtdqNIQdFba0Wvj83b&#10;P7h5WZN03X77RhB6HGbmN0y27E0jOnK+tqzgZZSAIM6trrlUcPheD+cgfEDW2FgmBb/kYbl4fMgw&#10;1fbKX9TtQykihH2KCqoQ2lRKn1dk0I9sSxy9wjqDIUpXSu3wGuGmka9JMpUGa44LFbb0UVF+3v8Y&#10;BfPJtjv53fjzmE+L5i08z7rNxSn1NOhX7yAC9eE/fG9vtYJxMoPbmXgE5OIP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L/cqzxQAAANwAAAAPAAAAAAAAAAAAAAAAAJgCAABkcnMv&#10;ZG93bnJldi54bWxQSwUGAAAAAAQABAD1AAAAigMAAAAA&#10;">
                          <v:textbox>
                            <w:txbxContent>
                              <w:p w:rsidR="005B2455" w:rsidRPr="005D685B" w:rsidRDefault="005B2455" w:rsidP="001F71AD">
                                <w:pPr>
                                  <w:spacing w:after="0"/>
                                  <w:rPr>
                                    <w:sz w:val="16"/>
                                    <w:u w:val="single"/>
                                  </w:rPr>
                                </w:pPr>
                                <w:r>
                                  <w:rPr>
                                    <w:sz w:val="16"/>
                                    <w:u w:val="single"/>
                                  </w:rPr>
                                  <w:t xml:space="preserve">P: 0.175 </w:t>
                                </w:r>
                                <w:r w:rsidRPr="005D685B">
                                  <w:rPr>
                                    <w:sz w:val="16"/>
                                    <w:u w:val="single"/>
                                  </w:rPr>
                                  <w:t>D: 0.95</w:t>
                                </w:r>
                              </w:p>
                              <w:p w:rsidR="005B2455" w:rsidRPr="005D685B" w:rsidRDefault="005B2455" w:rsidP="001F71AD">
                                <w:pPr>
                                  <w:spacing w:after="0"/>
                                  <w:rPr>
                                    <w:sz w:val="16"/>
                                  </w:rPr>
                                </w:pPr>
                                <w:r w:rsidRPr="005D685B">
                                  <w:rPr>
                                    <w:sz w:val="16"/>
                                  </w:rPr>
                                  <w:t>Average Error: -10.5</w:t>
                                </w:r>
                              </w:p>
                              <w:p w:rsidR="005B2455" w:rsidRPr="005D685B" w:rsidRDefault="005B2455" w:rsidP="001F71AD">
                                <w:pPr>
                                  <w:spacing w:after="0"/>
                                  <w:rPr>
                                    <w:sz w:val="16"/>
                                  </w:rPr>
                                </w:pPr>
                                <w:r w:rsidRPr="005D685B">
                                  <w:rPr>
                                    <w:sz w:val="16"/>
                                  </w:rPr>
                                  <w:t>Standard Deviation: 105</w:t>
                                </w:r>
                              </w:p>
                              <w:p w:rsidR="005B2455" w:rsidRPr="005D685B" w:rsidRDefault="005B2455" w:rsidP="001F71AD">
                                <w:pPr>
                                  <w:spacing w:after="0"/>
                                  <w:rPr>
                                    <w:sz w:val="16"/>
                                  </w:rPr>
                                </w:pPr>
                                <w:r w:rsidRPr="005D685B">
                                  <w:rPr>
                                    <w:sz w:val="16"/>
                                  </w:rPr>
                                  <w:t>Range: 755</w:t>
                                </w:r>
                              </w:p>
                            </w:txbxContent>
                          </v:textbox>
                        </v:shape>
                        <v:shape id="Chart 288" o:spid="_x0000_s1083" type="#_x0000_t75" style="position:absolute;left:-73;top:-18;width:45868;height:2452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">
                          <v:imagedata r:id="rId45" o:title=""/>
                          <o:lock v:ext="edit" aspectratio="f"/>
                        </v:shape>
                      </v:group>
                      <v:shape id="Picture 290" o:spid="_x0000_s1084" type="#_x0000_t75" style="position:absolute;left:45858;top:10945;width:25492;height:1184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go9nnBAAAA3AAAAA8AAABkcnMvZG93bnJldi54bWxETz1rwzAQ3Qv9D+IK3Wq5GYLjRgkhJCU4&#10;U5JC16t1tYytk7BU2/330VDo+Hjf6+1sezHSEFrHCl6zHARx7XTLjYKP2/GlABEissbeMSn4pQDb&#10;zePDGkvtJr7QeI2NSCEcSlRgYvSllKE2ZDFkzhMn7tsNFmOCQyP1gFMKt71c5PlSWmw5NRj0tDdU&#10;d9cfq+BQ2G7/5c17FarPNhy75nzwO6Wen+bdG4hIc/wX/7lPWsFileanM+kIyM0d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Ego9nnBAAAA3AAAAA8AAAAAAAAAAAAAAAAAnwIA&#10;AGRycy9kb3ducmV2LnhtbFBLBQYAAAAABAAEAPcAAACNAwAAAAA=&#10;">
                        <v:imagedata r:id="rId46" o:title="" croptop="16313f" cropbottom="34762f" cropleft="8560f" cropright="23499f"/>
                        <v:path arrowok="t"/>
                      </v:shape>
                    </v:group>
                    <v:shape id="Text Box 292" o:spid="_x0000_s1085" type="#_x0000_t202" style="position:absolute;top:24936;width:71348;height:14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dZ5HMQA&#10;AADcAAAADwAAAGRycy9kb3ducmV2LnhtbESPT4vCMBTE7wt+h/AEL8ua2oO4XaP4FzzoQVc8P5q3&#10;bdnmpSTR1m9vBMHjMDO/YabzztTiRs5XlhWMhgkI4tzqigsF59/t1wSED8gaa8uk4E4e5rPexxQz&#10;bVs+0u0UChEh7DNUUIbQZFL6vCSDfmgb4uj9WWcwROkKqR22EW5qmSbJWBqsOC6U2NCqpPz/dDUK&#10;xmt3bY+8+lyfN3s8NEV6Wd4vSg363eIHRKAuvMOv9k4rSL9TeJ6JR0DOH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3WeRzEAAAA3AAAAA8AAAAAAAAAAAAAAAAAmAIAAGRycy9k&#10;b3ducmV2LnhtbFBLBQYAAAAABAAEAPUAAACJAwAAAAA=&#10;" stroked="f">
                      <v:textbox inset="0,0,0,0">
                        <w:txbxContent>
                          <w:p w:rsidR="005B2455" w:rsidRPr="00434804" w:rsidRDefault="005B2455" w:rsidP="001F71AD">
                            <w:pPr>
                              <w:pStyle w:val="Caption"/>
                              <w:jc w:val="center"/>
                              <w:rPr>
                                <w:noProof/>
                                <w:sz w:val="14"/>
                              </w:rPr>
                            </w:pPr>
                            <w:r w:rsidRPr="00434804">
                              <w:rPr>
                                <w:sz w:val="14"/>
                              </w:rPr>
                              <w:t xml:space="preserve">Figure </w:t>
                            </w:r>
                            <w:r w:rsidRPr="00434804">
                              <w:rPr>
                                <w:sz w:val="14"/>
                              </w:rPr>
                              <w:fldChar w:fldCharType="begin"/>
                            </w:r>
                            <w:r w:rsidRPr="00434804">
                              <w:rPr>
                                <w:sz w:val="14"/>
                              </w:rPr>
                              <w:instrText xml:space="preserve"> SEQ Figure \* ARABIC </w:instrText>
                            </w:r>
                            <w:r w:rsidRPr="00434804">
                              <w:rPr>
                                <w:sz w:val="14"/>
                              </w:rPr>
                              <w:fldChar w:fldCharType="separate"/>
                            </w:r>
                            <w:r w:rsidR="00854A36">
                              <w:rPr>
                                <w:noProof/>
                                <w:sz w:val="14"/>
                              </w:rPr>
                              <w:t>7</w:t>
                            </w:r>
                            <w:r w:rsidRPr="00434804">
                              <w:rPr>
                                <w:sz w:val="14"/>
                              </w:rPr>
                              <w:fldChar w:fldCharType="end"/>
                            </w:r>
                            <w:r w:rsidRPr="00434804">
                              <w:rPr>
                                <w:sz w:val="14"/>
                              </w:rPr>
                              <w:t xml:space="preserve"> - Analysis of Edge Follow Behaviour</w:t>
                            </w:r>
                          </w:p>
                        </w:txbxContent>
                      </v:textbox>
                    </v:shape>
                  </v:group>
                  <v:shapetype id="_x0000_t32" coordsize="21600,21600" o:spt="32" o:oned="t" path="m,l21600,21600e" filled="f">
                    <v:path arrowok="t" fillok="f" o:connecttype="none"/>
                    <o:lock v:ext="edit" shapetype="t"/>
                  </v:shapetype>
                  <v:shape id="Straight Arrow Connector 294" o:spid="_x0000_s1086" type="#_x0000_t32" style="position:absolute;left:28609;top:14270;width:10188;height:3810;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xYlwMcAAADcAAAADwAAAGRycy9kb3ducmV2LnhtbESP0WrCQBRE34X+w3IFX8RsTK21aVbR&#10;iii0iLX9gEv2moRm74bsVuPfd4WCj8PMnGGyRWdqcabWVZYVjKMYBHFudcWFgu+vzWgGwnlkjbVl&#10;UnAlB4v5Qy/DVNsLf9L56AsRIOxSVFB636RSurwkgy6yDXHwTrY16INsC6lbvAS4qWUSx1NpsOKw&#10;UGJDbyXlP8dfo2C1XU2f9sPdc/exTmbJ/hEP43dUatDvlq8gPHX+Hv5v77SC5GUCtzPhCMj5H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nFiXAxwAAANwAAAAPAAAAAAAA&#10;AAAAAAAAAKECAABkcnMvZG93bnJldi54bWxQSwUGAAAAAAQABAD5AAAAlQMAAAAA&#10;" strokecolor="#c0504d [3205]" strokeweight="2pt">
                    <v:stroke endarrow="open"/>
                    <v:shadow on="t" color="black" opacity="24903f" origin=",.5" offset="0,.55556mm"/>
                  </v:shape>
                  <v:shape id="Text Box 2" o:spid="_x0000_s1087" type="#_x0000_t202" style="position:absolute;left:38788;top:16389;width:6927;height:270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lr1MsYA&#10;AADcAAAADwAAAGRycy9kb3ducmV2LnhtbESPT2vCQBTE7wW/w/KEXkrd+IdUo6uUQsXeNJZ6fWSf&#10;STD7Nt3dxvTbdwuCx2FmfsOsNr1pREfO15YVjEcJCOLC6ppLBZ/H9+c5CB+QNTaWScEvedisBw8r&#10;zLS98oG6PJQiQthnqKAKoc2k9EVFBv3ItsTRO1tnMETpSqkdXiPcNHKSJKk0WHNcqLClt4qKS/5j&#10;FMxnu+7kP6b7ryI9N4vw9NJtv51Sj8P+dQkiUB/u4Vt7pxVMFin8n4lHQK7/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elr1MsYAAADcAAAADwAAAAAAAAAAAAAAAACYAgAAZHJz&#10;L2Rvd25yZXYueG1sUEsFBgAAAAAEAAQA9QAAAIsDAAAAAA==&#10;">
                    <v:textbox>
                      <w:txbxContent>
                        <w:p w:rsidR="005B2455" w:rsidRPr="00775598" w:rsidRDefault="005B2455" w:rsidP="001F71AD">
                          <w:pPr>
                            <w:rPr>
                              <w:sz w:val="14"/>
                            </w:rPr>
                          </w:pPr>
                          <w:r w:rsidRPr="00775598">
                            <w:rPr>
                              <w:sz w:val="14"/>
                            </w:rPr>
                            <w:t>Corner 2</w:t>
                          </w:r>
                        </w:p>
                      </w:txbxContent>
                    </v:textbox>
                  </v:shape>
                  <v:shape id="Straight Arrow Connector 297" o:spid="_x0000_s1088" type="#_x0000_t32" style="position:absolute;left:44819;top:15378;width:20853;height:2702;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ewgtsQAAADcAAAADwAAAGRycy9kb3ducmV2LnhtbESPT4vCMBTE7wt+h/AEL4umiqy2GkUK&#10;K55k/YPnR/Nsis1LabK1++03wsIeh5n5DbPe9rYWHbW+cqxgOklAEBdOV1wquF4+x0sQPiBrrB2T&#10;gh/ysN0M3taYaffkE3XnUIoIYZ+hAhNCk0npC0MW/cQ1xNG7u9ZiiLItpW7xGeG2lrMk+ZAWK44L&#10;BhvKDRWP87dVsMz3X7e0K96nR18GNGk+93Wu1GjY71YgAvXhP/zXPmgFs3QBrzPxCMjNL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17CC2xAAAANwAAAAPAAAAAAAAAAAA&#10;AAAAAKECAABkcnMvZG93bnJldi54bWxQSwUGAAAAAAQABAD5AAAAkgMAAAAA&#10;" strokecolor="#c0504d [3205]" strokeweight="2pt">
                    <v:stroke endarrow="open"/>
                    <v:shadow on="t" color="black" opacity="24903f" origin=",.5" offset="0,.55556mm"/>
                  </v:shape>
                </v:group>
                <v:shape id="Straight Arrow Connector 295" o:spid="_x0000_s1089" type="#_x0000_t32" style="position:absolute;left:20227;top:10598;width:14408;height:11291;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FqAW8YAAADcAAAADwAAAGRycy9kb3ducmV2LnhtbESP0WrCQBRE3wv+w3KFvhSzMaLVmFW0&#10;RSq0iLV+wCV7TYLZuyG71fj3rlDo4zAzZ5hs2ZlaXKh1lWUFwygGQZxbXXGh4PizGUxBOI+ssbZM&#10;Cm7kYLnoPWWYanvlb7ocfCEChF2KCkrvm1RKl5dk0EW2IQ7eybYGfZBtIXWL1wA3tUzieCINVhwW&#10;SmzoraT8fPg1CtYf68l497J97b7ek2myG+F++IlKPfe71RyEp87/h//aW60gmY3hcSYcAbm4A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EhagFvGAAAA3AAAAA8AAAAAAAAA&#10;AAAAAAAAoQIAAGRycy9kb3ducmV2LnhtbFBLBQYAAAAABAAEAPkAAACUAwAAAAA=&#10;" strokecolor="#c0504d [3205]" strokeweight="2pt">
                  <v:stroke endarrow="open"/>
                  <v:shadow on="t" color="black" opacity="24903f" origin=",.5" offset="0,.55556mm"/>
                </v:shape>
                <v:shape id="Text Box 2" o:spid="_x0000_s1090" type="#_x0000_t202" style="position:absolute;left:34632;top:20213;width:7155;height:332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8VhQMYA&#10;AADcAAAADwAAAGRycy9kb3ducmV2LnhtbESPW2vCQBSE3wv+h+UIfSl14wVroquUQkXfvJT6esge&#10;k2D2bLq7jem/7wqCj8PMfMMsVp2pRUvOV5YVDAcJCOLc6ooLBV/Hz9cZCB+QNdaWScEfeVgte08L&#10;zLS98p7aQyhEhLDPUEEZQpNJ6fOSDPqBbYijd7bOYIjSFVI7vEa4qeUoSabSYMVxocSGPkrKL4df&#10;o2A22bQnvx3vvvPpuU7Dy1u7/nFKPfe79zmIQF14hO/tjVYwSlO4nYlHQC7/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C8VhQMYAAADcAAAADwAAAAAAAAAAAAAAAACYAgAAZHJz&#10;L2Rvd25yZXYueG1sUEsFBgAAAAAEAAQA9QAAAIsDAAAAAA==&#10;">
                  <v:textbox>
                    <w:txbxContent>
                      <w:p w:rsidR="005B2455" w:rsidRPr="00775598" w:rsidRDefault="005B2455" w:rsidP="001F71AD">
                        <w:pPr>
                          <w:rPr>
                            <w:sz w:val="14"/>
                          </w:rPr>
                        </w:pPr>
                        <w:r w:rsidRPr="00775598">
                          <w:rPr>
                            <w:sz w:val="14"/>
                          </w:rPr>
                          <w:t>Corner 1</w:t>
                        </w:r>
                      </w:p>
                    </w:txbxContent>
                  </v:textbox>
                </v:shape>
                <v:shape id="Straight Arrow Connector 300" o:spid="_x0000_s1091" type="#_x0000_t32" style="position:absolute;left:40663;top:20227;width:22652;height:1662;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O4i2MAAAADcAAAADwAAAGRycy9kb3ducmV2LnhtbERPTYvCMBC9C/6HMIIX0VRXRKtRpOCy&#10;p0WreB6asSk2k9LE2v33m8PCHh/ve3fobS06an3lWMF8loAgLpyuuFRwu56maxA+IGusHZOCH/Jw&#10;2A8HO0y1e/OFujyUIoawT1GBCaFJpfSFIYt+5hriyD1cazFE2JZSt/iO4baWiyRZSYsVxwaDDWWG&#10;imf+sgrW2ef5vumKyfzblwHNJlv6OlNqPOqPWxCB+vAv/nN/aQUfSZwfz8QjIPe/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OTuItjAAAAA3AAAAA8AAAAAAAAAAAAAAAAA&#10;oQIAAGRycy9kb3ducmV2LnhtbFBLBQYAAAAABAAEAPkAAACOAwAAAAA=&#10;" strokecolor="#c0504d [3205]" strokeweight="2pt">
                  <v:stroke endarrow="open"/>
                  <v:shadow on="t" color="black" opacity="24903f" origin=",.5" offset="0,.55556mm"/>
                </v:shape>
              </v:group>
            </w:pict>
          </mc:Fallback>
        </mc:AlternateContent>
      </w:r>
    </w:p>
    <w:p w:rsidR="001F71AD" w:rsidRDefault="001F71AD" w:rsidP="002D1155">
      <w:pPr>
        <w:spacing w:after="40"/>
      </w:pPr>
    </w:p>
    <w:p w:rsidR="001F71AD" w:rsidRDefault="001F71AD" w:rsidP="002D1155">
      <w:pPr>
        <w:spacing w:after="40"/>
      </w:pPr>
    </w:p>
    <w:p w:rsidR="001F71AD" w:rsidRDefault="001F71AD" w:rsidP="002D1155">
      <w:pPr>
        <w:spacing w:after="40"/>
      </w:pPr>
    </w:p>
    <w:p w:rsidR="001F71AD" w:rsidRDefault="001F71AD" w:rsidP="002D1155">
      <w:pPr>
        <w:spacing w:after="40"/>
      </w:pPr>
    </w:p>
    <w:p w:rsidR="001F71AD" w:rsidRDefault="001F71AD" w:rsidP="002D1155">
      <w:pPr>
        <w:spacing w:after="40"/>
      </w:pPr>
    </w:p>
    <w:p w:rsidR="001F71AD" w:rsidRDefault="001F71AD" w:rsidP="002D1155">
      <w:pPr>
        <w:spacing w:after="40"/>
      </w:pPr>
    </w:p>
    <w:p w:rsidR="0083237F" w:rsidRDefault="0083237F" w:rsidP="004C55A2">
      <w:pPr>
        <w:spacing w:after="40"/>
        <w:rPr>
          <w:rFonts w:asciiTheme="majorHAnsi" w:eastAsiaTheme="majorEastAsia" w:hAnsiTheme="majorHAnsi" w:cstheme="majorBidi"/>
          <w:b/>
          <w:bCs/>
          <w:color w:val="4F81BD" w:themeColor="accent1"/>
          <w:sz w:val="26"/>
          <w:szCs w:val="26"/>
        </w:rPr>
      </w:pPr>
      <w:bookmarkStart w:id="60" w:name="_Toc441155037"/>
      <w:bookmarkStart w:id="61" w:name="_Toc441155103"/>
    </w:p>
    <w:p w:rsidR="0083237F" w:rsidRDefault="0083237F" w:rsidP="00260F3B">
      <w:pPr>
        <w:pStyle w:val="Heading1"/>
        <w:spacing w:before="0"/>
      </w:pPr>
      <w:bookmarkStart w:id="62" w:name="_Toc444175175"/>
      <w:r w:rsidRPr="00E04582">
        <w:t>Conclusion:</w:t>
      </w:r>
      <w:bookmarkEnd w:id="62"/>
    </w:p>
    <w:p w:rsidR="0083237F" w:rsidRPr="000675D6" w:rsidRDefault="0083237F" w:rsidP="000675D6">
      <w:pPr>
        <w:spacing w:after="0"/>
      </w:pPr>
      <w:r>
        <w:t>In conclusion, a Subsumption Architecture has been implemented as a controller for a mobile robot. The Aria simulator library was used to do this. Various behaviours were created in this architecture, such as Obstacle Avoidance, Edge Following, Environment Mapping and Wandering. These behaviours utilised were successful to various degrees; the obstacle avoidance behaviour used Potential Fields to avoid collisions and included a level of reactive path planning. This behaviour can be judged a success, as it enables the robot to navigate its environment with little or no difficulty.</w:t>
      </w:r>
      <w:r w:rsidR="00F573C1">
        <w:t xml:space="preserve"> The Edge Following behaviour made use of a PD feedback control system to maintain a set distance from any detected edges. This behaviour was fairly successful also; its effectiveness suffered somewhat after being combined with the other behaviours, causing an incre</w:t>
      </w:r>
      <w:r w:rsidR="00B45513">
        <w:t>ased level of oscillation in it</w:t>
      </w:r>
      <w:r w:rsidR="00F573C1">
        <w:t>s level of error. It is suspected this was caused by the change of the programme’s cycle speed, as some level of oscillation has remained despite efforts to retune the PD controller.</w:t>
      </w:r>
      <w:r w:rsidR="0095165D">
        <w:t xml:space="preserve"> The Wandering behaviour made use of the Potential Fields system to dynamically re-locate the robot’s goal location, thus causing the robot to move in a less predictable pattern. This behaviour can be judged a success due to its reliability and simplicity.</w:t>
      </w:r>
      <w:r w:rsidR="00E57663">
        <w:t xml:space="preserve"> The Mapping behaviour is by far the least successful; the level of computational involved in the Modified Histogram Technique proved to be too large for the Aria platform.</w:t>
      </w:r>
      <w:r w:rsidR="00F939FD">
        <w:t xml:space="preserve"> This meant that concessions had to be made in terms of the accuracy of the map.</w:t>
      </w:r>
      <w:r w:rsidR="006953E6">
        <w:t xml:space="preserve"> Additionally the section of the Mapping behaviour that </w:t>
      </w:r>
      <w:proofErr w:type="gramStart"/>
      <w:r w:rsidR="00E04582">
        <w:t>display</w:t>
      </w:r>
      <w:proofErr w:type="gramEnd"/>
      <w:r w:rsidR="006953E6">
        <w:t xml:space="preserve"> the map using SFML </w:t>
      </w:r>
      <w:r w:rsidR="002A23D2">
        <w:t>could be improved greatly.</w:t>
      </w:r>
      <w:r w:rsidR="00EA2D60">
        <w:t xml:space="preserve"> If this project were to be attempted again, another method for mapping would be implemented- likely another method that uses occupancy grids, but </w:t>
      </w:r>
      <w:r w:rsidR="00E04582">
        <w:t>one that is more computationally efficient</w:t>
      </w:r>
      <w:r w:rsidR="00EA2D60">
        <w:t>.</w:t>
      </w:r>
      <w:r w:rsidR="008C19CD">
        <w:t xml:space="preserve"> If more time were available to complete this project I would also attempt to improve the graphical output of the map, especially in terms of the accuracy of the plotted points.</w:t>
      </w:r>
    </w:p>
    <w:p w:rsidR="006C3064" w:rsidRDefault="006C3064" w:rsidP="004C55A2">
      <w:pPr>
        <w:pStyle w:val="Heading1"/>
        <w:spacing w:before="0" w:after="40"/>
      </w:pPr>
      <w:bookmarkStart w:id="63" w:name="_Toc444175176"/>
      <w:r>
        <w:lastRenderedPageBreak/>
        <w:t>Bibliography:</w:t>
      </w:r>
      <w:bookmarkEnd w:id="60"/>
      <w:bookmarkEnd w:id="61"/>
      <w:bookmarkEnd w:id="63"/>
    </w:p>
    <w:p w:rsidR="00FC63F6" w:rsidRPr="00FC63F6" w:rsidRDefault="00EC2693" w:rsidP="00FC63F6">
      <w:pPr>
        <w:widowControl w:val="0"/>
        <w:autoSpaceDE w:val="0"/>
        <w:autoSpaceDN w:val="0"/>
        <w:adjustRightInd w:val="0"/>
        <w:spacing w:after="0" w:line="240" w:lineRule="auto"/>
        <w:ind w:left="640" w:hanging="640"/>
        <w:rPr>
          <w:rFonts w:ascii="Calibri" w:hAnsi="Calibri" w:cs="Times New Roman"/>
          <w:noProof/>
          <w:szCs w:val="24"/>
        </w:rPr>
      </w:pPr>
      <w:r>
        <w:fldChar w:fldCharType="begin" w:fldLock="1"/>
      </w:r>
      <w:r>
        <w:instrText xml:space="preserve">ADDIN Mendeley Bibliography CSL_BIBLIOGRAPHY </w:instrText>
      </w:r>
      <w:r>
        <w:fldChar w:fldCharType="separate"/>
      </w:r>
      <w:r w:rsidR="00FC63F6" w:rsidRPr="00FC63F6">
        <w:rPr>
          <w:rFonts w:ascii="Calibri" w:hAnsi="Calibri" w:cs="Times New Roman"/>
          <w:noProof/>
          <w:szCs w:val="24"/>
        </w:rPr>
        <w:t>[1]</w:t>
      </w:r>
      <w:r w:rsidR="00FC63F6" w:rsidRPr="00FC63F6">
        <w:rPr>
          <w:rFonts w:ascii="Calibri" w:hAnsi="Calibri" w:cs="Times New Roman"/>
          <w:noProof/>
          <w:szCs w:val="24"/>
        </w:rPr>
        <w:tab/>
        <w:t>“Aria: ARIA Developer’s Reference Manual.” [Online]. Available: http://robots.mobilerobots.com/Aria/docs/main.html. [Accessed: 12-Nov-2015].</w:t>
      </w:r>
    </w:p>
    <w:p w:rsidR="00FC63F6" w:rsidRPr="00FC63F6" w:rsidRDefault="00FC63F6" w:rsidP="00FC63F6">
      <w:pPr>
        <w:widowControl w:val="0"/>
        <w:autoSpaceDE w:val="0"/>
        <w:autoSpaceDN w:val="0"/>
        <w:adjustRightInd w:val="0"/>
        <w:spacing w:after="0" w:line="240" w:lineRule="auto"/>
        <w:ind w:left="640" w:hanging="640"/>
        <w:rPr>
          <w:rFonts w:ascii="Calibri" w:hAnsi="Calibri" w:cs="Times New Roman"/>
          <w:noProof/>
          <w:szCs w:val="24"/>
        </w:rPr>
      </w:pPr>
      <w:r w:rsidRPr="00FC63F6">
        <w:rPr>
          <w:rFonts w:ascii="Calibri" w:hAnsi="Calibri" w:cs="Times New Roman"/>
          <w:noProof/>
          <w:szCs w:val="24"/>
        </w:rPr>
        <w:t>[2]</w:t>
      </w:r>
      <w:r w:rsidRPr="00FC63F6">
        <w:rPr>
          <w:rFonts w:ascii="Calibri" w:hAnsi="Calibri" w:cs="Times New Roman"/>
          <w:noProof/>
          <w:szCs w:val="24"/>
        </w:rPr>
        <w:tab/>
        <w:t>“MobileRobots ARIA Robotics SDK.” [Online]. Available: http://www.mobilerobots.com/Software/ARIA.aspx. [Accessed: 01-Feb-2016].</w:t>
      </w:r>
    </w:p>
    <w:p w:rsidR="00FC63F6" w:rsidRPr="00FC63F6" w:rsidRDefault="00FC63F6" w:rsidP="00FC63F6">
      <w:pPr>
        <w:widowControl w:val="0"/>
        <w:autoSpaceDE w:val="0"/>
        <w:autoSpaceDN w:val="0"/>
        <w:adjustRightInd w:val="0"/>
        <w:spacing w:after="0" w:line="240" w:lineRule="auto"/>
        <w:ind w:left="640" w:hanging="640"/>
        <w:rPr>
          <w:rFonts w:ascii="Calibri" w:hAnsi="Calibri" w:cs="Times New Roman"/>
          <w:noProof/>
          <w:szCs w:val="24"/>
        </w:rPr>
      </w:pPr>
      <w:r w:rsidRPr="00FC63F6">
        <w:rPr>
          <w:rFonts w:ascii="Calibri" w:hAnsi="Calibri" w:cs="Times New Roman"/>
          <w:noProof/>
          <w:szCs w:val="24"/>
        </w:rPr>
        <w:t>[3]</w:t>
      </w:r>
      <w:r w:rsidRPr="00FC63F6">
        <w:rPr>
          <w:rFonts w:ascii="Calibri" w:hAnsi="Calibri" w:cs="Times New Roman"/>
          <w:noProof/>
          <w:szCs w:val="24"/>
        </w:rPr>
        <w:tab/>
        <w:t>P. Fitzpatrick, “Behaviour-Based Control in Mobile Robotics.”</w:t>
      </w:r>
    </w:p>
    <w:p w:rsidR="00FC63F6" w:rsidRPr="00FC63F6" w:rsidRDefault="00FC63F6" w:rsidP="00FC63F6">
      <w:pPr>
        <w:widowControl w:val="0"/>
        <w:autoSpaceDE w:val="0"/>
        <w:autoSpaceDN w:val="0"/>
        <w:adjustRightInd w:val="0"/>
        <w:spacing w:after="0" w:line="240" w:lineRule="auto"/>
        <w:ind w:left="640" w:hanging="640"/>
        <w:rPr>
          <w:rFonts w:ascii="Calibri" w:hAnsi="Calibri" w:cs="Times New Roman"/>
          <w:noProof/>
          <w:szCs w:val="24"/>
        </w:rPr>
      </w:pPr>
      <w:r w:rsidRPr="00FC63F6">
        <w:rPr>
          <w:rFonts w:ascii="Calibri" w:hAnsi="Calibri" w:cs="Times New Roman"/>
          <w:noProof/>
          <w:szCs w:val="24"/>
        </w:rPr>
        <w:t>[4]</w:t>
      </w:r>
      <w:r w:rsidRPr="00FC63F6">
        <w:rPr>
          <w:rFonts w:ascii="Calibri" w:hAnsi="Calibri" w:cs="Times New Roman"/>
          <w:noProof/>
          <w:szCs w:val="24"/>
        </w:rPr>
        <w:tab/>
        <w:t>“finite state machine.” [Online]. Available: https://xlinux.nist.gov/dads//HTML/finiteStateMachine.html. [Accessed: 09-Feb-2016].</w:t>
      </w:r>
    </w:p>
    <w:p w:rsidR="00FC63F6" w:rsidRPr="00FC63F6" w:rsidRDefault="00FC63F6" w:rsidP="00FC63F6">
      <w:pPr>
        <w:widowControl w:val="0"/>
        <w:autoSpaceDE w:val="0"/>
        <w:autoSpaceDN w:val="0"/>
        <w:adjustRightInd w:val="0"/>
        <w:spacing w:after="0" w:line="240" w:lineRule="auto"/>
        <w:ind w:left="640" w:hanging="640"/>
        <w:rPr>
          <w:rFonts w:ascii="Calibri" w:hAnsi="Calibri" w:cs="Times New Roman"/>
          <w:noProof/>
          <w:szCs w:val="24"/>
        </w:rPr>
      </w:pPr>
      <w:r w:rsidRPr="00FC63F6">
        <w:rPr>
          <w:rFonts w:ascii="Calibri" w:hAnsi="Calibri" w:cs="Times New Roman"/>
          <w:noProof/>
          <w:szCs w:val="24"/>
        </w:rPr>
        <w:t>[5]</w:t>
      </w:r>
      <w:r w:rsidRPr="00FC63F6">
        <w:rPr>
          <w:rFonts w:ascii="Calibri" w:hAnsi="Calibri" w:cs="Times New Roman"/>
          <w:noProof/>
          <w:szCs w:val="24"/>
        </w:rPr>
        <w:tab/>
        <w:t xml:space="preserve">J. E. Arnold, “Experiences with the subsumption architecture,” in </w:t>
      </w:r>
      <w:r w:rsidRPr="00FC63F6">
        <w:rPr>
          <w:rFonts w:ascii="Calibri" w:hAnsi="Calibri" w:cs="Times New Roman"/>
          <w:i/>
          <w:iCs/>
          <w:noProof/>
          <w:szCs w:val="24"/>
        </w:rPr>
        <w:t>[1989] Proceedings. The Fifth Conference on Artificial Intelligence Applications</w:t>
      </w:r>
      <w:r w:rsidRPr="00FC63F6">
        <w:rPr>
          <w:rFonts w:ascii="Calibri" w:hAnsi="Calibri" w:cs="Times New Roman"/>
          <w:noProof/>
          <w:szCs w:val="24"/>
        </w:rPr>
        <w:t>, 1989, pp. 93–100.</w:t>
      </w:r>
    </w:p>
    <w:p w:rsidR="00FC63F6" w:rsidRPr="00FC63F6" w:rsidRDefault="00FC63F6" w:rsidP="00FC63F6">
      <w:pPr>
        <w:widowControl w:val="0"/>
        <w:autoSpaceDE w:val="0"/>
        <w:autoSpaceDN w:val="0"/>
        <w:adjustRightInd w:val="0"/>
        <w:spacing w:after="0" w:line="240" w:lineRule="auto"/>
        <w:ind w:left="640" w:hanging="640"/>
        <w:rPr>
          <w:rFonts w:ascii="Calibri" w:hAnsi="Calibri" w:cs="Times New Roman"/>
          <w:noProof/>
          <w:szCs w:val="24"/>
        </w:rPr>
      </w:pPr>
      <w:r w:rsidRPr="00FC63F6">
        <w:rPr>
          <w:rFonts w:ascii="Calibri" w:hAnsi="Calibri" w:cs="Times New Roman"/>
          <w:noProof/>
          <w:szCs w:val="24"/>
        </w:rPr>
        <w:t>[6]</w:t>
      </w:r>
      <w:r w:rsidRPr="00FC63F6">
        <w:rPr>
          <w:rFonts w:ascii="Calibri" w:hAnsi="Calibri" w:cs="Times New Roman"/>
          <w:noProof/>
          <w:szCs w:val="24"/>
        </w:rPr>
        <w:tab/>
        <w:t>R. Pfeifer and C. Scheier, “Understanding Intelligence.” MIT Press, pp. 199–225, 2001.</w:t>
      </w:r>
    </w:p>
    <w:p w:rsidR="00FC63F6" w:rsidRPr="00FC63F6" w:rsidRDefault="00FC63F6" w:rsidP="00FC63F6">
      <w:pPr>
        <w:widowControl w:val="0"/>
        <w:autoSpaceDE w:val="0"/>
        <w:autoSpaceDN w:val="0"/>
        <w:adjustRightInd w:val="0"/>
        <w:spacing w:after="0" w:line="240" w:lineRule="auto"/>
        <w:ind w:left="640" w:hanging="640"/>
        <w:rPr>
          <w:rFonts w:ascii="Calibri" w:hAnsi="Calibri" w:cs="Times New Roman"/>
          <w:noProof/>
          <w:szCs w:val="24"/>
        </w:rPr>
      </w:pPr>
      <w:r w:rsidRPr="00FC63F6">
        <w:rPr>
          <w:rFonts w:ascii="Calibri" w:hAnsi="Calibri" w:cs="Times New Roman"/>
          <w:noProof/>
          <w:szCs w:val="24"/>
        </w:rPr>
        <w:t>[7]</w:t>
      </w:r>
      <w:r w:rsidRPr="00FC63F6">
        <w:rPr>
          <w:rFonts w:ascii="Calibri" w:hAnsi="Calibri" w:cs="Times New Roman"/>
          <w:noProof/>
          <w:szCs w:val="24"/>
        </w:rPr>
        <w:tab/>
        <w:t>A. Ayesh, “Architectures,” 2014. [Online]. Available: https://vle.dmu.ac.uk/bbcswebdav/pid-2920718-dt-content-rid-4256864_1/courses/IMAT2405_2014_Y/L19-L20-Architectures.pdf.</w:t>
      </w:r>
    </w:p>
    <w:p w:rsidR="00FC63F6" w:rsidRPr="00FC63F6" w:rsidRDefault="00FC63F6" w:rsidP="00FC63F6">
      <w:pPr>
        <w:widowControl w:val="0"/>
        <w:autoSpaceDE w:val="0"/>
        <w:autoSpaceDN w:val="0"/>
        <w:adjustRightInd w:val="0"/>
        <w:spacing w:after="0" w:line="240" w:lineRule="auto"/>
        <w:ind w:left="640" w:hanging="640"/>
        <w:rPr>
          <w:rFonts w:ascii="Calibri" w:hAnsi="Calibri" w:cs="Times New Roman"/>
          <w:noProof/>
          <w:szCs w:val="24"/>
        </w:rPr>
      </w:pPr>
      <w:r w:rsidRPr="00FC63F6">
        <w:rPr>
          <w:rFonts w:ascii="Calibri" w:hAnsi="Calibri" w:cs="Times New Roman"/>
          <w:noProof/>
          <w:szCs w:val="24"/>
        </w:rPr>
        <w:t>[8]</w:t>
      </w:r>
      <w:r w:rsidRPr="00FC63F6">
        <w:rPr>
          <w:rFonts w:ascii="Calibri" w:hAnsi="Calibri" w:cs="Times New Roman"/>
          <w:noProof/>
          <w:szCs w:val="24"/>
        </w:rPr>
        <w:tab/>
        <w:t xml:space="preserve">I. Susnea, V. Minzu, and G. Vasiliu, “Simple, real-time obstacle avoidance algorithm for mobile robots,” </w:t>
      </w:r>
      <w:r w:rsidRPr="00FC63F6">
        <w:rPr>
          <w:rFonts w:ascii="Calibri" w:hAnsi="Calibri" w:cs="Times New Roman"/>
          <w:i/>
          <w:iCs/>
          <w:noProof/>
          <w:szCs w:val="24"/>
        </w:rPr>
        <w:t>Recent Adv. Comput. Intell. Man-Machine Syst. Cybern.</w:t>
      </w:r>
      <w:r w:rsidRPr="00FC63F6">
        <w:rPr>
          <w:rFonts w:ascii="Calibri" w:hAnsi="Calibri" w:cs="Times New Roman"/>
          <w:noProof/>
          <w:szCs w:val="24"/>
        </w:rPr>
        <w:t>, no. figure 2, pp. 24–29, 2009.</w:t>
      </w:r>
    </w:p>
    <w:p w:rsidR="00FC63F6" w:rsidRPr="00FC63F6" w:rsidRDefault="00FC63F6" w:rsidP="00FC63F6">
      <w:pPr>
        <w:widowControl w:val="0"/>
        <w:autoSpaceDE w:val="0"/>
        <w:autoSpaceDN w:val="0"/>
        <w:adjustRightInd w:val="0"/>
        <w:spacing w:after="0" w:line="240" w:lineRule="auto"/>
        <w:ind w:left="640" w:hanging="640"/>
        <w:rPr>
          <w:rFonts w:ascii="Calibri" w:hAnsi="Calibri" w:cs="Times New Roman"/>
          <w:noProof/>
          <w:szCs w:val="24"/>
        </w:rPr>
      </w:pPr>
      <w:r w:rsidRPr="00FC63F6">
        <w:rPr>
          <w:rFonts w:ascii="Calibri" w:hAnsi="Calibri" w:cs="Times New Roman"/>
          <w:noProof/>
          <w:szCs w:val="24"/>
        </w:rPr>
        <w:t>[9]</w:t>
      </w:r>
      <w:r w:rsidRPr="00FC63F6">
        <w:rPr>
          <w:rFonts w:ascii="Calibri" w:hAnsi="Calibri" w:cs="Times New Roman"/>
          <w:noProof/>
          <w:szCs w:val="24"/>
        </w:rPr>
        <w:tab/>
        <w:t>“Potential Fields Tutorial.” [Online]. Available: http://phoenix.goucher.edu/~jillz/cs325_robotics/goodrich_potential_fields.pdf. [Accessed: 05-Nov-2015].</w:t>
      </w:r>
    </w:p>
    <w:p w:rsidR="00FC63F6" w:rsidRPr="00FC63F6" w:rsidRDefault="00FC63F6" w:rsidP="00FC63F6">
      <w:pPr>
        <w:widowControl w:val="0"/>
        <w:autoSpaceDE w:val="0"/>
        <w:autoSpaceDN w:val="0"/>
        <w:adjustRightInd w:val="0"/>
        <w:spacing w:after="0" w:line="240" w:lineRule="auto"/>
        <w:ind w:left="640" w:hanging="640"/>
        <w:rPr>
          <w:rFonts w:ascii="Calibri" w:hAnsi="Calibri" w:cs="Times New Roman"/>
          <w:noProof/>
          <w:szCs w:val="24"/>
        </w:rPr>
      </w:pPr>
      <w:r w:rsidRPr="00FC63F6">
        <w:rPr>
          <w:rFonts w:ascii="Calibri" w:hAnsi="Calibri" w:cs="Times New Roman"/>
          <w:noProof/>
          <w:szCs w:val="24"/>
        </w:rPr>
        <w:t>[10]</w:t>
      </w:r>
      <w:r w:rsidRPr="00FC63F6">
        <w:rPr>
          <w:rFonts w:ascii="Calibri" w:hAnsi="Calibri" w:cs="Times New Roman"/>
          <w:noProof/>
          <w:szCs w:val="24"/>
        </w:rPr>
        <w:tab/>
        <w:t xml:space="preserve">J. Borenstein and Y. Koren, “Real-time obstacle avoidance for fast mobile robots,” </w:t>
      </w:r>
      <w:r w:rsidRPr="00FC63F6">
        <w:rPr>
          <w:rFonts w:ascii="Calibri" w:hAnsi="Calibri" w:cs="Times New Roman"/>
          <w:i/>
          <w:iCs/>
          <w:noProof/>
          <w:szCs w:val="24"/>
        </w:rPr>
        <w:t>IEEE Trans. Syst. Man. Cybern.</w:t>
      </w:r>
      <w:r w:rsidRPr="00FC63F6">
        <w:rPr>
          <w:rFonts w:ascii="Calibri" w:hAnsi="Calibri" w:cs="Times New Roman"/>
          <w:noProof/>
          <w:szCs w:val="24"/>
        </w:rPr>
        <w:t>, vol. 19, no. 5, pp. 1179–1187, Sep. 1989.</w:t>
      </w:r>
    </w:p>
    <w:p w:rsidR="00FC63F6" w:rsidRPr="00FC63F6" w:rsidRDefault="00FC63F6" w:rsidP="00FC63F6">
      <w:pPr>
        <w:widowControl w:val="0"/>
        <w:autoSpaceDE w:val="0"/>
        <w:autoSpaceDN w:val="0"/>
        <w:adjustRightInd w:val="0"/>
        <w:spacing w:after="0" w:line="240" w:lineRule="auto"/>
        <w:ind w:left="640" w:hanging="640"/>
        <w:rPr>
          <w:rFonts w:ascii="Calibri" w:hAnsi="Calibri" w:cs="Times New Roman"/>
          <w:noProof/>
          <w:szCs w:val="24"/>
        </w:rPr>
      </w:pPr>
      <w:r w:rsidRPr="00FC63F6">
        <w:rPr>
          <w:rFonts w:ascii="Calibri" w:hAnsi="Calibri" w:cs="Times New Roman"/>
          <w:noProof/>
          <w:szCs w:val="24"/>
        </w:rPr>
        <w:t>[11]</w:t>
      </w:r>
      <w:r w:rsidRPr="00FC63F6">
        <w:rPr>
          <w:rFonts w:ascii="Calibri" w:hAnsi="Calibri" w:cs="Times New Roman"/>
          <w:noProof/>
          <w:szCs w:val="24"/>
        </w:rPr>
        <w:tab/>
        <w:t>“Local Path Planning Using Potential Field.” [Online]. Available: http://www.cs.mcgill.ca/~hsafad/robotics/. [Accessed: 10-Nov-2015].</w:t>
      </w:r>
    </w:p>
    <w:p w:rsidR="00FC63F6" w:rsidRPr="00FC63F6" w:rsidRDefault="00FC63F6" w:rsidP="00FC63F6">
      <w:pPr>
        <w:widowControl w:val="0"/>
        <w:autoSpaceDE w:val="0"/>
        <w:autoSpaceDN w:val="0"/>
        <w:adjustRightInd w:val="0"/>
        <w:spacing w:after="0" w:line="240" w:lineRule="auto"/>
        <w:ind w:left="640" w:hanging="640"/>
        <w:rPr>
          <w:rFonts w:ascii="Calibri" w:hAnsi="Calibri" w:cs="Times New Roman"/>
          <w:noProof/>
          <w:szCs w:val="24"/>
        </w:rPr>
      </w:pPr>
      <w:r w:rsidRPr="00FC63F6">
        <w:rPr>
          <w:rFonts w:ascii="Calibri" w:hAnsi="Calibri" w:cs="Times New Roman"/>
          <w:noProof/>
          <w:szCs w:val="24"/>
        </w:rPr>
        <w:t>[12]</w:t>
      </w:r>
      <w:r w:rsidRPr="00FC63F6">
        <w:rPr>
          <w:rFonts w:ascii="Calibri" w:hAnsi="Calibri" w:cs="Times New Roman"/>
          <w:noProof/>
          <w:szCs w:val="24"/>
        </w:rPr>
        <w:tab/>
        <w:t xml:space="preserve">A. Thomas Abraham, S. S. Ge, and P. Y. Tao, “A topological approach of path planning for autonomous robot navigation in dynamic environments,” in </w:t>
      </w:r>
      <w:r w:rsidRPr="00FC63F6">
        <w:rPr>
          <w:rFonts w:ascii="Calibri" w:hAnsi="Calibri" w:cs="Times New Roman"/>
          <w:i/>
          <w:iCs/>
          <w:noProof/>
          <w:szCs w:val="24"/>
        </w:rPr>
        <w:t>2009 IEEE/RSJ International Conference on Intelligent Robots and Systems</w:t>
      </w:r>
      <w:r w:rsidRPr="00FC63F6">
        <w:rPr>
          <w:rFonts w:ascii="Calibri" w:hAnsi="Calibri" w:cs="Times New Roman"/>
          <w:noProof/>
          <w:szCs w:val="24"/>
        </w:rPr>
        <w:t>, 2009, pp. 4907–4912.</w:t>
      </w:r>
    </w:p>
    <w:p w:rsidR="00FC63F6" w:rsidRPr="00FC63F6" w:rsidRDefault="00FC63F6" w:rsidP="00FC63F6">
      <w:pPr>
        <w:widowControl w:val="0"/>
        <w:autoSpaceDE w:val="0"/>
        <w:autoSpaceDN w:val="0"/>
        <w:adjustRightInd w:val="0"/>
        <w:spacing w:after="0" w:line="240" w:lineRule="auto"/>
        <w:ind w:left="640" w:hanging="640"/>
        <w:rPr>
          <w:rFonts w:ascii="Calibri" w:hAnsi="Calibri" w:cs="Times New Roman"/>
          <w:noProof/>
          <w:szCs w:val="24"/>
        </w:rPr>
      </w:pPr>
      <w:r w:rsidRPr="00FC63F6">
        <w:rPr>
          <w:rFonts w:ascii="Calibri" w:hAnsi="Calibri" w:cs="Times New Roman"/>
          <w:noProof/>
          <w:szCs w:val="24"/>
        </w:rPr>
        <w:t>[13]</w:t>
      </w:r>
      <w:r w:rsidRPr="00FC63F6">
        <w:rPr>
          <w:rFonts w:ascii="Calibri" w:hAnsi="Calibri" w:cs="Times New Roman"/>
          <w:noProof/>
          <w:szCs w:val="24"/>
        </w:rPr>
        <w:tab/>
        <w:t xml:space="preserve">Q. Yang and W. Yan, “Intelligent path planning for automated guided vehicles system based on topological map,” in </w:t>
      </w:r>
      <w:r w:rsidRPr="00FC63F6">
        <w:rPr>
          <w:rFonts w:ascii="Calibri" w:hAnsi="Calibri" w:cs="Times New Roman"/>
          <w:i/>
          <w:iCs/>
          <w:noProof/>
          <w:szCs w:val="24"/>
        </w:rPr>
        <w:t>2012 IEEE Conference on Control, Systems &amp; Industrial Informatics</w:t>
      </w:r>
      <w:r w:rsidRPr="00FC63F6">
        <w:rPr>
          <w:rFonts w:ascii="Calibri" w:hAnsi="Calibri" w:cs="Times New Roman"/>
          <w:noProof/>
          <w:szCs w:val="24"/>
        </w:rPr>
        <w:t>, 2012, pp. 69–74.</w:t>
      </w:r>
    </w:p>
    <w:p w:rsidR="00FC63F6" w:rsidRPr="00FC63F6" w:rsidRDefault="00FC63F6" w:rsidP="00FC63F6">
      <w:pPr>
        <w:widowControl w:val="0"/>
        <w:autoSpaceDE w:val="0"/>
        <w:autoSpaceDN w:val="0"/>
        <w:adjustRightInd w:val="0"/>
        <w:spacing w:after="0" w:line="240" w:lineRule="auto"/>
        <w:ind w:left="640" w:hanging="640"/>
        <w:rPr>
          <w:rFonts w:ascii="Calibri" w:hAnsi="Calibri" w:cs="Times New Roman"/>
          <w:noProof/>
          <w:szCs w:val="24"/>
        </w:rPr>
      </w:pPr>
      <w:r w:rsidRPr="00FC63F6">
        <w:rPr>
          <w:rFonts w:ascii="Calibri" w:hAnsi="Calibri" w:cs="Times New Roman"/>
          <w:noProof/>
          <w:szCs w:val="24"/>
        </w:rPr>
        <w:t>[14]</w:t>
      </w:r>
      <w:r w:rsidRPr="00FC63F6">
        <w:rPr>
          <w:rFonts w:ascii="Calibri" w:hAnsi="Calibri" w:cs="Times New Roman"/>
          <w:noProof/>
          <w:szCs w:val="24"/>
        </w:rPr>
        <w:tab/>
        <w:t>“Feedback Control Lecture.” [Online]. Available: https://web.stanford.edu/~boyd/ee102/ctrl-static.pdf. [Accessed: 09-Feb-2016].</w:t>
      </w:r>
    </w:p>
    <w:p w:rsidR="00FC63F6" w:rsidRPr="00FC63F6" w:rsidRDefault="00FC63F6" w:rsidP="00FC63F6">
      <w:pPr>
        <w:widowControl w:val="0"/>
        <w:autoSpaceDE w:val="0"/>
        <w:autoSpaceDN w:val="0"/>
        <w:adjustRightInd w:val="0"/>
        <w:spacing w:after="0" w:line="240" w:lineRule="auto"/>
        <w:ind w:left="640" w:hanging="640"/>
        <w:rPr>
          <w:rFonts w:ascii="Calibri" w:hAnsi="Calibri" w:cs="Times New Roman"/>
          <w:noProof/>
          <w:szCs w:val="24"/>
        </w:rPr>
      </w:pPr>
      <w:r w:rsidRPr="00FC63F6">
        <w:rPr>
          <w:rFonts w:ascii="Calibri" w:hAnsi="Calibri" w:cs="Times New Roman"/>
          <w:noProof/>
          <w:szCs w:val="24"/>
        </w:rPr>
        <w:t>[15]</w:t>
      </w:r>
      <w:r w:rsidRPr="00FC63F6">
        <w:rPr>
          <w:rFonts w:ascii="Calibri" w:hAnsi="Calibri" w:cs="Times New Roman"/>
          <w:noProof/>
          <w:szCs w:val="24"/>
        </w:rPr>
        <w:tab/>
        <w:t>J. Doyle, B. Francis, and A. Tannenbaum, “Feedback Control Theory.” [Online]. Available: http://www.control.utoronto.ca/people/profs/francis/dft.pdf. [Accessed: 09-Feb-2016].</w:t>
      </w:r>
    </w:p>
    <w:p w:rsidR="00FC63F6" w:rsidRPr="00FC63F6" w:rsidRDefault="00FC63F6" w:rsidP="00FC63F6">
      <w:pPr>
        <w:widowControl w:val="0"/>
        <w:autoSpaceDE w:val="0"/>
        <w:autoSpaceDN w:val="0"/>
        <w:adjustRightInd w:val="0"/>
        <w:spacing w:after="0" w:line="240" w:lineRule="auto"/>
        <w:ind w:left="640" w:hanging="640"/>
        <w:rPr>
          <w:rFonts w:ascii="Calibri" w:hAnsi="Calibri" w:cs="Times New Roman"/>
          <w:noProof/>
          <w:szCs w:val="24"/>
        </w:rPr>
      </w:pPr>
      <w:r w:rsidRPr="00FC63F6">
        <w:rPr>
          <w:rFonts w:ascii="Calibri" w:hAnsi="Calibri" w:cs="Times New Roman"/>
          <w:noProof/>
          <w:szCs w:val="24"/>
        </w:rPr>
        <w:t>[16]</w:t>
      </w:r>
      <w:r w:rsidRPr="00FC63F6">
        <w:rPr>
          <w:rFonts w:ascii="Calibri" w:hAnsi="Calibri" w:cs="Times New Roman"/>
          <w:noProof/>
          <w:szCs w:val="24"/>
        </w:rPr>
        <w:tab/>
        <w:t>“Control Tutorials for MATLAB and Simulink - Introduction: PID Controller Design.” [Online]. Available: http://ctms.engin.umich.edu/CTMS/index.php?example=Introduction&amp;section=ControlPID. [Accessed: 09-Feb-2016].</w:t>
      </w:r>
    </w:p>
    <w:p w:rsidR="00FC63F6" w:rsidRPr="00FC63F6" w:rsidRDefault="00FC63F6" w:rsidP="00FC63F6">
      <w:pPr>
        <w:widowControl w:val="0"/>
        <w:autoSpaceDE w:val="0"/>
        <w:autoSpaceDN w:val="0"/>
        <w:adjustRightInd w:val="0"/>
        <w:spacing w:after="0" w:line="240" w:lineRule="auto"/>
        <w:ind w:left="640" w:hanging="640"/>
        <w:rPr>
          <w:rFonts w:ascii="Calibri" w:hAnsi="Calibri" w:cs="Times New Roman"/>
          <w:noProof/>
          <w:szCs w:val="24"/>
        </w:rPr>
      </w:pPr>
      <w:r w:rsidRPr="00FC63F6">
        <w:rPr>
          <w:rFonts w:ascii="Calibri" w:hAnsi="Calibri" w:cs="Times New Roman"/>
          <w:noProof/>
          <w:szCs w:val="24"/>
        </w:rPr>
        <w:t>[17]</w:t>
      </w:r>
      <w:r w:rsidRPr="00FC63F6">
        <w:rPr>
          <w:rFonts w:ascii="Calibri" w:hAnsi="Calibri" w:cs="Times New Roman"/>
          <w:noProof/>
          <w:szCs w:val="24"/>
        </w:rPr>
        <w:tab/>
        <w:t>“PID without a PHD.” [Online]. Available: http://cms.edn.com/contenteetimes/documents/embedded.com/2000/f-wescot.pdf. [Accessed: 09-Feb-2016].</w:t>
      </w:r>
    </w:p>
    <w:p w:rsidR="00FC63F6" w:rsidRPr="00FC63F6" w:rsidRDefault="00FC63F6" w:rsidP="00FC63F6">
      <w:pPr>
        <w:widowControl w:val="0"/>
        <w:autoSpaceDE w:val="0"/>
        <w:autoSpaceDN w:val="0"/>
        <w:adjustRightInd w:val="0"/>
        <w:spacing w:after="0" w:line="240" w:lineRule="auto"/>
        <w:ind w:left="640" w:hanging="640"/>
        <w:rPr>
          <w:rFonts w:ascii="Calibri" w:hAnsi="Calibri" w:cs="Times New Roman"/>
          <w:noProof/>
          <w:szCs w:val="24"/>
        </w:rPr>
      </w:pPr>
      <w:r w:rsidRPr="00FC63F6">
        <w:rPr>
          <w:rFonts w:ascii="Calibri" w:hAnsi="Calibri" w:cs="Times New Roman"/>
          <w:noProof/>
          <w:szCs w:val="24"/>
        </w:rPr>
        <w:t>[18]</w:t>
      </w:r>
      <w:r w:rsidRPr="00FC63F6">
        <w:rPr>
          <w:rFonts w:ascii="Calibri" w:hAnsi="Calibri" w:cs="Times New Roman"/>
          <w:noProof/>
          <w:szCs w:val="24"/>
        </w:rPr>
        <w:tab/>
        <w:t xml:space="preserve">S. Temel, S. Yağli, and S. Gören, “Electrical and Electronics Ee402- Discrete Time Control Systems Recitation 4 Report P , Pd , Pi , Pid Controllers,” </w:t>
      </w:r>
      <w:r w:rsidRPr="00FC63F6">
        <w:rPr>
          <w:rFonts w:ascii="Calibri" w:hAnsi="Calibri" w:cs="Times New Roman"/>
          <w:i/>
          <w:iCs/>
          <w:noProof/>
          <w:szCs w:val="24"/>
        </w:rPr>
        <w:t>https://www.google.com.pr/url?sa=t&amp;rct=j&amp;q=&amp;esrc=s&amp;source=web&amp;cd=1&amp;cad=rja&amp;uact=8&amp;ved=0CB0QFjAAahUKEwig6ZPnyInJAhUG5CYKHX6oBDI&amp;url=http%3A%2F%2Fwww.researchgate.net%2Ffile.PostFileLoader.html%3Fid%3D54685991d11b8bc9668b461a%26assetKey%3DAS%253A27363520017</w:t>
      </w:r>
      <w:r w:rsidRPr="00FC63F6">
        <w:rPr>
          <w:rFonts w:ascii="Calibri" w:hAnsi="Calibri" w:cs="Times New Roman"/>
          <w:noProof/>
          <w:szCs w:val="24"/>
        </w:rPr>
        <w:t>, p. 63, 2012.</w:t>
      </w:r>
    </w:p>
    <w:p w:rsidR="00FC63F6" w:rsidRPr="00FC63F6" w:rsidRDefault="00FC63F6" w:rsidP="00FC63F6">
      <w:pPr>
        <w:widowControl w:val="0"/>
        <w:autoSpaceDE w:val="0"/>
        <w:autoSpaceDN w:val="0"/>
        <w:adjustRightInd w:val="0"/>
        <w:spacing w:after="0" w:line="240" w:lineRule="auto"/>
        <w:ind w:left="640" w:hanging="640"/>
        <w:rPr>
          <w:rFonts w:ascii="Calibri" w:hAnsi="Calibri" w:cs="Times New Roman"/>
          <w:noProof/>
          <w:szCs w:val="24"/>
        </w:rPr>
      </w:pPr>
      <w:r w:rsidRPr="00FC63F6">
        <w:rPr>
          <w:rFonts w:ascii="Calibri" w:hAnsi="Calibri" w:cs="Times New Roman"/>
          <w:noProof/>
          <w:szCs w:val="24"/>
        </w:rPr>
        <w:t>[19]</w:t>
      </w:r>
      <w:r w:rsidRPr="00FC63F6">
        <w:rPr>
          <w:rFonts w:ascii="Calibri" w:hAnsi="Calibri" w:cs="Times New Roman"/>
          <w:noProof/>
          <w:szCs w:val="24"/>
        </w:rPr>
        <w:tab/>
        <w:t xml:space="preserve">L. P. Perera, J. P. Carvalho, and C. Guedes Soares, “Solutions to the Failures and Limitations of Mamdani Fuzzy Inference in Ship Navigation.,” </w:t>
      </w:r>
      <w:r w:rsidRPr="00FC63F6">
        <w:rPr>
          <w:rFonts w:ascii="Calibri" w:hAnsi="Calibri" w:cs="Times New Roman"/>
          <w:i/>
          <w:iCs/>
          <w:noProof/>
          <w:szCs w:val="24"/>
        </w:rPr>
        <w:t>IEEE Trans. Veh. Technol.</w:t>
      </w:r>
      <w:r w:rsidRPr="00FC63F6">
        <w:rPr>
          <w:rFonts w:ascii="Calibri" w:hAnsi="Calibri" w:cs="Times New Roman"/>
          <w:noProof/>
          <w:szCs w:val="24"/>
        </w:rPr>
        <w:t>, vol. 63, no. 4, pp. 1539–1554, 2014.</w:t>
      </w:r>
    </w:p>
    <w:p w:rsidR="00FC63F6" w:rsidRPr="00FC63F6" w:rsidRDefault="00FC63F6" w:rsidP="00FC63F6">
      <w:pPr>
        <w:widowControl w:val="0"/>
        <w:autoSpaceDE w:val="0"/>
        <w:autoSpaceDN w:val="0"/>
        <w:adjustRightInd w:val="0"/>
        <w:spacing w:after="0" w:line="240" w:lineRule="auto"/>
        <w:ind w:left="640" w:hanging="640"/>
        <w:rPr>
          <w:rFonts w:ascii="Calibri" w:hAnsi="Calibri" w:cs="Times New Roman"/>
          <w:noProof/>
          <w:szCs w:val="24"/>
        </w:rPr>
      </w:pPr>
      <w:r w:rsidRPr="00FC63F6">
        <w:rPr>
          <w:rFonts w:ascii="Calibri" w:hAnsi="Calibri" w:cs="Times New Roman"/>
          <w:noProof/>
          <w:szCs w:val="24"/>
        </w:rPr>
        <w:t>[20]</w:t>
      </w:r>
      <w:r w:rsidRPr="00FC63F6">
        <w:rPr>
          <w:rFonts w:ascii="Calibri" w:hAnsi="Calibri" w:cs="Times New Roman"/>
          <w:noProof/>
          <w:szCs w:val="24"/>
        </w:rPr>
        <w:tab/>
        <w:t>“10 - Sugeno-TSK model.” [Online]. Available: http://www.csee.wvu.edu/classes/cpe521/old/10 - Sugeno-TSK model.ppt.</w:t>
      </w:r>
    </w:p>
    <w:p w:rsidR="00FC63F6" w:rsidRPr="00FC63F6" w:rsidRDefault="00FC63F6" w:rsidP="00FC63F6">
      <w:pPr>
        <w:widowControl w:val="0"/>
        <w:autoSpaceDE w:val="0"/>
        <w:autoSpaceDN w:val="0"/>
        <w:adjustRightInd w:val="0"/>
        <w:spacing w:after="0" w:line="240" w:lineRule="auto"/>
        <w:ind w:left="640" w:hanging="640"/>
        <w:rPr>
          <w:rFonts w:ascii="Calibri" w:hAnsi="Calibri" w:cs="Times New Roman"/>
          <w:noProof/>
          <w:szCs w:val="24"/>
        </w:rPr>
      </w:pPr>
      <w:r w:rsidRPr="00FC63F6">
        <w:rPr>
          <w:rFonts w:ascii="Calibri" w:hAnsi="Calibri" w:cs="Times New Roman"/>
          <w:noProof/>
          <w:szCs w:val="24"/>
        </w:rPr>
        <w:t>[21]</w:t>
      </w:r>
      <w:r w:rsidRPr="00FC63F6">
        <w:rPr>
          <w:rFonts w:ascii="Calibri" w:hAnsi="Calibri" w:cs="Times New Roman"/>
          <w:noProof/>
          <w:szCs w:val="24"/>
        </w:rPr>
        <w:tab/>
        <w:t xml:space="preserve">P. Kumar and K. Sridharan, “Field Programmable Gate Array-based Robotic Exploration of an Indoor Environment,” in </w:t>
      </w:r>
      <w:r w:rsidRPr="00FC63F6">
        <w:rPr>
          <w:rFonts w:ascii="Calibri" w:hAnsi="Calibri" w:cs="Times New Roman"/>
          <w:i/>
          <w:iCs/>
          <w:noProof/>
          <w:szCs w:val="24"/>
        </w:rPr>
        <w:t>2006 1ST IEEE Conference on Industrial Electronics and Applications</w:t>
      </w:r>
      <w:r w:rsidRPr="00FC63F6">
        <w:rPr>
          <w:rFonts w:ascii="Calibri" w:hAnsi="Calibri" w:cs="Times New Roman"/>
          <w:noProof/>
          <w:szCs w:val="24"/>
        </w:rPr>
        <w:t>, 2006, pp. 1–3.</w:t>
      </w:r>
    </w:p>
    <w:p w:rsidR="00FC63F6" w:rsidRPr="00FC63F6" w:rsidRDefault="00FC63F6" w:rsidP="00FC63F6">
      <w:pPr>
        <w:widowControl w:val="0"/>
        <w:autoSpaceDE w:val="0"/>
        <w:autoSpaceDN w:val="0"/>
        <w:adjustRightInd w:val="0"/>
        <w:spacing w:after="0" w:line="240" w:lineRule="auto"/>
        <w:ind w:left="640" w:hanging="640"/>
        <w:rPr>
          <w:rFonts w:ascii="Calibri" w:hAnsi="Calibri" w:cs="Times New Roman"/>
          <w:noProof/>
          <w:szCs w:val="24"/>
        </w:rPr>
      </w:pPr>
      <w:r w:rsidRPr="00FC63F6">
        <w:rPr>
          <w:rFonts w:ascii="Calibri" w:hAnsi="Calibri" w:cs="Times New Roman"/>
          <w:noProof/>
          <w:szCs w:val="24"/>
        </w:rPr>
        <w:t>[22]</w:t>
      </w:r>
      <w:r w:rsidRPr="00FC63F6">
        <w:rPr>
          <w:rFonts w:ascii="Calibri" w:hAnsi="Calibri" w:cs="Times New Roman"/>
          <w:noProof/>
          <w:szCs w:val="24"/>
        </w:rPr>
        <w:tab/>
        <w:t xml:space="preserve">A. Renzaglia and A. Martinelli, “Potential field based approach for coordinate exploration with a multi-robot team,” in </w:t>
      </w:r>
      <w:r w:rsidRPr="00FC63F6">
        <w:rPr>
          <w:rFonts w:ascii="Calibri" w:hAnsi="Calibri" w:cs="Times New Roman"/>
          <w:i/>
          <w:iCs/>
          <w:noProof/>
          <w:szCs w:val="24"/>
        </w:rPr>
        <w:t>2010 IEEE Safety Security and Rescue Robotics</w:t>
      </w:r>
      <w:r w:rsidRPr="00FC63F6">
        <w:rPr>
          <w:rFonts w:ascii="Calibri" w:hAnsi="Calibri" w:cs="Times New Roman"/>
          <w:noProof/>
          <w:szCs w:val="24"/>
        </w:rPr>
        <w:t>, 2010, pp. 1–6.</w:t>
      </w:r>
    </w:p>
    <w:p w:rsidR="00FC63F6" w:rsidRPr="00FC63F6" w:rsidRDefault="00FC63F6" w:rsidP="00FC63F6">
      <w:pPr>
        <w:widowControl w:val="0"/>
        <w:autoSpaceDE w:val="0"/>
        <w:autoSpaceDN w:val="0"/>
        <w:adjustRightInd w:val="0"/>
        <w:spacing w:after="0" w:line="240" w:lineRule="auto"/>
        <w:ind w:left="640" w:hanging="640"/>
        <w:rPr>
          <w:rFonts w:ascii="Calibri" w:hAnsi="Calibri" w:cs="Times New Roman"/>
          <w:noProof/>
          <w:szCs w:val="24"/>
        </w:rPr>
      </w:pPr>
      <w:r w:rsidRPr="00FC63F6">
        <w:rPr>
          <w:rFonts w:ascii="Calibri" w:hAnsi="Calibri" w:cs="Times New Roman"/>
          <w:noProof/>
          <w:szCs w:val="24"/>
        </w:rPr>
        <w:t>[23]</w:t>
      </w:r>
      <w:r w:rsidRPr="00FC63F6">
        <w:rPr>
          <w:rFonts w:ascii="Calibri" w:hAnsi="Calibri" w:cs="Times New Roman"/>
          <w:noProof/>
          <w:szCs w:val="24"/>
        </w:rPr>
        <w:tab/>
        <w:t xml:space="preserve">V. A. M. Jorge, R. Maffei, G. S. Franco, J. Daltrozo, M. Giambastiani, M. Kolberg, and E. Prestes, “Ouroboros: Using potential field in unexplored regions to close loops,” in </w:t>
      </w:r>
      <w:r w:rsidRPr="00FC63F6">
        <w:rPr>
          <w:rFonts w:ascii="Calibri" w:hAnsi="Calibri" w:cs="Times New Roman"/>
          <w:i/>
          <w:iCs/>
          <w:noProof/>
          <w:szCs w:val="24"/>
        </w:rPr>
        <w:t>2015 IEEE International Conference on Robotics and Automation (ICRA)</w:t>
      </w:r>
      <w:r w:rsidRPr="00FC63F6">
        <w:rPr>
          <w:rFonts w:ascii="Calibri" w:hAnsi="Calibri" w:cs="Times New Roman"/>
          <w:noProof/>
          <w:szCs w:val="24"/>
        </w:rPr>
        <w:t>, 2015, pp. 2125–2131.</w:t>
      </w:r>
    </w:p>
    <w:p w:rsidR="00FC63F6" w:rsidRPr="00FC63F6" w:rsidRDefault="00FC63F6" w:rsidP="00FC63F6">
      <w:pPr>
        <w:widowControl w:val="0"/>
        <w:autoSpaceDE w:val="0"/>
        <w:autoSpaceDN w:val="0"/>
        <w:adjustRightInd w:val="0"/>
        <w:spacing w:after="0" w:line="240" w:lineRule="auto"/>
        <w:ind w:left="640" w:hanging="640"/>
        <w:rPr>
          <w:rFonts w:ascii="Calibri" w:hAnsi="Calibri" w:cs="Times New Roman"/>
          <w:noProof/>
          <w:szCs w:val="24"/>
        </w:rPr>
      </w:pPr>
      <w:r w:rsidRPr="00FC63F6">
        <w:rPr>
          <w:rFonts w:ascii="Calibri" w:hAnsi="Calibri" w:cs="Times New Roman"/>
          <w:noProof/>
          <w:szCs w:val="24"/>
        </w:rPr>
        <w:t>[24]</w:t>
      </w:r>
      <w:r w:rsidRPr="00FC63F6">
        <w:rPr>
          <w:rFonts w:ascii="Calibri" w:hAnsi="Calibri" w:cs="Times New Roman"/>
          <w:noProof/>
          <w:szCs w:val="24"/>
        </w:rPr>
        <w:tab/>
        <w:t>“An Introduction to Mapping and Localization - Tutorials.” [Online]. Available: http://forums.trossenrobotics.com/tutorials/introduction-129/an-introduction-to-mapping-and-localization-3274/. [Accessed: 01-Feb-2016].</w:t>
      </w:r>
    </w:p>
    <w:p w:rsidR="00FC63F6" w:rsidRPr="00FC63F6" w:rsidRDefault="00FC63F6" w:rsidP="00FC63F6">
      <w:pPr>
        <w:widowControl w:val="0"/>
        <w:autoSpaceDE w:val="0"/>
        <w:autoSpaceDN w:val="0"/>
        <w:adjustRightInd w:val="0"/>
        <w:spacing w:after="0" w:line="240" w:lineRule="auto"/>
        <w:ind w:left="640" w:hanging="640"/>
        <w:rPr>
          <w:rFonts w:ascii="Calibri" w:hAnsi="Calibri" w:cs="Times New Roman"/>
          <w:noProof/>
          <w:szCs w:val="24"/>
        </w:rPr>
      </w:pPr>
      <w:r w:rsidRPr="00FC63F6">
        <w:rPr>
          <w:rFonts w:ascii="Calibri" w:hAnsi="Calibri" w:cs="Times New Roman"/>
          <w:noProof/>
          <w:szCs w:val="24"/>
        </w:rPr>
        <w:t>[25]</w:t>
      </w:r>
      <w:r w:rsidRPr="00FC63F6">
        <w:rPr>
          <w:rFonts w:ascii="Calibri" w:hAnsi="Calibri" w:cs="Times New Roman"/>
          <w:noProof/>
          <w:szCs w:val="24"/>
        </w:rPr>
        <w:tab/>
        <w:t>“Approaches to Mobile Robot Localization in Indoor Environments.” [Online]. Available: https://www.diva-</w:t>
      </w:r>
      <w:r w:rsidRPr="00FC63F6">
        <w:rPr>
          <w:rFonts w:ascii="Calibri" w:hAnsi="Calibri" w:cs="Times New Roman"/>
          <w:noProof/>
          <w:szCs w:val="24"/>
        </w:rPr>
        <w:lastRenderedPageBreak/>
        <w:t>portal.org/smash/get/diva2:8964/FULLTEXT01.pdf. [Accessed: 01-Feb-2016].</w:t>
      </w:r>
    </w:p>
    <w:p w:rsidR="00FC63F6" w:rsidRPr="00FC63F6" w:rsidRDefault="00FC63F6" w:rsidP="00FC63F6">
      <w:pPr>
        <w:widowControl w:val="0"/>
        <w:autoSpaceDE w:val="0"/>
        <w:autoSpaceDN w:val="0"/>
        <w:adjustRightInd w:val="0"/>
        <w:spacing w:after="0" w:line="240" w:lineRule="auto"/>
        <w:ind w:left="640" w:hanging="640"/>
        <w:rPr>
          <w:rFonts w:ascii="Calibri" w:hAnsi="Calibri" w:cs="Times New Roman"/>
          <w:noProof/>
          <w:szCs w:val="24"/>
        </w:rPr>
      </w:pPr>
      <w:r w:rsidRPr="00FC63F6">
        <w:rPr>
          <w:rFonts w:ascii="Calibri" w:hAnsi="Calibri" w:cs="Times New Roman"/>
          <w:noProof/>
          <w:szCs w:val="24"/>
        </w:rPr>
        <w:t>[26]</w:t>
      </w:r>
      <w:r w:rsidRPr="00FC63F6">
        <w:rPr>
          <w:rFonts w:ascii="Calibri" w:hAnsi="Calibri" w:cs="Times New Roman"/>
          <w:noProof/>
          <w:szCs w:val="24"/>
        </w:rPr>
        <w:tab/>
        <w:t xml:space="preserve">A. Jha and M. Kumar, “Two wheels differential type odometry for mobile robots,” </w:t>
      </w:r>
      <w:r w:rsidRPr="00FC63F6">
        <w:rPr>
          <w:rFonts w:ascii="Calibri" w:hAnsi="Calibri" w:cs="Times New Roman"/>
          <w:i/>
          <w:iCs/>
          <w:noProof/>
          <w:szCs w:val="24"/>
        </w:rPr>
        <w:t>Proceedings of 3rd International Conference on Reliability, Infocom Technologies and Optimization</w:t>
      </w:r>
      <w:r w:rsidRPr="00FC63F6">
        <w:rPr>
          <w:rFonts w:ascii="Calibri" w:hAnsi="Calibri" w:cs="Times New Roman"/>
          <w:noProof/>
          <w:szCs w:val="24"/>
        </w:rPr>
        <w:t>, Oct-2014. [Online]. Available: http://ieeexplore.ieee.org/xpl/articleDetails.jsp?arnumber=7014709. [Accessed: 12-Nov-2015].</w:t>
      </w:r>
    </w:p>
    <w:p w:rsidR="00FC63F6" w:rsidRPr="00FC63F6" w:rsidRDefault="00FC63F6" w:rsidP="00FC63F6">
      <w:pPr>
        <w:widowControl w:val="0"/>
        <w:autoSpaceDE w:val="0"/>
        <w:autoSpaceDN w:val="0"/>
        <w:adjustRightInd w:val="0"/>
        <w:spacing w:after="0" w:line="240" w:lineRule="auto"/>
        <w:ind w:left="640" w:hanging="640"/>
        <w:rPr>
          <w:rFonts w:ascii="Calibri" w:hAnsi="Calibri" w:cs="Times New Roman"/>
          <w:noProof/>
          <w:szCs w:val="24"/>
        </w:rPr>
      </w:pPr>
      <w:r w:rsidRPr="00FC63F6">
        <w:rPr>
          <w:rFonts w:ascii="Calibri" w:hAnsi="Calibri" w:cs="Times New Roman"/>
          <w:noProof/>
          <w:szCs w:val="24"/>
        </w:rPr>
        <w:t>[27]</w:t>
      </w:r>
      <w:r w:rsidRPr="00FC63F6">
        <w:rPr>
          <w:rFonts w:ascii="Calibri" w:hAnsi="Calibri" w:cs="Times New Roman"/>
          <w:noProof/>
          <w:szCs w:val="24"/>
        </w:rPr>
        <w:tab/>
        <w:t>“A Primer on Odometry and Motor Control.” [Online]. Available: http://ocw.mit.edu/courses/electrical-engineering-and-computer-science/6-186-mobile-autonomous-systems-laboratory-january-iap-2005/study-materials/odomtutorial.pdf. [Accessed: 01-Feb-2016].</w:t>
      </w:r>
    </w:p>
    <w:p w:rsidR="00FC63F6" w:rsidRPr="00FC63F6" w:rsidRDefault="00FC63F6" w:rsidP="00FC63F6">
      <w:pPr>
        <w:widowControl w:val="0"/>
        <w:autoSpaceDE w:val="0"/>
        <w:autoSpaceDN w:val="0"/>
        <w:adjustRightInd w:val="0"/>
        <w:spacing w:after="0" w:line="240" w:lineRule="auto"/>
        <w:ind w:left="640" w:hanging="640"/>
        <w:rPr>
          <w:rFonts w:ascii="Calibri" w:hAnsi="Calibri" w:cs="Times New Roman"/>
          <w:noProof/>
          <w:szCs w:val="24"/>
        </w:rPr>
      </w:pPr>
      <w:r w:rsidRPr="00FC63F6">
        <w:rPr>
          <w:rFonts w:ascii="Calibri" w:hAnsi="Calibri" w:cs="Times New Roman"/>
          <w:noProof/>
          <w:szCs w:val="24"/>
        </w:rPr>
        <w:t>[28]</w:t>
      </w:r>
      <w:r w:rsidRPr="00FC63F6">
        <w:rPr>
          <w:rFonts w:ascii="Calibri" w:hAnsi="Calibri" w:cs="Times New Roman"/>
          <w:noProof/>
          <w:szCs w:val="24"/>
        </w:rPr>
        <w:tab/>
        <w:t xml:space="preserve">D. Osmankovic and J. Velagic, “Modified histogramic technique for mobile robot indoor environment mapping based on uniform random distribution,” in </w:t>
      </w:r>
      <w:r w:rsidRPr="00FC63F6">
        <w:rPr>
          <w:rFonts w:ascii="Calibri" w:hAnsi="Calibri" w:cs="Times New Roman"/>
          <w:i/>
          <w:iCs/>
          <w:noProof/>
          <w:szCs w:val="24"/>
        </w:rPr>
        <w:t>2012 12th IEEE International Workshop on Advanced Motion Control (AMC)</w:t>
      </w:r>
      <w:r w:rsidRPr="00FC63F6">
        <w:rPr>
          <w:rFonts w:ascii="Calibri" w:hAnsi="Calibri" w:cs="Times New Roman"/>
          <w:noProof/>
          <w:szCs w:val="24"/>
        </w:rPr>
        <w:t>, 2012, pp. 1–6.</w:t>
      </w:r>
    </w:p>
    <w:p w:rsidR="00FC63F6" w:rsidRPr="00FC63F6" w:rsidRDefault="00FC63F6" w:rsidP="00FC63F6">
      <w:pPr>
        <w:widowControl w:val="0"/>
        <w:autoSpaceDE w:val="0"/>
        <w:autoSpaceDN w:val="0"/>
        <w:adjustRightInd w:val="0"/>
        <w:spacing w:after="0" w:line="240" w:lineRule="auto"/>
        <w:ind w:left="640" w:hanging="640"/>
        <w:rPr>
          <w:rFonts w:ascii="Calibri" w:hAnsi="Calibri" w:cs="Times New Roman"/>
          <w:noProof/>
          <w:szCs w:val="24"/>
        </w:rPr>
      </w:pPr>
      <w:r w:rsidRPr="00FC63F6">
        <w:rPr>
          <w:rFonts w:ascii="Calibri" w:hAnsi="Calibri" w:cs="Times New Roman"/>
          <w:noProof/>
          <w:szCs w:val="24"/>
        </w:rPr>
        <w:t>[29]</w:t>
      </w:r>
      <w:r w:rsidRPr="00FC63F6">
        <w:rPr>
          <w:rFonts w:ascii="Calibri" w:hAnsi="Calibri" w:cs="Times New Roman"/>
          <w:noProof/>
          <w:szCs w:val="24"/>
        </w:rPr>
        <w:tab/>
        <w:t xml:space="preserve">J. Borenstein and Y. Koren, “Histogramic in-motion mapping for mobile robot obstacle avoidance,” </w:t>
      </w:r>
      <w:r w:rsidRPr="00FC63F6">
        <w:rPr>
          <w:rFonts w:ascii="Calibri" w:hAnsi="Calibri" w:cs="Times New Roman"/>
          <w:i/>
          <w:iCs/>
          <w:noProof/>
          <w:szCs w:val="24"/>
        </w:rPr>
        <w:t>IEEE Trans. Robot. Autom.</w:t>
      </w:r>
      <w:r w:rsidRPr="00FC63F6">
        <w:rPr>
          <w:rFonts w:ascii="Calibri" w:hAnsi="Calibri" w:cs="Times New Roman"/>
          <w:noProof/>
          <w:szCs w:val="24"/>
        </w:rPr>
        <w:t>, vol. 7, no. 4, pp. 535–539, 1991.</w:t>
      </w:r>
    </w:p>
    <w:p w:rsidR="00FC63F6" w:rsidRPr="00FC63F6" w:rsidRDefault="00FC63F6" w:rsidP="00FC63F6">
      <w:pPr>
        <w:widowControl w:val="0"/>
        <w:autoSpaceDE w:val="0"/>
        <w:autoSpaceDN w:val="0"/>
        <w:adjustRightInd w:val="0"/>
        <w:spacing w:after="0" w:line="240" w:lineRule="auto"/>
        <w:ind w:left="640" w:hanging="640"/>
        <w:rPr>
          <w:rFonts w:ascii="Calibri" w:hAnsi="Calibri" w:cs="Times New Roman"/>
          <w:noProof/>
          <w:szCs w:val="24"/>
        </w:rPr>
      </w:pPr>
      <w:r w:rsidRPr="00FC63F6">
        <w:rPr>
          <w:rFonts w:ascii="Calibri" w:hAnsi="Calibri" w:cs="Times New Roman"/>
          <w:noProof/>
          <w:szCs w:val="24"/>
        </w:rPr>
        <w:t>[30]</w:t>
      </w:r>
      <w:r w:rsidRPr="00FC63F6">
        <w:rPr>
          <w:rFonts w:ascii="Calibri" w:hAnsi="Calibri" w:cs="Times New Roman"/>
          <w:noProof/>
          <w:szCs w:val="24"/>
        </w:rPr>
        <w:tab/>
        <w:t xml:space="preserve">K. G. Derpanis, “Overview of the RANSAC Algorithm,” </w:t>
      </w:r>
      <w:r w:rsidRPr="00FC63F6">
        <w:rPr>
          <w:rFonts w:ascii="Calibri" w:hAnsi="Calibri" w:cs="Times New Roman"/>
          <w:i/>
          <w:iCs/>
          <w:noProof/>
          <w:szCs w:val="24"/>
        </w:rPr>
        <w:t>Image Rochester NY</w:t>
      </w:r>
      <w:r w:rsidRPr="00FC63F6">
        <w:rPr>
          <w:rFonts w:ascii="Calibri" w:hAnsi="Calibri" w:cs="Times New Roman"/>
          <w:noProof/>
          <w:szCs w:val="24"/>
        </w:rPr>
        <w:t>, vol. 4, no. 1, pp. 2–3, 2010.</w:t>
      </w:r>
    </w:p>
    <w:p w:rsidR="00FC63F6" w:rsidRPr="00FC63F6" w:rsidRDefault="00FC63F6" w:rsidP="00FC63F6">
      <w:pPr>
        <w:widowControl w:val="0"/>
        <w:autoSpaceDE w:val="0"/>
        <w:autoSpaceDN w:val="0"/>
        <w:adjustRightInd w:val="0"/>
        <w:spacing w:after="0" w:line="240" w:lineRule="auto"/>
        <w:ind w:left="640" w:hanging="640"/>
        <w:rPr>
          <w:rFonts w:ascii="Calibri" w:hAnsi="Calibri" w:cs="Times New Roman"/>
          <w:noProof/>
          <w:szCs w:val="24"/>
        </w:rPr>
      </w:pPr>
      <w:r w:rsidRPr="00FC63F6">
        <w:rPr>
          <w:rFonts w:ascii="Calibri" w:hAnsi="Calibri" w:cs="Times New Roman"/>
          <w:noProof/>
          <w:szCs w:val="24"/>
        </w:rPr>
        <w:t>[31]</w:t>
      </w:r>
      <w:r w:rsidRPr="00FC63F6">
        <w:rPr>
          <w:rFonts w:ascii="Calibri" w:hAnsi="Calibri" w:cs="Times New Roman"/>
          <w:noProof/>
          <w:szCs w:val="24"/>
        </w:rPr>
        <w:tab/>
        <w:t xml:space="preserve">D. Ferguson, M. Likhachev, and A. Stentz, “A guide to heuristic-based path planning,” </w:t>
      </w:r>
      <w:r w:rsidRPr="00FC63F6">
        <w:rPr>
          <w:rFonts w:ascii="Calibri" w:hAnsi="Calibri" w:cs="Times New Roman"/>
          <w:i/>
          <w:iCs/>
          <w:noProof/>
          <w:szCs w:val="24"/>
        </w:rPr>
        <w:t>Proc. Int. Work. Plan. under Uncertain. Auton. Syst. Int. Conf. Autom. Plan. Sched.</w:t>
      </w:r>
      <w:r w:rsidRPr="00FC63F6">
        <w:rPr>
          <w:rFonts w:ascii="Calibri" w:hAnsi="Calibri" w:cs="Times New Roman"/>
          <w:noProof/>
          <w:szCs w:val="24"/>
        </w:rPr>
        <w:t>, pp. 1 – 10, 2005.</w:t>
      </w:r>
    </w:p>
    <w:p w:rsidR="00FC63F6" w:rsidRPr="00FC63F6" w:rsidRDefault="00FC63F6" w:rsidP="00FC63F6">
      <w:pPr>
        <w:widowControl w:val="0"/>
        <w:autoSpaceDE w:val="0"/>
        <w:autoSpaceDN w:val="0"/>
        <w:adjustRightInd w:val="0"/>
        <w:spacing w:after="0" w:line="240" w:lineRule="auto"/>
        <w:ind w:left="640" w:hanging="640"/>
        <w:rPr>
          <w:rFonts w:ascii="Calibri" w:hAnsi="Calibri" w:cs="Times New Roman"/>
          <w:noProof/>
          <w:szCs w:val="24"/>
        </w:rPr>
      </w:pPr>
      <w:r w:rsidRPr="00FC63F6">
        <w:rPr>
          <w:rFonts w:ascii="Calibri" w:hAnsi="Calibri" w:cs="Times New Roman"/>
          <w:noProof/>
          <w:szCs w:val="24"/>
        </w:rPr>
        <w:t>[32]</w:t>
      </w:r>
      <w:r w:rsidRPr="00FC63F6">
        <w:rPr>
          <w:rFonts w:ascii="Calibri" w:hAnsi="Calibri" w:cs="Times New Roman"/>
          <w:noProof/>
          <w:szCs w:val="24"/>
        </w:rPr>
        <w:tab/>
        <w:t>M. P. Planning, “Metric Path Planning.”</w:t>
      </w:r>
    </w:p>
    <w:p w:rsidR="00FC63F6" w:rsidRPr="00FC63F6" w:rsidRDefault="00FC63F6" w:rsidP="00FC63F6">
      <w:pPr>
        <w:widowControl w:val="0"/>
        <w:autoSpaceDE w:val="0"/>
        <w:autoSpaceDN w:val="0"/>
        <w:adjustRightInd w:val="0"/>
        <w:spacing w:after="0" w:line="240" w:lineRule="auto"/>
        <w:ind w:left="640" w:hanging="640"/>
        <w:rPr>
          <w:rFonts w:ascii="Calibri" w:hAnsi="Calibri" w:cs="Times New Roman"/>
          <w:noProof/>
          <w:szCs w:val="24"/>
        </w:rPr>
      </w:pPr>
      <w:r w:rsidRPr="00FC63F6">
        <w:rPr>
          <w:rFonts w:ascii="Calibri" w:hAnsi="Calibri" w:cs="Times New Roman"/>
          <w:noProof/>
          <w:szCs w:val="24"/>
        </w:rPr>
        <w:t>[33]</w:t>
      </w:r>
      <w:r w:rsidRPr="00FC63F6">
        <w:rPr>
          <w:rFonts w:ascii="Calibri" w:hAnsi="Calibri" w:cs="Times New Roman"/>
          <w:noProof/>
          <w:szCs w:val="24"/>
        </w:rPr>
        <w:tab/>
        <w:t>A. Edwards, “Vector2D Class.” Leicester, 2013.</w:t>
      </w:r>
    </w:p>
    <w:p w:rsidR="00FC63F6" w:rsidRPr="00FC63F6" w:rsidRDefault="00FC63F6" w:rsidP="00FC63F6">
      <w:pPr>
        <w:widowControl w:val="0"/>
        <w:autoSpaceDE w:val="0"/>
        <w:autoSpaceDN w:val="0"/>
        <w:adjustRightInd w:val="0"/>
        <w:spacing w:after="0" w:line="240" w:lineRule="auto"/>
        <w:ind w:left="640" w:hanging="640"/>
        <w:rPr>
          <w:rFonts w:ascii="Calibri" w:hAnsi="Calibri"/>
          <w:noProof/>
        </w:rPr>
      </w:pPr>
      <w:r w:rsidRPr="00FC63F6">
        <w:rPr>
          <w:rFonts w:ascii="Calibri" w:hAnsi="Calibri" w:cs="Times New Roman"/>
          <w:noProof/>
          <w:szCs w:val="24"/>
        </w:rPr>
        <w:t>[34]</w:t>
      </w:r>
      <w:r w:rsidRPr="00FC63F6">
        <w:rPr>
          <w:rFonts w:ascii="Calibri" w:hAnsi="Calibri" w:cs="Times New Roman"/>
          <w:noProof/>
          <w:szCs w:val="24"/>
        </w:rPr>
        <w:tab/>
        <w:t>“Does .push_back invalidate existing vector iterators? - C / C++.” [Online]. Available: https://bytes.com/topic/c/answers/584854-does-push_back-invalidate-existing-vector-iterators. [Accessed: 23-Feb-2016].</w:t>
      </w:r>
    </w:p>
    <w:p w:rsidR="00EC2693" w:rsidRPr="00EC2693" w:rsidRDefault="00EC2693" w:rsidP="00FC63F6">
      <w:pPr>
        <w:widowControl w:val="0"/>
        <w:autoSpaceDE w:val="0"/>
        <w:autoSpaceDN w:val="0"/>
        <w:adjustRightInd w:val="0"/>
        <w:spacing w:after="0" w:line="240" w:lineRule="auto"/>
        <w:ind w:left="640" w:hanging="640"/>
      </w:pPr>
      <w:r>
        <w:fldChar w:fldCharType="end"/>
      </w:r>
    </w:p>
    <w:p w:rsidR="007B722E" w:rsidRDefault="007B722E" w:rsidP="004C55A2">
      <w:pPr>
        <w:spacing w:after="40"/>
        <w:rPr>
          <w:rFonts w:asciiTheme="majorHAnsi" w:eastAsiaTheme="majorEastAsia" w:hAnsiTheme="majorHAnsi" w:cstheme="majorBidi"/>
          <w:b/>
          <w:bCs/>
          <w:color w:val="365F91" w:themeColor="accent1" w:themeShade="BF"/>
          <w:sz w:val="28"/>
          <w:szCs w:val="28"/>
        </w:rPr>
      </w:pPr>
      <w:bookmarkStart w:id="64" w:name="_Toc441155038"/>
      <w:bookmarkStart w:id="65" w:name="_Toc441155104"/>
      <w:r>
        <w:br w:type="page"/>
      </w:r>
    </w:p>
    <w:p w:rsidR="007B722E" w:rsidRDefault="006C3064" w:rsidP="004C55A2">
      <w:pPr>
        <w:pStyle w:val="Heading1"/>
        <w:spacing w:before="0" w:after="40"/>
      </w:pPr>
      <w:bookmarkStart w:id="66" w:name="_Toc444175177"/>
      <w:r>
        <w:lastRenderedPageBreak/>
        <w:t>Appendices:</w:t>
      </w:r>
      <w:bookmarkEnd w:id="64"/>
      <w:bookmarkEnd w:id="65"/>
      <w:bookmarkEnd w:id="66"/>
    </w:p>
    <w:p w:rsidR="004A10EF" w:rsidRPr="004A10EF" w:rsidRDefault="004A10EF" w:rsidP="004C55A2">
      <w:pPr>
        <w:pStyle w:val="Heading2"/>
        <w:spacing w:before="0" w:after="40"/>
      </w:pPr>
      <w:r>
        <w:tab/>
      </w:r>
      <w:bookmarkStart w:id="67" w:name="_Toc444175178"/>
      <w:r>
        <w:t>Control Architectures:</w:t>
      </w:r>
      <w:bookmarkEnd w:id="67"/>
    </w:p>
    <w:p w:rsidR="007B722E" w:rsidRPr="007B722E" w:rsidRDefault="007B722E" w:rsidP="004C55A2">
      <w:pPr>
        <w:spacing w:after="40"/>
      </w:pPr>
      <w:r>
        <w:rPr>
          <w:noProof/>
          <w:lang w:eastAsia="en-GB"/>
        </w:rPr>
        <mc:AlternateContent>
          <mc:Choice Requires="wpg">
            <w:drawing>
              <wp:anchor distT="0" distB="0" distL="114300" distR="114300" simplePos="0" relativeHeight="251343360" behindDoc="0" locked="0" layoutInCell="1" allowOverlap="1" wp14:anchorId="17BE2187" wp14:editId="7418EA78">
                <wp:simplePos x="0" y="0"/>
                <wp:positionH relativeFrom="column">
                  <wp:posOffset>1074420</wp:posOffset>
                </wp:positionH>
                <wp:positionV relativeFrom="paragraph">
                  <wp:posOffset>123825</wp:posOffset>
                </wp:positionV>
                <wp:extent cx="4114800" cy="2003425"/>
                <wp:effectExtent l="0" t="0" r="0" b="0"/>
                <wp:wrapSquare wrapText="bothSides"/>
                <wp:docPr id="13" name="Group 13"/>
                <wp:cNvGraphicFramePr/>
                <a:graphic xmlns:a="http://schemas.openxmlformats.org/drawingml/2006/main">
                  <a:graphicData uri="http://schemas.microsoft.com/office/word/2010/wordprocessingGroup">
                    <wpg:wgp>
                      <wpg:cNvGrpSpPr/>
                      <wpg:grpSpPr>
                        <a:xfrm>
                          <a:off x="0" y="0"/>
                          <a:ext cx="4114800" cy="2003425"/>
                          <a:chOff x="0" y="0"/>
                          <a:chExt cx="4114800" cy="2003425"/>
                        </a:xfrm>
                      </wpg:grpSpPr>
                      <pic:pic xmlns:pic="http://schemas.openxmlformats.org/drawingml/2006/picture">
                        <pic:nvPicPr>
                          <pic:cNvPr id="11" name="Picture 11"/>
                          <pic:cNvPicPr>
                            <a:picLocks noChangeAspect="1"/>
                          </pic:cNvPicPr>
                        </pic:nvPicPr>
                        <pic:blipFill rotWithShape="1">
                          <a:blip r:embed="rId47">
                            <a:extLst>
                              <a:ext uri="{28A0092B-C50C-407E-A947-70E740481C1C}">
                                <a14:useLocalDpi xmlns:a14="http://schemas.microsoft.com/office/drawing/2010/main" val="0"/>
                              </a:ext>
                            </a:extLst>
                          </a:blip>
                          <a:srcRect l="21816" t="44019" r="38272" b="25119"/>
                          <a:stretch/>
                        </pic:blipFill>
                        <pic:spPr bwMode="auto">
                          <a:xfrm>
                            <a:off x="0" y="0"/>
                            <a:ext cx="4114800" cy="1706880"/>
                          </a:xfrm>
                          <a:prstGeom prst="rect">
                            <a:avLst/>
                          </a:prstGeom>
                          <a:ln>
                            <a:noFill/>
                          </a:ln>
                          <a:extLst>
                            <a:ext uri="{53640926-AAD7-44D8-BBD7-CCE9431645EC}">
                              <a14:shadowObscured xmlns:a14="http://schemas.microsoft.com/office/drawing/2010/main"/>
                            </a:ext>
                          </a:extLst>
                        </pic:spPr>
                      </pic:pic>
                      <wps:wsp>
                        <wps:cNvPr id="12" name="Text Box 12"/>
                        <wps:cNvSpPr txBox="1"/>
                        <wps:spPr>
                          <a:xfrm>
                            <a:off x="0" y="1767840"/>
                            <a:ext cx="4114800" cy="235585"/>
                          </a:xfrm>
                          <a:prstGeom prst="rect">
                            <a:avLst/>
                          </a:prstGeom>
                          <a:solidFill>
                            <a:prstClr val="white"/>
                          </a:solidFill>
                          <a:ln>
                            <a:noFill/>
                          </a:ln>
                          <a:effectLst/>
                        </wps:spPr>
                        <wps:txbx>
                          <w:txbxContent>
                            <w:p w:rsidR="005B2455" w:rsidRPr="00296A40" w:rsidRDefault="005B2455" w:rsidP="0013734B">
                              <w:pPr>
                                <w:pStyle w:val="Caption"/>
                                <w:jc w:val="center"/>
                                <w:rPr>
                                  <w:noProof/>
                                  <w:sz w:val="14"/>
                                  <w:szCs w:val="14"/>
                                </w:rPr>
                              </w:pPr>
                              <w:r w:rsidRPr="00296A40">
                                <w:rPr>
                                  <w:noProof/>
                                  <w:sz w:val="14"/>
                                  <w:szCs w:val="14"/>
                                </w:rPr>
                                <w:t>1</w:t>
                              </w:r>
                              <w:r w:rsidRPr="00296A40">
                                <w:rPr>
                                  <w:sz w:val="14"/>
                                  <w:szCs w:val="14"/>
                                </w:rPr>
                                <w:t xml:space="preserve">- Taken from </w:t>
                              </w:r>
                              <w:r w:rsidRPr="00296A40">
                                <w:rPr>
                                  <w:rFonts w:ascii="Calibri" w:hAnsi="Calibri" w:cs="Times New Roman"/>
                                  <w:noProof/>
                                  <w:sz w:val="14"/>
                                  <w:szCs w:val="14"/>
                                </w:rPr>
                                <w:t>P. Fitzpatrick, “Behaviour-Based Control in Mobile Robotic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13" o:spid="_x0000_s1092" style="position:absolute;margin-left:84.6pt;margin-top:9.75pt;width:324pt;height:157.75pt;z-index:251343360" coordsize="41148,2003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">
                <v:shape id="Picture 11" o:spid="_x0000_s1093" type="#_x0000_t75" style="position:absolute;width:41148;height:1706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q115vBAAAA2wAAAA8AAABkcnMvZG93bnJldi54bWxETz1rwzAQ3QP5D+IC3WI5HdrEjRJCodCl&#10;Q9yQZDykq21inYQlO65/fVUodLvH+7ztfrStGKgLjWMFqywHQaydabhScPp8W65BhIhssHVMCr4p&#10;wH43n22xMO7ORxrKWIkUwqFABXWMvpAy6Joshsx54sR9uc5iTLCrpOnwnsJtKx/z/ElabDg11Ojp&#10;tSZ9K3ur4NrY/MO3m0s/haMz2tvnSZ+VeliMhxcQkcb4L/5zv5s0fwW/v6QD5O4H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Lq115vBAAAA2wAAAA8AAAAAAAAAAAAAAAAAnwIA&#10;AGRycy9kb3ducmV2LnhtbFBLBQYAAAAABAAEAPcAAACNAwAAAAA=&#10;">
                  <v:imagedata r:id="rId48" o:title="" croptop="28848f" cropbottom="16462f" cropleft="14297f" cropright="25082f"/>
                  <v:path arrowok="t"/>
                </v:shape>
                <v:shape id="Text Box 12" o:spid="_x0000_s1094" type="#_x0000_t202" style="position:absolute;top:17678;width:41148;height:23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e+gKsMA&#10;AADbAAAADwAAAGRycy9kb3ducmV2LnhtbERPTWsCMRC9C/0PYQq9SM3WipTVKCItWC/i6sXbsBk3&#10;224mS5LV9d+bQsHbPN7nzJe9bcSFfKgdK3gbZSCIS6drrhQcD1+vHyBCRNbYOCYFNwqwXDwN5phr&#10;d+U9XYpYiRTCIUcFJsY2lzKUhiyGkWuJE3d23mJM0FdSe7ymcNvIcZZNpcWaU4PBltaGyt+iswp2&#10;k9PODLvz53Y1efffx249/akKpV6e+9UMRKQ+PsT/7o1O88fw90s6QC7u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e+gKsMAAADbAAAADwAAAAAAAAAAAAAAAACYAgAAZHJzL2Rv&#10;d25yZXYueG1sUEsFBgAAAAAEAAQA9QAAAIgDAAAAAA==&#10;" stroked="f">
                  <v:textbox style="mso-fit-shape-to-text:t" inset="0,0,0,0">
                    <w:txbxContent>
                      <w:p w:rsidR="005B2455" w:rsidRPr="00296A40" w:rsidRDefault="005B2455" w:rsidP="0013734B">
                        <w:pPr>
                          <w:pStyle w:val="Caption"/>
                          <w:jc w:val="center"/>
                          <w:rPr>
                            <w:noProof/>
                            <w:sz w:val="14"/>
                            <w:szCs w:val="14"/>
                          </w:rPr>
                        </w:pPr>
                        <w:r w:rsidRPr="00296A40">
                          <w:rPr>
                            <w:noProof/>
                            <w:sz w:val="14"/>
                            <w:szCs w:val="14"/>
                          </w:rPr>
                          <w:t>1</w:t>
                        </w:r>
                        <w:r w:rsidRPr="00296A40">
                          <w:rPr>
                            <w:sz w:val="14"/>
                            <w:szCs w:val="14"/>
                          </w:rPr>
                          <w:t xml:space="preserve">- Taken from </w:t>
                        </w:r>
                        <w:r w:rsidRPr="00296A40">
                          <w:rPr>
                            <w:rFonts w:ascii="Calibri" w:hAnsi="Calibri" w:cs="Times New Roman"/>
                            <w:noProof/>
                            <w:sz w:val="14"/>
                            <w:szCs w:val="14"/>
                          </w:rPr>
                          <w:t>P. Fitzpatrick, “Behaviour-Based Control in Mobile Robotics.</w:t>
                        </w:r>
                      </w:p>
                    </w:txbxContent>
                  </v:textbox>
                </v:shape>
                <w10:wrap type="square"/>
              </v:group>
            </w:pict>
          </mc:Fallback>
        </mc:AlternateContent>
      </w:r>
    </w:p>
    <w:p w:rsidR="007B722E" w:rsidRDefault="007B722E" w:rsidP="004C55A2">
      <w:pPr>
        <w:spacing w:after="40"/>
      </w:pPr>
    </w:p>
    <w:p w:rsidR="007B722E" w:rsidRDefault="007B722E" w:rsidP="004C55A2">
      <w:pPr>
        <w:spacing w:after="40"/>
      </w:pPr>
    </w:p>
    <w:p w:rsidR="007B722E" w:rsidRDefault="007B722E" w:rsidP="004C55A2">
      <w:pPr>
        <w:spacing w:after="40"/>
      </w:pPr>
    </w:p>
    <w:p w:rsidR="007B722E" w:rsidRDefault="007B722E" w:rsidP="004C55A2">
      <w:pPr>
        <w:spacing w:after="40"/>
      </w:pPr>
    </w:p>
    <w:p w:rsidR="007B722E" w:rsidRDefault="007B722E" w:rsidP="004C55A2">
      <w:pPr>
        <w:spacing w:after="40"/>
      </w:pPr>
    </w:p>
    <w:p w:rsidR="004A10EF" w:rsidRDefault="004A10EF" w:rsidP="004C55A2">
      <w:pPr>
        <w:spacing w:after="40"/>
      </w:pPr>
    </w:p>
    <w:p w:rsidR="004A10EF" w:rsidRDefault="004A10EF" w:rsidP="004C55A2">
      <w:pPr>
        <w:spacing w:after="40"/>
      </w:pPr>
    </w:p>
    <w:p w:rsidR="004A10EF" w:rsidRDefault="004A10EF" w:rsidP="004C55A2">
      <w:pPr>
        <w:spacing w:after="40"/>
      </w:pPr>
    </w:p>
    <w:p w:rsidR="004A10EF" w:rsidRDefault="004A10EF" w:rsidP="004C55A2">
      <w:pPr>
        <w:spacing w:after="40"/>
      </w:pPr>
    </w:p>
    <w:p w:rsidR="004A10EF" w:rsidRDefault="004A10EF" w:rsidP="004C55A2">
      <w:pPr>
        <w:spacing w:after="40"/>
      </w:pPr>
    </w:p>
    <w:p w:rsidR="004A10EF" w:rsidRDefault="004A10EF" w:rsidP="004C55A2">
      <w:pPr>
        <w:spacing w:after="40"/>
      </w:pPr>
      <w:r>
        <w:rPr>
          <w:noProof/>
          <w:lang w:eastAsia="en-GB"/>
        </w:rPr>
        <mc:AlternateContent>
          <mc:Choice Requires="wpg">
            <w:drawing>
              <wp:anchor distT="0" distB="0" distL="114300" distR="114300" simplePos="0" relativeHeight="251352576" behindDoc="0" locked="0" layoutInCell="1" allowOverlap="1" wp14:anchorId="2338005F" wp14:editId="3672FE3A">
                <wp:simplePos x="0" y="0"/>
                <wp:positionH relativeFrom="column">
                  <wp:posOffset>882015</wp:posOffset>
                </wp:positionH>
                <wp:positionV relativeFrom="paragraph">
                  <wp:posOffset>13335</wp:posOffset>
                </wp:positionV>
                <wp:extent cx="4610100" cy="2475865"/>
                <wp:effectExtent l="0" t="0" r="0" b="635"/>
                <wp:wrapSquare wrapText="bothSides"/>
                <wp:docPr id="16" name="Group 16"/>
                <wp:cNvGraphicFramePr/>
                <a:graphic xmlns:a="http://schemas.openxmlformats.org/drawingml/2006/main">
                  <a:graphicData uri="http://schemas.microsoft.com/office/word/2010/wordprocessingGroup">
                    <wpg:wgp>
                      <wpg:cNvGrpSpPr/>
                      <wpg:grpSpPr>
                        <a:xfrm>
                          <a:off x="0" y="0"/>
                          <a:ext cx="4610100" cy="2475865"/>
                          <a:chOff x="0" y="0"/>
                          <a:chExt cx="4610100" cy="2475865"/>
                        </a:xfrm>
                      </wpg:grpSpPr>
                      <pic:pic xmlns:pic="http://schemas.openxmlformats.org/drawingml/2006/picture">
                        <pic:nvPicPr>
                          <pic:cNvPr id="14" name="Picture 14"/>
                          <pic:cNvPicPr>
                            <a:picLocks noChangeAspect="1"/>
                          </pic:cNvPicPr>
                        </pic:nvPicPr>
                        <pic:blipFill rotWithShape="1">
                          <a:blip r:embed="rId49" cstate="print">
                            <a:extLst>
                              <a:ext uri="{28A0092B-C50C-407E-A947-70E740481C1C}">
                                <a14:useLocalDpi xmlns:a14="http://schemas.microsoft.com/office/drawing/2010/main" val="0"/>
                              </a:ext>
                            </a:extLst>
                          </a:blip>
                          <a:srcRect l="18222" t="41387" r="38144" b="20096"/>
                          <a:stretch/>
                        </pic:blipFill>
                        <pic:spPr bwMode="auto">
                          <a:xfrm>
                            <a:off x="0" y="0"/>
                            <a:ext cx="4610100" cy="2179320"/>
                          </a:xfrm>
                          <a:prstGeom prst="rect">
                            <a:avLst/>
                          </a:prstGeom>
                          <a:ln>
                            <a:noFill/>
                          </a:ln>
                          <a:extLst>
                            <a:ext uri="{53640926-AAD7-44D8-BBD7-CCE9431645EC}">
                              <a14:shadowObscured xmlns:a14="http://schemas.microsoft.com/office/drawing/2010/main"/>
                            </a:ext>
                          </a:extLst>
                        </pic:spPr>
                      </pic:pic>
                      <wps:wsp>
                        <wps:cNvPr id="15" name="Text Box 15"/>
                        <wps:cNvSpPr txBox="1"/>
                        <wps:spPr>
                          <a:xfrm>
                            <a:off x="0" y="2240280"/>
                            <a:ext cx="4610100" cy="235585"/>
                          </a:xfrm>
                          <a:prstGeom prst="rect">
                            <a:avLst/>
                          </a:prstGeom>
                          <a:solidFill>
                            <a:prstClr val="white"/>
                          </a:solidFill>
                          <a:ln>
                            <a:noFill/>
                          </a:ln>
                          <a:effectLst/>
                        </wps:spPr>
                        <wps:txbx>
                          <w:txbxContent>
                            <w:p w:rsidR="005B2455" w:rsidRPr="00296A40" w:rsidRDefault="005B2455" w:rsidP="007B722E">
                              <w:pPr>
                                <w:pStyle w:val="Caption"/>
                                <w:jc w:val="center"/>
                                <w:rPr>
                                  <w:noProof/>
                                  <w:sz w:val="14"/>
                                  <w:szCs w:val="14"/>
                                </w:rPr>
                              </w:pPr>
                              <w:r w:rsidRPr="00296A40">
                                <w:rPr>
                                  <w:noProof/>
                                  <w:sz w:val="14"/>
                                  <w:szCs w:val="14"/>
                                </w:rPr>
                                <w:t xml:space="preserve">2 – Taken from </w:t>
                              </w:r>
                              <w:r w:rsidRPr="00296A40">
                                <w:rPr>
                                  <w:rFonts w:ascii="Calibri" w:hAnsi="Calibri" w:cs="Times New Roman"/>
                                  <w:noProof/>
                                  <w:sz w:val="14"/>
                                  <w:szCs w:val="14"/>
                                </w:rPr>
                                <w:t>P. Fitzpatrick, “Behaviour-Based Control in Mobile Robotic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16" o:spid="_x0000_s1095" style="position:absolute;margin-left:69.45pt;margin-top:1.05pt;width:363pt;height:194.95pt;z-index:251352576" coordsize="46101,247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">
                <v:shape id="Picture 14" o:spid="_x0000_s1096" type="#_x0000_t75" style="position:absolute;width:46101;height:2179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yPESvDAAAA2wAAAA8AAABkcnMvZG93bnJldi54bWxET0trAjEQvgv+hzBCbzVrEVtWo2h9UNCL&#10;1oPHYTPurm4ma5Lq2l9vCgVv8/E9ZzRpTCWu5HxpWUGvm4AgzqwuOVew/16+foDwAVljZZkU3MnD&#10;ZNxujTDV9sZbuu5CLmII+xQVFCHUqZQ+K8ig79qaOHJH6wyGCF0utcNbDDeVfEuSgTRYcmwosKbP&#10;grLz7scomM1Xx/PMnX7fp/PLYXMp1yezcEq9dJrpEESgJjzF/+4vHef34e+XeIAcP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I8RK8MAAADbAAAADwAAAAAAAAAAAAAAAACf&#10;AgAAZHJzL2Rvd25yZXYueG1sUEsFBgAAAAAEAAQA9wAAAI8DAAAAAA==&#10;">
                  <v:imagedata r:id="rId50" o:title="" croptop="27123f" cropbottom="13170f" cropleft="11942f" cropright="24998f"/>
                  <v:path arrowok="t"/>
                </v:shape>
                <v:shape id="Text Box 15" o:spid="_x0000_s1097" type="#_x0000_t202" style="position:absolute;top:22402;width:46101;height:23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gY4XsMA&#10;AADbAAAADwAAAGRycy9kb3ducmV2LnhtbERPTWsCMRC9C/6HMIIXqVlbK7I1ikiFthfp1ou3YTNu&#10;tm4mS5LV7b9vCgVv83ifs9r0thFX8qF2rGA2zUAQl07XXCk4fu0fliBCRNbYOCYFPxRgsx4OVphr&#10;d+NPuhaxEimEQ44KTIxtLmUoDVkMU9cSJ+7svMWYoK+k9nhL4baRj1m2kBZrTg0GW9oZKi9FZxUc&#10;5qeDmXTn14/t/Mm/H7vd4rsqlBqP+u0LiEh9vIv/3W86zX+Gv1/SAXL9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gY4XsMAAADbAAAADwAAAAAAAAAAAAAAAACYAgAAZHJzL2Rv&#10;d25yZXYueG1sUEsFBgAAAAAEAAQA9QAAAIgDAAAAAA==&#10;" stroked="f">
                  <v:textbox style="mso-fit-shape-to-text:t" inset="0,0,0,0">
                    <w:txbxContent>
                      <w:p w:rsidR="005B2455" w:rsidRPr="00296A40" w:rsidRDefault="005B2455" w:rsidP="007B722E">
                        <w:pPr>
                          <w:pStyle w:val="Caption"/>
                          <w:jc w:val="center"/>
                          <w:rPr>
                            <w:noProof/>
                            <w:sz w:val="14"/>
                            <w:szCs w:val="14"/>
                          </w:rPr>
                        </w:pPr>
                        <w:r w:rsidRPr="00296A40">
                          <w:rPr>
                            <w:noProof/>
                            <w:sz w:val="14"/>
                            <w:szCs w:val="14"/>
                          </w:rPr>
                          <w:t xml:space="preserve">2 – Taken from </w:t>
                        </w:r>
                        <w:r w:rsidRPr="00296A40">
                          <w:rPr>
                            <w:rFonts w:ascii="Calibri" w:hAnsi="Calibri" w:cs="Times New Roman"/>
                            <w:noProof/>
                            <w:sz w:val="14"/>
                            <w:szCs w:val="14"/>
                          </w:rPr>
                          <w:t>P. Fitzpatrick, “Behaviour-Based Control in Mobile Robotics.</w:t>
                        </w:r>
                      </w:p>
                    </w:txbxContent>
                  </v:textbox>
                </v:shape>
                <w10:wrap type="square"/>
              </v:group>
            </w:pict>
          </mc:Fallback>
        </mc:AlternateContent>
      </w:r>
    </w:p>
    <w:p w:rsidR="004A10EF" w:rsidRDefault="004A10EF" w:rsidP="004C55A2">
      <w:pPr>
        <w:spacing w:after="40"/>
      </w:pPr>
    </w:p>
    <w:p w:rsidR="004A10EF" w:rsidRDefault="004A10EF" w:rsidP="004C55A2">
      <w:pPr>
        <w:spacing w:after="40"/>
      </w:pPr>
    </w:p>
    <w:p w:rsidR="004A10EF" w:rsidRDefault="004A10EF" w:rsidP="004C55A2">
      <w:pPr>
        <w:spacing w:after="40"/>
      </w:pPr>
    </w:p>
    <w:p w:rsidR="004A10EF" w:rsidRDefault="004A10EF" w:rsidP="004C55A2">
      <w:pPr>
        <w:spacing w:after="40"/>
      </w:pPr>
    </w:p>
    <w:p w:rsidR="0013734B" w:rsidRDefault="0013734B" w:rsidP="004C55A2">
      <w:pPr>
        <w:spacing w:after="40"/>
      </w:pPr>
    </w:p>
    <w:p w:rsidR="004A10EF" w:rsidRDefault="004A10EF" w:rsidP="004C55A2">
      <w:pPr>
        <w:spacing w:after="40"/>
      </w:pPr>
    </w:p>
    <w:p w:rsidR="004A10EF" w:rsidRDefault="004A10EF" w:rsidP="004C55A2">
      <w:pPr>
        <w:spacing w:after="40"/>
      </w:pPr>
    </w:p>
    <w:p w:rsidR="004A10EF" w:rsidRDefault="004A10EF" w:rsidP="004C55A2">
      <w:pPr>
        <w:spacing w:after="40"/>
      </w:pPr>
    </w:p>
    <w:p w:rsidR="004A10EF" w:rsidRDefault="004A10EF" w:rsidP="004C55A2">
      <w:pPr>
        <w:spacing w:after="40"/>
      </w:pPr>
    </w:p>
    <w:p w:rsidR="004A10EF" w:rsidRDefault="004A10EF" w:rsidP="004C55A2">
      <w:pPr>
        <w:spacing w:after="40"/>
      </w:pPr>
    </w:p>
    <w:p w:rsidR="004A10EF" w:rsidRDefault="004A10EF" w:rsidP="004C55A2">
      <w:pPr>
        <w:spacing w:after="40"/>
      </w:pPr>
    </w:p>
    <w:p w:rsidR="004A10EF" w:rsidRDefault="00587F02" w:rsidP="00924B8D">
      <w:pPr>
        <w:pStyle w:val="Heading2"/>
      </w:pPr>
      <w:bookmarkStart w:id="68" w:name="_Toc444175179"/>
      <w:r>
        <w:rPr>
          <w:noProof/>
          <w:lang w:eastAsia="en-GB"/>
        </w:rPr>
        <mc:AlternateContent>
          <mc:Choice Requires="wpg">
            <w:drawing>
              <wp:anchor distT="0" distB="0" distL="114300" distR="114300" simplePos="0" relativeHeight="252040704" behindDoc="0" locked="0" layoutInCell="1" allowOverlap="1">
                <wp:simplePos x="0" y="0"/>
                <wp:positionH relativeFrom="column">
                  <wp:posOffset>112395</wp:posOffset>
                </wp:positionH>
                <wp:positionV relativeFrom="paragraph">
                  <wp:posOffset>21590</wp:posOffset>
                </wp:positionV>
                <wp:extent cx="6873240" cy="2994660"/>
                <wp:effectExtent l="0" t="0" r="3810" b="0"/>
                <wp:wrapNone/>
                <wp:docPr id="343" name="Group 343"/>
                <wp:cNvGraphicFramePr/>
                <a:graphic xmlns:a="http://schemas.openxmlformats.org/drawingml/2006/main">
                  <a:graphicData uri="http://schemas.microsoft.com/office/word/2010/wordprocessingGroup">
                    <wpg:wgp>
                      <wpg:cNvGrpSpPr/>
                      <wpg:grpSpPr>
                        <a:xfrm>
                          <a:off x="0" y="0"/>
                          <a:ext cx="6873240" cy="2994660"/>
                          <a:chOff x="0" y="0"/>
                          <a:chExt cx="6873240" cy="2994660"/>
                        </a:xfrm>
                      </wpg:grpSpPr>
                      <wpg:grpSp>
                        <wpg:cNvPr id="337" name="Group 337"/>
                        <wpg:cNvGrpSpPr/>
                        <wpg:grpSpPr>
                          <a:xfrm>
                            <a:off x="0" y="480060"/>
                            <a:ext cx="6873240" cy="2514600"/>
                            <a:chOff x="0" y="0"/>
                            <a:chExt cx="6873240" cy="2514600"/>
                          </a:xfrm>
                        </wpg:grpSpPr>
                        <wpg:grpSp>
                          <wpg:cNvPr id="331" name="Group 331"/>
                          <wpg:cNvGrpSpPr/>
                          <wpg:grpSpPr>
                            <a:xfrm>
                              <a:off x="0" y="0"/>
                              <a:ext cx="6873240" cy="2102485"/>
                              <a:chOff x="0" y="0"/>
                              <a:chExt cx="6873240" cy="2102485"/>
                            </a:xfrm>
                          </wpg:grpSpPr>
                          <wpg:grpSp>
                            <wpg:cNvPr id="334" name="Group 334"/>
                            <wpg:cNvGrpSpPr/>
                            <wpg:grpSpPr>
                              <a:xfrm>
                                <a:off x="0" y="0"/>
                                <a:ext cx="5243830" cy="2102485"/>
                                <a:chOff x="0" y="0"/>
                                <a:chExt cx="5243830" cy="2102485"/>
                              </a:xfrm>
                            </wpg:grpSpPr>
                            <pic:pic xmlns:pic="http://schemas.openxmlformats.org/drawingml/2006/picture">
                              <pic:nvPicPr>
                                <pic:cNvPr id="332" name="Picture 332"/>
                                <pic:cNvPicPr>
                                  <a:picLocks noChangeAspect="1"/>
                                </pic:cNvPicPr>
                              </pic:nvPicPr>
                              <pic:blipFill rotWithShape="1">
                                <a:blip r:embed="rId51" cstate="print">
                                  <a:extLst>
                                    <a:ext uri="{28A0092B-C50C-407E-A947-70E740481C1C}">
                                      <a14:useLocalDpi xmlns:a14="http://schemas.microsoft.com/office/drawing/2010/main" val="0"/>
                                    </a:ext>
                                  </a:extLst>
                                </a:blip>
                                <a:srcRect l="17691" t="16182" r="10386" b="39601"/>
                                <a:stretch/>
                              </pic:blipFill>
                              <pic:spPr bwMode="auto">
                                <a:xfrm>
                                  <a:off x="0" y="0"/>
                                  <a:ext cx="5242560" cy="1813560"/>
                                </a:xfrm>
                                <a:prstGeom prst="rect">
                                  <a:avLst/>
                                </a:prstGeom>
                                <a:ln>
                                  <a:noFill/>
                                </a:ln>
                                <a:extLst>
                                  <a:ext uri="{53640926-AAD7-44D8-BBD7-CCE9431645EC}">
                                    <a14:shadowObscured xmlns:a14="http://schemas.microsoft.com/office/drawing/2010/main"/>
                                  </a:ext>
                                </a:extLst>
                              </pic:spPr>
                            </pic:pic>
                            <wps:wsp>
                              <wps:cNvPr id="333" name="Text Box 333"/>
                              <wps:cNvSpPr txBox="1"/>
                              <wps:spPr>
                                <a:xfrm>
                                  <a:off x="0" y="1866900"/>
                                  <a:ext cx="5243830" cy="235585"/>
                                </a:xfrm>
                                <a:prstGeom prst="rect">
                                  <a:avLst/>
                                </a:prstGeom>
                                <a:solidFill>
                                  <a:prstClr val="white"/>
                                </a:solidFill>
                                <a:ln>
                                  <a:noFill/>
                                </a:ln>
                                <a:effectLst/>
                              </wps:spPr>
                              <wps:txbx>
                                <w:txbxContent>
                                  <w:p w:rsidR="005B2455" w:rsidRPr="00DB1A8A" w:rsidRDefault="005B2455" w:rsidP="00DB1A8A">
                                    <w:pPr>
                                      <w:pStyle w:val="Caption"/>
                                      <w:jc w:val="center"/>
                                      <w:rPr>
                                        <w:noProof/>
                                        <w:sz w:val="14"/>
                                      </w:rPr>
                                    </w:pPr>
                                    <w:r w:rsidRPr="00DB1A8A">
                                      <w:rPr>
                                        <w:sz w:val="14"/>
                                      </w:rPr>
                                      <w:t xml:space="preserve">Figure </w:t>
                                    </w:r>
                                    <w:r w:rsidRPr="00DB1A8A">
                                      <w:rPr>
                                        <w:sz w:val="14"/>
                                      </w:rPr>
                                      <w:fldChar w:fldCharType="begin"/>
                                    </w:r>
                                    <w:r w:rsidRPr="00DB1A8A">
                                      <w:rPr>
                                        <w:sz w:val="14"/>
                                      </w:rPr>
                                      <w:instrText xml:space="preserve"> SEQ Figure \* ARABIC </w:instrText>
                                    </w:r>
                                    <w:r w:rsidRPr="00DB1A8A">
                                      <w:rPr>
                                        <w:sz w:val="14"/>
                                      </w:rPr>
                                      <w:fldChar w:fldCharType="separate"/>
                                    </w:r>
                                    <w:r w:rsidR="00854A36">
                                      <w:rPr>
                                        <w:noProof/>
                                        <w:sz w:val="14"/>
                                      </w:rPr>
                                      <w:t>8</w:t>
                                    </w:r>
                                    <w:r w:rsidRPr="00DB1A8A">
                                      <w:rPr>
                                        <w:sz w:val="14"/>
                                      </w:rPr>
                                      <w:fldChar w:fldCharType="end"/>
                                    </w:r>
                                    <w:r w:rsidRPr="00DB1A8A">
                                      <w:rPr>
                                        <w:sz w:val="14"/>
                                      </w:rPr>
                                      <w:t>- Obstacle Avoidance Test map</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s:wsp>
                            <wps:cNvPr id="329" name="Straight Arrow Connector 329"/>
                            <wps:cNvCnPr/>
                            <wps:spPr>
                              <a:xfrm flipH="1" flipV="1">
                                <a:off x="5113020" y="586740"/>
                                <a:ext cx="586740" cy="1127760"/>
                              </a:xfrm>
                              <a:prstGeom prst="straightConnector1">
                                <a:avLst/>
                              </a:prstGeom>
                              <a:ln>
                                <a:solidFill>
                                  <a:srgbClr val="C00000"/>
                                </a:solidFill>
                                <a:tailEnd type="arrow"/>
                              </a:ln>
                            </wps:spPr>
                            <wps:style>
                              <a:lnRef idx="1">
                                <a:schemeClr val="accent1"/>
                              </a:lnRef>
                              <a:fillRef idx="0">
                                <a:schemeClr val="accent1"/>
                              </a:fillRef>
                              <a:effectRef idx="0">
                                <a:schemeClr val="accent1"/>
                              </a:effectRef>
                              <a:fontRef idx="minor">
                                <a:schemeClr val="tx1"/>
                              </a:fontRef>
                            </wps:style>
                            <wps:bodyPr/>
                          </wps:wsp>
                          <wps:wsp>
                            <wps:cNvPr id="330" name="Text Box 2"/>
                            <wps:cNvSpPr txBox="1">
                              <a:spLocks noChangeArrowheads="1"/>
                            </wps:cNvSpPr>
                            <wps:spPr bwMode="auto">
                              <a:xfrm>
                                <a:off x="4373880" y="1714500"/>
                                <a:ext cx="2499360" cy="342900"/>
                              </a:xfrm>
                              <a:prstGeom prst="rect">
                                <a:avLst/>
                              </a:prstGeom>
                              <a:solidFill>
                                <a:srgbClr val="FFFFFF"/>
                              </a:solidFill>
                              <a:ln w="9525">
                                <a:noFill/>
                                <a:miter lim="800000"/>
                                <a:headEnd/>
                                <a:tailEnd/>
                              </a:ln>
                            </wps:spPr>
                            <wps:txbx>
                              <w:txbxContent>
                                <w:p w:rsidR="005B2455" w:rsidRDefault="005B2455">
                                  <w:r>
                                    <w:t>Gap too narrow for robot to fit through.</w:t>
                                  </w:r>
                                </w:p>
                              </w:txbxContent>
                            </wps:txbx>
                            <wps:bodyPr rot="0" vert="horz" wrap="square" lIns="91440" tIns="45720" rIns="91440" bIns="45720" anchor="t" anchorCtr="0">
                              <a:noAutofit/>
                            </wps:bodyPr>
                          </wps:wsp>
                        </wpg:grpSp>
                        <wps:wsp>
                          <wps:cNvPr id="335" name="Straight Arrow Connector 335"/>
                          <wps:cNvCnPr/>
                          <wps:spPr>
                            <a:xfrm flipV="1">
                              <a:off x="4000500" y="1363980"/>
                              <a:ext cx="60960" cy="944880"/>
                            </a:xfrm>
                            <a:prstGeom prst="straightConnector1">
                              <a:avLst/>
                            </a:prstGeom>
                            <a:ln>
                              <a:solidFill>
                                <a:srgbClr val="C00000"/>
                              </a:solidFill>
                              <a:tailEnd type="arrow"/>
                            </a:ln>
                          </wps:spPr>
                          <wps:style>
                            <a:lnRef idx="1">
                              <a:schemeClr val="accent1"/>
                            </a:lnRef>
                            <a:fillRef idx="0">
                              <a:schemeClr val="accent1"/>
                            </a:fillRef>
                            <a:effectRef idx="0">
                              <a:schemeClr val="accent1"/>
                            </a:effectRef>
                            <a:fontRef idx="minor">
                              <a:schemeClr val="tx1"/>
                            </a:fontRef>
                          </wps:style>
                          <wps:bodyPr/>
                        </wps:wsp>
                        <wps:wsp>
                          <wps:cNvPr id="336" name="Text Box 2"/>
                          <wps:cNvSpPr txBox="1">
                            <a:spLocks noChangeArrowheads="1"/>
                          </wps:cNvSpPr>
                          <wps:spPr bwMode="auto">
                            <a:xfrm>
                              <a:off x="3329940" y="2209800"/>
                              <a:ext cx="1744980" cy="304800"/>
                            </a:xfrm>
                            <a:prstGeom prst="rect">
                              <a:avLst/>
                            </a:prstGeom>
                            <a:solidFill>
                              <a:srgbClr val="FFFFFF"/>
                            </a:solidFill>
                            <a:ln w="9525">
                              <a:noFill/>
                              <a:miter lim="800000"/>
                              <a:headEnd/>
                              <a:tailEnd/>
                            </a:ln>
                          </wps:spPr>
                          <wps:txbx>
                            <w:txbxContent>
                              <w:p w:rsidR="005B2455" w:rsidRDefault="005B2455" w:rsidP="00334D69">
                                <w:r>
                                  <w:t>Example of Edge Following</w:t>
                                </w:r>
                              </w:p>
                            </w:txbxContent>
                          </wps:txbx>
                          <wps:bodyPr rot="0" vert="horz" wrap="square" lIns="91440" tIns="45720" rIns="91440" bIns="45720" anchor="t" anchorCtr="0">
                            <a:noAutofit/>
                          </wps:bodyPr>
                        </wps:wsp>
                      </wpg:grpSp>
                      <wps:wsp>
                        <wps:cNvPr id="341" name="Straight Arrow Connector 341"/>
                        <wps:cNvCnPr/>
                        <wps:spPr>
                          <a:xfrm flipH="1">
                            <a:off x="4206240" y="266700"/>
                            <a:ext cx="868680" cy="670560"/>
                          </a:xfrm>
                          <a:prstGeom prst="straightConnector1">
                            <a:avLst/>
                          </a:prstGeom>
                          <a:ln>
                            <a:solidFill>
                              <a:srgbClr val="C00000"/>
                            </a:solidFill>
                            <a:tailEnd type="arrow"/>
                          </a:ln>
                        </wps:spPr>
                        <wps:style>
                          <a:lnRef idx="1">
                            <a:schemeClr val="accent1"/>
                          </a:lnRef>
                          <a:fillRef idx="0">
                            <a:schemeClr val="accent1"/>
                          </a:fillRef>
                          <a:effectRef idx="0">
                            <a:schemeClr val="accent1"/>
                          </a:effectRef>
                          <a:fontRef idx="minor">
                            <a:schemeClr val="tx1"/>
                          </a:fontRef>
                        </wps:style>
                        <wps:bodyPr/>
                      </wps:wsp>
                      <wps:wsp>
                        <wps:cNvPr id="342" name="Text Box 2"/>
                        <wps:cNvSpPr txBox="1">
                          <a:spLocks noChangeArrowheads="1"/>
                        </wps:cNvSpPr>
                        <wps:spPr bwMode="auto">
                          <a:xfrm>
                            <a:off x="3413760" y="0"/>
                            <a:ext cx="3086100" cy="266700"/>
                          </a:xfrm>
                          <a:prstGeom prst="rect">
                            <a:avLst/>
                          </a:prstGeom>
                          <a:solidFill>
                            <a:srgbClr val="FFFFFF"/>
                          </a:solidFill>
                          <a:ln w="9525">
                            <a:noFill/>
                            <a:miter lim="800000"/>
                            <a:headEnd/>
                            <a:tailEnd/>
                          </a:ln>
                        </wps:spPr>
                        <wps:txbx>
                          <w:txbxContent>
                            <w:p w:rsidR="005B2455" w:rsidRDefault="005B2455" w:rsidP="00587F02">
                              <w:r>
                                <w:t>Wandering behaviour causes change of direction</w:t>
                              </w:r>
                            </w:p>
                          </w:txbxContent>
                        </wps:txbx>
                        <wps:bodyPr rot="0" vert="horz" wrap="square" lIns="91440" tIns="45720" rIns="91440" bIns="45720" anchor="t" anchorCtr="0">
                          <a:noAutofit/>
                        </wps:bodyPr>
                      </wps:wsp>
                    </wpg:wgp>
                  </a:graphicData>
                </a:graphic>
              </wp:anchor>
            </w:drawing>
          </mc:Choice>
          <mc:Fallback>
            <w:pict>
              <v:group id="Group 343" o:spid="_x0000_s1098" style="position:absolute;margin-left:8.85pt;margin-top:1.7pt;width:541.2pt;height:235.8pt;z-index:252040704" coordsize="68732,2994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">
                <v:group id="Group 337" o:spid="_x0000_s1099" style="position:absolute;top:4800;width:68732;height:25146" coordsize="68732,2514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KeFpnTFAAAA3AAA&#10;AA8AAAAAAAAAAAAAAAAAqgIAAGRycy9kb3ducmV2LnhtbFBLBQYAAAAABAAEAPoAAACcAwAAAAA=&#10;">
                  <v:group id="Group 331" o:spid="_x0000_s1100" style="position:absolute;width:68732;height:21024" coordsize="68732,2102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RyCbm8QAAADcAAAA&#10;DwAAAAAAAAAAAAAAAACqAgAAZHJzL2Rvd25yZXYueG1sUEsFBgAAAAAEAAQA+gAAAJsDAAAAAA==&#10;">
                    <v:group id="Group 334" o:spid="_x0000_s1101" style="position:absolute;width:52438;height:21024" coordsize="52438,2102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FdXOAPFAAAA3AAA&#10;AA8AAAAAAAAAAAAAAAAAqgIAAGRycy9kb3ducmV2LnhtbFBLBQYAAAAABAAEAPoAAACcAwAAAAA=&#10;">
                      <v:shape id="Picture 332" o:spid="_x0000_s1102" type="#_x0000_t75" style="position:absolute;width:52425;height:1813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BM/3bFAAAA3AAAAA8AAABkcnMvZG93bnJldi54bWxEj91qwkAUhO8LvsNyhN41myiWErNKsKSI&#10;F4KpD3DInvxg9mzIbjXt07uC0MthZr5hsu1kenGl0XWWFSRRDIK4srrjRsH5u3j7AOE8ssbeMin4&#10;JQfbzewlw1TbG5/oWvpGBAi7FBW03g+plK5qyaCL7EAcvNqOBn2QYyP1iLcAN71cxPG7NNhxWGhx&#10;oF1L1aX8MQqOp/pwcMOq+FyZOk/4q7f7v0Sp1/mUr0F4mvx/+NneawXL5QIeZ8IRkJs7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gTP92xQAAANwAAAAPAAAAAAAAAAAAAAAA&#10;AJ8CAABkcnMvZG93bnJldi54bWxQSwUGAAAAAAQABAD3AAAAkQMAAAAA&#10;">
                        <v:imagedata r:id="rId52" o:title="" croptop="10605f" cropbottom="25953f" cropleft="11594f" cropright="6807f"/>
                        <v:path arrowok="t"/>
                      </v:shape>
                      <v:shape id="Text Box 333" o:spid="_x0000_s1103" type="#_x0000_t202" style="position:absolute;top:18669;width:52438;height:235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MwTXcYA&#10;AADcAAAADwAAAGRycy9kb3ducmV2LnhtbESPQWsCMRSE74X+h/AKXkrN1hUpW6OIVLC9iKuX3h6b&#10;52bbzcuSZHX77xtB8DjMzDfMfDnYVpzJh8axgtdxBoK4crrhWsHxsHl5AxEissbWMSn4owDLxePD&#10;HAvtLryncxlrkSAcClRgYuwKKUNlyGIYu444eSfnLcYkfS21x0uC21ZOsmwmLTacFgx2tDZU/Za9&#10;VbCbfu/Mc3/6+FpNc/957Nezn7pUavQ0rN5BRBriPXxrb7WCPM/heiYdAbn4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AMwTXcYAAADcAAAADwAAAAAAAAAAAAAAAACYAgAAZHJz&#10;L2Rvd25yZXYueG1sUEsFBgAAAAAEAAQA9QAAAIsDAAAAAA==&#10;" stroked="f">
                        <v:textbox style="mso-fit-shape-to-text:t" inset="0,0,0,0">
                          <w:txbxContent>
                            <w:p w:rsidR="005B2455" w:rsidRPr="00DB1A8A" w:rsidRDefault="005B2455" w:rsidP="00DB1A8A">
                              <w:pPr>
                                <w:pStyle w:val="Caption"/>
                                <w:jc w:val="center"/>
                                <w:rPr>
                                  <w:noProof/>
                                  <w:sz w:val="14"/>
                                </w:rPr>
                              </w:pPr>
                              <w:r w:rsidRPr="00DB1A8A">
                                <w:rPr>
                                  <w:sz w:val="14"/>
                                </w:rPr>
                                <w:t xml:space="preserve">Figure </w:t>
                              </w:r>
                              <w:r w:rsidRPr="00DB1A8A">
                                <w:rPr>
                                  <w:sz w:val="14"/>
                                </w:rPr>
                                <w:fldChar w:fldCharType="begin"/>
                              </w:r>
                              <w:r w:rsidRPr="00DB1A8A">
                                <w:rPr>
                                  <w:sz w:val="14"/>
                                </w:rPr>
                                <w:instrText xml:space="preserve"> SEQ Figure \* ARABIC </w:instrText>
                              </w:r>
                              <w:r w:rsidRPr="00DB1A8A">
                                <w:rPr>
                                  <w:sz w:val="14"/>
                                </w:rPr>
                                <w:fldChar w:fldCharType="separate"/>
                              </w:r>
                              <w:r w:rsidR="00854A36">
                                <w:rPr>
                                  <w:noProof/>
                                  <w:sz w:val="14"/>
                                </w:rPr>
                                <w:t>8</w:t>
                              </w:r>
                              <w:r w:rsidRPr="00DB1A8A">
                                <w:rPr>
                                  <w:sz w:val="14"/>
                                </w:rPr>
                                <w:fldChar w:fldCharType="end"/>
                              </w:r>
                              <w:r w:rsidRPr="00DB1A8A">
                                <w:rPr>
                                  <w:sz w:val="14"/>
                                </w:rPr>
                                <w:t>- Obstacle Avoidance Test map</w:t>
                              </w:r>
                            </w:p>
                          </w:txbxContent>
                        </v:textbox>
                      </v:shape>
                    </v:group>
                    <v:shape id="Straight Arrow Connector 329" o:spid="_x0000_s1104" type="#_x0000_t32" style="position:absolute;left:51130;top:5867;width:5867;height:11278;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Y71ysMAAADcAAAADwAAAGRycy9kb3ducmV2LnhtbESP3YrCMBSE74V9h3AW9k7T9Y9tNcpa&#10;ELwS1H2AQ3NsapuT0kStb78RBC+HmfmGWa5724gbdb5yrOB7lIAgLpyuuFTwd9oOf0D4gKyxcUwK&#10;HuRhvfoYLDHT7s4Huh1DKSKEfYYKTAhtJqUvDFn0I9cSR+/sOoshyq6UusN7hNtGjpNkLi1WHBcM&#10;tpQbKurj1So4+/ySTre5Seu6eAQz2+zra6/U12f/uwARqA/v8Ku90wom4xSeZ+IRkKt/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IGO9crDAAAA3AAAAA8AAAAAAAAAAAAA&#10;AAAAoQIAAGRycy9kb3ducmV2LnhtbFBLBQYAAAAABAAEAPkAAACRAwAAAAA=&#10;" strokecolor="#c00000">
                      <v:stroke endarrow="open"/>
                    </v:shape>
                    <v:shape id="Text Box 2" o:spid="_x0000_s1105" type="#_x0000_t202" style="position:absolute;left:43738;top:17145;width:24994;height:34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DTrTcEA&#10;AADcAAAADwAAAGRycy9kb3ducmV2LnhtbERPyW7CMBC9V+IfrEHiUhEH0rIEDCpIrbhC+YAhniwi&#10;HkexS5K/rw9IHJ/evt33phYPal1lWcEsikEQZ1ZXXCi4/n5PVyCcR9ZYWyYFAznY70ZvW0y17fhM&#10;j4svRAhhl6KC0vsmldJlJRl0kW2IA5fb1qAPsC2kbrEL4aaW8zheSIMVh4YSGzqWlN0vf0ZBfure&#10;P9fd7cdfl+ePxQGr5c0OSk3G/dcGhKfev8RP90krSJIwP5wJR0Du/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w0603BAAAA3AAAAA8AAAAAAAAAAAAAAAAAmAIAAGRycy9kb3du&#10;cmV2LnhtbFBLBQYAAAAABAAEAPUAAACGAwAAAAA=&#10;" stroked="f">
                      <v:textbox>
                        <w:txbxContent>
                          <w:p w:rsidR="005B2455" w:rsidRDefault="005B2455">
                            <w:r>
                              <w:t>Gap too narrow for robot to fit through.</w:t>
                            </w:r>
                          </w:p>
                        </w:txbxContent>
                      </v:textbox>
                    </v:shape>
                  </v:group>
                  <v:shape id="Straight Arrow Connector 335" o:spid="_x0000_s1106" type="#_x0000_t32" style="position:absolute;left:40005;top:13639;width:609;height:9449;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EpFcsQAAADcAAAADwAAAGRycy9kb3ducmV2LnhtbESPT2vCQBTE7wW/w/KE3upG02qMrqIF&#10;oQcP/r0/ss8kmH0bdleTfvtuodDjMDO/YZbr3jTiSc7XlhWMRwkI4sLqmksFl/PuLQPhA7LGxjIp&#10;+CYP69XgZYm5th0f6XkKpYgQ9jkqqEJocyl9UZFBP7ItcfRu1hkMUbpSaoddhJtGTpJkKg3WHBcq&#10;bOmzouJ+ehgF9zm1SSZ32+lh37n0/bof97NMqddhv1mACNSH//Bf+0srSNMP+D0Tj4Bc/Q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QSkVyxAAAANwAAAAPAAAAAAAAAAAA&#10;AAAAAKECAABkcnMvZG93bnJldi54bWxQSwUGAAAAAAQABAD5AAAAkgMAAAAA&#10;" strokecolor="#c00000">
                    <v:stroke endarrow="open"/>
                  </v:shape>
                  <v:shape id="Text Box 2" o:spid="_x0000_s1107" type="#_x0000_t202" style="position:absolute;left:33299;top:22098;width:17450;height:30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JHWosMA&#10;AADcAAAADwAAAGRycy9kb3ducmV2LnhtbESP0YrCMBRE34X9h3AX9kU03dWtWo2iguJrXT/g2lzb&#10;ss1NaaKtf28EwcdhZs4wi1VnKnGjxpWWFXwPIxDEmdUl5wpOf7vBFITzyBory6TgTg5Wy4/eAhNt&#10;W07pdvS5CBB2CSoovK8TKV1WkEE3tDVx8C62MeiDbHKpG2wD3FTyJ4piabDksFBgTduCsv/j1Si4&#10;HNr+76w97/1pko7jDZaTs70r9fXZrecgPHX+HX61D1rBaBTD80w4AnL5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JHWosMAAADcAAAADwAAAAAAAAAAAAAAAACYAgAAZHJzL2Rv&#10;d25yZXYueG1sUEsFBgAAAAAEAAQA9QAAAIgDAAAAAA==&#10;" stroked="f">
                    <v:textbox>
                      <w:txbxContent>
                        <w:p w:rsidR="005B2455" w:rsidRDefault="005B2455" w:rsidP="00334D69">
                          <w:r>
                            <w:t>Example of Edge Following</w:t>
                          </w:r>
                        </w:p>
                      </w:txbxContent>
                    </v:textbox>
                  </v:shape>
                </v:group>
                <v:shape id="Straight Arrow Connector 341" o:spid="_x0000_s1108" type="#_x0000_t32" style="position:absolute;left:42062;top:2667;width:8687;height:6705;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3cwDMQAAADcAAAADwAAAGRycy9kb3ducmV2LnhtbESPT4vCMBTE7wv7HcJb8LamXUVr1yi7&#10;guDBw/rv/miebbF5KUm09dsbQdjjMDO/YebL3jTiRs7XlhWkwwQEcWF1zaWC42H9mYHwAVljY5kU&#10;3MnDcvH+Nsdc2453dNuHUkQI+xwVVCG0uZS+qMigH9qWOHpn6wyGKF0ptcMuwk0jv5JkIg3WHBcq&#10;bGlVUXHZX42Cy4zaJJPr38nftnOj8Wmb9tNMqcFH//MNIlAf/sOv9kYrGI1TeJ6JR0AuH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3dzAMxAAAANwAAAAPAAAAAAAAAAAA&#10;AAAAAKECAABkcnMvZG93bnJldi54bWxQSwUGAAAAAAQABAD5AAAAkgMAAAAA&#10;" strokecolor="#c00000">
                  <v:stroke endarrow="open"/>
                </v:shape>
                <v:shape id="Text Box 2" o:spid="_x0000_s1109" type="#_x0000_t202" style="position:absolute;left:34137;width:30861;height:26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6yj3MMA&#10;AADcAAAADwAAAGRycy9kb3ducmV2LnhtbESP26rCMBRE3wX/IWzBF9HUy/FSjeI5oPjq5QO2zbYt&#10;Njulibb+vRGE8zjMzBpmtWlMIZ5UudyyguEgAkGcWJ1zquBy3vXnIJxH1lhYJgUvcrBZt1srjLWt&#10;+UjPk09FgLCLUUHmfRlL6ZKMDLqBLYmDd7OVQR9klUpdYR3gppCjKJpKgzmHhQxL+ssouZ8eRsHt&#10;UPd+FvV17y+z42T6i/nsal9KdTvNdgnCU+P/w9/2QSsYT0bwOROOgFy/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66yj3MMAAADcAAAADwAAAAAAAAAAAAAAAACYAgAAZHJzL2Rv&#10;d25yZXYueG1sUEsFBgAAAAAEAAQA9QAAAIgDAAAAAA==&#10;" stroked="f">
                  <v:textbox>
                    <w:txbxContent>
                      <w:p w:rsidR="005B2455" w:rsidRDefault="005B2455" w:rsidP="00587F02">
                        <w:r>
                          <w:t>Wandering behaviour causes change of direction</w:t>
                        </w:r>
                      </w:p>
                    </w:txbxContent>
                  </v:textbox>
                </v:shape>
              </v:group>
            </w:pict>
          </mc:Fallback>
        </mc:AlternateContent>
      </w:r>
      <w:r w:rsidR="00924B8D">
        <w:tab/>
        <w:t>Test Maps:</w:t>
      </w:r>
      <w:bookmarkEnd w:id="68"/>
    </w:p>
    <w:p w:rsidR="00924B8D" w:rsidRDefault="00924B8D" w:rsidP="00924B8D"/>
    <w:p w:rsidR="00924B8D" w:rsidRDefault="00924B8D" w:rsidP="00924B8D"/>
    <w:p w:rsidR="00924B8D" w:rsidRDefault="00924B8D" w:rsidP="00924B8D"/>
    <w:p w:rsidR="00924B8D" w:rsidRDefault="00924B8D" w:rsidP="00924B8D"/>
    <w:p w:rsidR="00924B8D" w:rsidRDefault="00924B8D" w:rsidP="00924B8D"/>
    <w:p w:rsidR="00924B8D" w:rsidRDefault="00924B8D" w:rsidP="00924B8D"/>
    <w:p w:rsidR="00924B8D" w:rsidRDefault="00924B8D" w:rsidP="00924B8D"/>
    <w:p w:rsidR="00924B8D" w:rsidRDefault="00924B8D" w:rsidP="00924B8D"/>
    <w:p w:rsidR="00924B8D" w:rsidRDefault="00924B8D" w:rsidP="00924B8D"/>
    <w:p w:rsidR="00587F02" w:rsidRDefault="00587F02" w:rsidP="00924B8D"/>
    <w:p w:rsidR="00587F02" w:rsidRDefault="00587F02" w:rsidP="00924B8D"/>
    <w:p w:rsidR="00924B8D" w:rsidRPr="00924B8D" w:rsidRDefault="000D294F" w:rsidP="00924B8D">
      <w:r>
        <w:rPr>
          <w:noProof/>
          <w:lang w:eastAsia="en-GB"/>
        </w:rPr>
        <w:lastRenderedPageBreak/>
        <mc:AlternateContent>
          <mc:Choice Requires="wpg">
            <w:drawing>
              <wp:anchor distT="0" distB="0" distL="114300" distR="114300" simplePos="0" relativeHeight="252055040" behindDoc="0" locked="0" layoutInCell="1" allowOverlap="1">
                <wp:simplePos x="0" y="0"/>
                <wp:positionH relativeFrom="column">
                  <wp:posOffset>455295</wp:posOffset>
                </wp:positionH>
                <wp:positionV relativeFrom="paragraph">
                  <wp:posOffset>-139065</wp:posOffset>
                </wp:positionV>
                <wp:extent cx="6431280" cy="3108960"/>
                <wp:effectExtent l="0" t="0" r="7620" b="0"/>
                <wp:wrapNone/>
                <wp:docPr id="356" name="Group 356"/>
                <wp:cNvGraphicFramePr/>
                <a:graphic xmlns:a="http://schemas.openxmlformats.org/drawingml/2006/main">
                  <a:graphicData uri="http://schemas.microsoft.com/office/word/2010/wordprocessingGroup">
                    <wpg:wgp>
                      <wpg:cNvGrpSpPr/>
                      <wpg:grpSpPr>
                        <a:xfrm>
                          <a:off x="0" y="0"/>
                          <a:ext cx="6431280" cy="3108960"/>
                          <a:chOff x="0" y="0"/>
                          <a:chExt cx="6431280" cy="3108960"/>
                        </a:xfrm>
                      </wpg:grpSpPr>
                      <wpg:grpSp>
                        <wpg:cNvPr id="353" name="Group 353"/>
                        <wpg:cNvGrpSpPr/>
                        <wpg:grpSpPr>
                          <a:xfrm>
                            <a:off x="0" y="0"/>
                            <a:ext cx="6118860" cy="3108960"/>
                            <a:chOff x="0" y="0"/>
                            <a:chExt cx="6118860" cy="3108960"/>
                          </a:xfrm>
                        </wpg:grpSpPr>
                        <wpg:grpSp>
                          <wpg:cNvPr id="350" name="Group 350"/>
                          <wpg:cNvGrpSpPr/>
                          <wpg:grpSpPr>
                            <a:xfrm>
                              <a:off x="0" y="0"/>
                              <a:ext cx="6118860" cy="2559685"/>
                              <a:chOff x="0" y="0"/>
                              <a:chExt cx="6118860" cy="2559685"/>
                            </a:xfrm>
                          </wpg:grpSpPr>
                          <wpg:grpSp>
                            <wpg:cNvPr id="346" name="Group 346"/>
                            <wpg:cNvGrpSpPr/>
                            <wpg:grpSpPr>
                              <a:xfrm>
                                <a:off x="0" y="464820"/>
                                <a:ext cx="4792980" cy="2094865"/>
                                <a:chOff x="0" y="0"/>
                                <a:chExt cx="4792980" cy="2094865"/>
                              </a:xfrm>
                            </wpg:grpSpPr>
                            <pic:pic xmlns:pic="http://schemas.openxmlformats.org/drawingml/2006/picture">
                              <pic:nvPicPr>
                                <pic:cNvPr id="344" name="Picture 344"/>
                                <pic:cNvPicPr>
                                  <a:picLocks noChangeAspect="1"/>
                                </pic:cNvPicPr>
                              </pic:nvPicPr>
                              <pic:blipFill rotWithShape="1">
                                <a:blip r:embed="rId53">
                                  <a:extLst>
                                    <a:ext uri="{28A0092B-C50C-407E-A947-70E740481C1C}">
                                      <a14:useLocalDpi xmlns:a14="http://schemas.microsoft.com/office/drawing/2010/main" val="0"/>
                                    </a:ext>
                                  </a:extLst>
                                </a:blip>
                                <a:srcRect l="19230" t="16638" r="20897" b="43248"/>
                                <a:stretch/>
                              </pic:blipFill>
                              <pic:spPr bwMode="auto">
                                <a:xfrm>
                                  <a:off x="0" y="0"/>
                                  <a:ext cx="4792980" cy="1805940"/>
                                </a:xfrm>
                                <a:prstGeom prst="rect">
                                  <a:avLst/>
                                </a:prstGeom>
                                <a:ln>
                                  <a:noFill/>
                                </a:ln>
                                <a:extLst>
                                  <a:ext uri="{53640926-AAD7-44D8-BBD7-CCE9431645EC}">
                                    <a14:shadowObscured xmlns:a14="http://schemas.microsoft.com/office/drawing/2010/main"/>
                                  </a:ext>
                                </a:extLst>
                              </pic:spPr>
                            </pic:pic>
                            <wps:wsp>
                              <wps:cNvPr id="345" name="Text Box 345"/>
                              <wps:cNvSpPr txBox="1"/>
                              <wps:spPr>
                                <a:xfrm>
                                  <a:off x="0" y="1859280"/>
                                  <a:ext cx="4791710" cy="235585"/>
                                </a:xfrm>
                                <a:prstGeom prst="rect">
                                  <a:avLst/>
                                </a:prstGeom>
                                <a:solidFill>
                                  <a:prstClr val="white"/>
                                </a:solidFill>
                                <a:ln>
                                  <a:noFill/>
                                </a:ln>
                                <a:effectLst/>
                              </wps:spPr>
                              <wps:txbx>
                                <w:txbxContent>
                                  <w:p w:rsidR="005B2455" w:rsidRPr="00AB7CE9" w:rsidRDefault="005B2455" w:rsidP="00AB7CE9">
                                    <w:pPr>
                                      <w:pStyle w:val="Caption"/>
                                      <w:jc w:val="center"/>
                                      <w:rPr>
                                        <w:sz w:val="14"/>
                                      </w:rPr>
                                    </w:pPr>
                                    <w:r w:rsidRPr="00AB7CE9">
                                      <w:rPr>
                                        <w:sz w:val="14"/>
                                      </w:rPr>
                                      <w:t xml:space="preserve">Figure </w:t>
                                    </w:r>
                                    <w:r w:rsidRPr="00AB7CE9">
                                      <w:rPr>
                                        <w:sz w:val="14"/>
                                      </w:rPr>
                                      <w:fldChar w:fldCharType="begin"/>
                                    </w:r>
                                    <w:r w:rsidRPr="00AB7CE9">
                                      <w:rPr>
                                        <w:sz w:val="14"/>
                                      </w:rPr>
                                      <w:instrText xml:space="preserve"> SEQ Figure \* ARABIC </w:instrText>
                                    </w:r>
                                    <w:r w:rsidRPr="00AB7CE9">
                                      <w:rPr>
                                        <w:sz w:val="14"/>
                                      </w:rPr>
                                      <w:fldChar w:fldCharType="separate"/>
                                    </w:r>
                                    <w:r w:rsidR="00854A36">
                                      <w:rPr>
                                        <w:noProof/>
                                        <w:sz w:val="14"/>
                                      </w:rPr>
                                      <w:t>9</w:t>
                                    </w:r>
                                    <w:r w:rsidRPr="00AB7CE9">
                                      <w:rPr>
                                        <w:sz w:val="14"/>
                                      </w:rPr>
                                      <w:fldChar w:fldCharType="end"/>
                                    </w:r>
                                    <w:r w:rsidRPr="00AB7CE9">
                                      <w:rPr>
                                        <w:sz w:val="14"/>
                                      </w:rPr>
                                      <w:t>- Mapping Test Map</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s:wsp>
                            <wps:cNvPr id="347" name="Straight Arrow Connector 347"/>
                            <wps:cNvCnPr/>
                            <wps:spPr>
                              <a:xfrm flipH="1">
                                <a:off x="3596640" y="297180"/>
                                <a:ext cx="1706880" cy="236220"/>
                              </a:xfrm>
                              <a:prstGeom prst="straightConnector1">
                                <a:avLst/>
                              </a:prstGeom>
                              <a:ln>
                                <a:solidFill>
                                  <a:srgbClr val="C00000"/>
                                </a:solidFill>
                                <a:tailEnd type="arrow"/>
                              </a:ln>
                            </wps:spPr>
                            <wps:style>
                              <a:lnRef idx="1">
                                <a:schemeClr val="accent1"/>
                              </a:lnRef>
                              <a:fillRef idx="0">
                                <a:schemeClr val="accent1"/>
                              </a:fillRef>
                              <a:effectRef idx="0">
                                <a:schemeClr val="accent1"/>
                              </a:effectRef>
                              <a:fontRef idx="minor">
                                <a:schemeClr val="tx1"/>
                              </a:fontRef>
                            </wps:style>
                            <wps:bodyPr/>
                          </wps:wsp>
                          <wps:wsp>
                            <wps:cNvPr id="348" name="Straight Arrow Connector 348"/>
                            <wps:cNvCnPr/>
                            <wps:spPr>
                              <a:xfrm flipH="1">
                                <a:off x="3048000" y="297180"/>
                                <a:ext cx="2255520" cy="739140"/>
                              </a:xfrm>
                              <a:prstGeom prst="straightConnector1">
                                <a:avLst/>
                              </a:prstGeom>
                              <a:ln>
                                <a:solidFill>
                                  <a:srgbClr val="C00000"/>
                                </a:solidFill>
                                <a:tailEnd type="arrow"/>
                              </a:ln>
                            </wps:spPr>
                            <wps:style>
                              <a:lnRef idx="1">
                                <a:schemeClr val="accent1"/>
                              </a:lnRef>
                              <a:fillRef idx="0">
                                <a:schemeClr val="accent1"/>
                              </a:fillRef>
                              <a:effectRef idx="0">
                                <a:schemeClr val="accent1"/>
                              </a:effectRef>
                              <a:fontRef idx="minor">
                                <a:schemeClr val="tx1"/>
                              </a:fontRef>
                            </wps:style>
                            <wps:bodyPr/>
                          </wps:wsp>
                          <wps:wsp>
                            <wps:cNvPr id="349" name="Text Box 2"/>
                            <wps:cNvSpPr txBox="1">
                              <a:spLocks noChangeArrowheads="1"/>
                            </wps:cNvSpPr>
                            <wps:spPr bwMode="auto">
                              <a:xfrm>
                                <a:off x="4914900" y="0"/>
                                <a:ext cx="1203960" cy="297180"/>
                              </a:xfrm>
                              <a:prstGeom prst="rect">
                                <a:avLst/>
                              </a:prstGeom>
                              <a:solidFill>
                                <a:srgbClr val="FFFFFF"/>
                              </a:solidFill>
                              <a:ln w="9525">
                                <a:noFill/>
                                <a:miter lim="800000"/>
                                <a:headEnd/>
                                <a:tailEnd/>
                              </a:ln>
                            </wps:spPr>
                            <wps:txbx>
                              <w:txbxContent>
                                <w:p w:rsidR="005B2455" w:rsidRDefault="005B2455">
                                  <w:r>
                                    <w:t>Edge Following</w:t>
                                  </w:r>
                                </w:p>
                              </w:txbxContent>
                            </wps:txbx>
                            <wps:bodyPr rot="0" vert="horz" wrap="square" lIns="91440" tIns="45720" rIns="91440" bIns="45720" anchor="t" anchorCtr="0">
                              <a:noAutofit/>
                            </wps:bodyPr>
                          </wps:wsp>
                        </wpg:grpSp>
                        <wps:wsp>
                          <wps:cNvPr id="351" name="Straight Arrow Connector 351"/>
                          <wps:cNvCnPr/>
                          <wps:spPr>
                            <a:xfrm flipV="1">
                              <a:off x="899160" y="1584960"/>
                              <a:ext cx="289560" cy="974725"/>
                            </a:xfrm>
                            <a:prstGeom prst="straightConnector1">
                              <a:avLst/>
                            </a:prstGeom>
                            <a:ln>
                              <a:solidFill>
                                <a:srgbClr val="C00000"/>
                              </a:solidFill>
                              <a:tailEnd type="arrow"/>
                            </a:ln>
                          </wps:spPr>
                          <wps:style>
                            <a:lnRef idx="1">
                              <a:schemeClr val="accent1"/>
                            </a:lnRef>
                            <a:fillRef idx="0">
                              <a:schemeClr val="accent1"/>
                            </a:fillRef>
                            <a:effectRef idx="0">
                              <a:schemeClr val="accent1"/>
                            </a:effectRef>
                            <a:fontRef idx="minor">
                              <a:schemeClr val="tx1"/>
                            </a:fontRef>
                          </wps:style>
                          <wps:bodyPr/>
                        </wps:wsp>
                        <wps:wsp>
                          <wps:cNvPr id="352" name="Text Box 2"/>
                          <wps:cNvSpPr txBox="1">
                            <a:spLocks noChangeArrowheads="1"/>
                          </wps:cNvSpPr>
                          <wps:spPr bwMode="auto">
                            <a:xfrm>
                              <a:off x="304800" y="2606040"/>
                              <a:ext cx="3817620" cy="502920"/>
                            </a:xfrm>
                            <a:prstGeom prst="rect">
                              <a:avLst/>
                            </a:prstGeom>
                            <a:solidFill>
                              <a:srgbClr val="FFFFFF"/>
                            </a:solidFill>
                            <a:ln w="9525">
                              <a:noFill/>
                              <a:miter lim="800000"/>
                              <a:headEnd/>
                              <a:tailEnd/>
                            </a:ln>
                          </wps:spPr>
                          <wps:txbx>
                            <w:txbxContent>
                              <w:p w:rsidR="005B2455" w:rsidRDefault="005B2455" w:rsidP="00AB7CE9">
                                <w:r>
                                  <w:t>Robot detected same line as two separate lines, error from odometer likely the cause, kinematic model could be improved.</w:t>
                                </w:r>
                              </w:p>
                            </w:txbxContent>
                          </wps:txbx>
                          <wps:bodyPr rot="0" vert="horz" wrap="square" lIns="91440" tIns="45720" rIns="91440" bIns="45720" anchor="t" anchorCtr="0">
                            <a:noAutofit/>
                          </wps:bodyPr>
                        </wps:wsp>
                      </wpg:grpSp>
                      <wps:wsp>
                        <wps:cNvPr id="354" name="Straight Arrow Connector 354"/>
                        <wps:cNvCnPr/>
                        <wps:spPr>
                          <a:xfrm flipH="1" flipV="1">
                            <a:off x="4046220" y="853440"/>
                            <a:ext cx="1775460" cy="137160"/>
                          </a:xfrm>
                          <a:prstGeom prst="straightConnector1">
                            <a:avLst/>
                          </a:prstGeom>
                          <a:ln>
                            <a:solidFill>
                              <a:srgbClr val="C00000"/>
                            </a:solidFill>
                            <a:tailEnd type="arrow"/>
                          </a:ln>
                        </wps:spPr>
                        <wps:style>
                          <a:lnRef idx="1">
                            <a:schemeClr val="accent1"/>
                          </a:lnRef>
                          <a:fillRef idx="0">
                            <a:schemeClr val="accent1"/>
                          </a:fillRef>
                          <a:effectRef idx="0">
                            <a:schemeClr val="accent1"/>
                          </a:effectRef>
                          <a:fontRef idx="minor">
                            <a:schemeClr val="tx1"/>
                          </a:fontRef>
                        </wps:style>
                        <wps:bodyPr/>
                      </wps:wsp>
                      <wps:wsp>
                        <wps:cNvPr id="355" name="Text Box 2"/>
                        <wps:cNvSpPr txBox="1">
                          <a:spLocks noChangeArrowheads="1"/>
                        </wps:cNvSpPr>
                        <wps:spPr bwMode="auto">
                          <a:xfrm>
                            <a:off x="5067300" y="1013460"/>
                            <a:ext cx="1363980" cy="1493520"/>
                          </a:xfrm>
                          <a:prstGeom prst="rect">
                            <a:avLst/>
                          </a:prstGeom>
                          <a:solidFill>
                            <a:srgbClr val="FFFFFF"/>
                          </a:solidFill>
                          <a:ln w="9525">
                            <a:noFill/>
                            <a:miter lim="800000"/>
                            <a:headEnd/>
                            <a:tailEnd/>
                          </a:ln>
                        </wps:spPr>
                        <wps:txbx>
                          <w:txbxContent>
                            <w:p w:rsidR="005B2455" w:rsidRDefault="005B2455" w:rsidP="000D294F">
                              <w:r>
                                <w:t>Wandering Behaviour Struggling against Edge Following, some improvements on priorities might be necessary.</w:t>
                              </w:r>
                            </w:p>
                          </w:txbxContent>
                        </wps:txbx>
                        <wps:bodyPr rot="0" vert="horz" wrap="square" lIns="91440" tIns="45720" rIns="91440" bIns="45720" anchor="t" anchorCtr="0">
                          <a:noAutofit/>
                        </wps:bodyPr>
                      </wps:wsp>
                    </wpg:wgp>
                  </a:graphicData>
                </a:graphic>
              </wp:anchor>
            </w:drawing>
          </mc:Choice>
          <mc:Fallback>
            <w:pict>
              <v:group id="Group 356" o:spid="_x0000_s1110" style="position:absolute;margin-left:35.85pt;margin-top:-10.95pt;width:506.4pt;height:244.8pt;z-index:252055040" coordsize="64312,310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">
                <v:group id="Group 353" o:spid="_x0000_s1111" style="position:absolute;width:61188;height:31089" coordsize="61188,3108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AVhRdfFAAAA3AAA&#10;AA8AAAAAAAAAAAAAAAAAqgIAAGRycy9kb3ducmV2LnhtbFBLBQYAAAAABAAEAPoAAACcAwAAAAA=&#10;">
                  <v:group id="Group 350" o:spid="_x0000_s1112" style="position:absolute;width:61188;height:25596" coordsize="61188,255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1s9ugwwAAANwAAAAP&#10;AAAAAAAAAAAAAAAAAKoCAABkcnMvZG93bnJldi54bWxQSwUGAAAAAAQABAD6AAAAmgMAAAAA&#10;">
                    <v:group id="Group 346" o:spid="_x0000_s1113" style="position:absolute;top:4648;width:47929;height:20948" coordsize="47929,2094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Qz3CSxgAAANwA&#10;AAAPAAAAAAAAAAAAAAAAAKoCAABkcnMvZG93bnJldi54bWxQSwUGAAAAAAQABAD6AAAAnQMAAAAA&#10;">
                      <v:shape id="Picture 344" o:spid="_x0000_s1114" type="#_x0000_t75" style="position:absolute;width:47929;height:1805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fcmlXEAAAA3AAAAA8AAABkcnMvZG93bnJldi54bWxEj8FqwzAQRO+B/oPYQm+x3NYE14kSkkCg&#10;J0PtkF4Xa2ObWitjqbH691WhkOMwM2+YzS6YQdxocr1lBc9JCoK4sbrnVsG5Pi1zEM4jaxwsk4If&#10;crDbPiw2WGg78wfdKt+KCGFXoILO+7GQ0jUdGXSJHYmjd7WTQR/l1Eo94RzhZpAvabqSBnuOCx2O&#10;dOyo+aq+jYL681DafeXpMJRlqMNbc0ldrtTTY9ivQXgK/h7+b79rBa9ZBn9n4hGQ21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LfcmlXEAAAA3AAAAA8AAAAAAAAAAAAAAAAA&#10;nwIAAGRycy9kb3ducmV2LnhtbFBLBQYAAAAABAAEAPcAAACQAwAAAAA=&#10;">
                        <v:imagedata r:id="rId54" o:title="" croptop="10904f" cropbottom="28343f" cropleft="12603f" cropright="13695f"/>
                        <v:path arrowok="t"/>
                      </v:shape>
                      <v:shape id="Text Box 345" o:spid="_x0000_s1115" type="#_x0000_t202" style="position:absolute;top:18592;width:47917;height:23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G9dz8cA&#10;AADcAAAADwAAAGRycy9kb3ducmV2LnhtbESPQWsCMRSE70L/Q3iFXqRmW7dStkYRaaF6Ebdeents&#10;npttNy9LktXtv28EweMwM98w8+VgW3EiHxrHCp4mGQjiyumGawWHr4/HVxAhImtsHZOCPwqwXNyN&#10;5lhod+Y9ncpYiwThUKACE2NXSBkqQxbDxHXEyTs6bzEm6WupPZ4T3LbyOctm0mLDacFgR2tD1W/Z&#10;WwW7/Htnxv3xfbvKp35z6Nezn7pU6uF+WL2BiDTEW/ja/tQKpvkLXM6kIyAX/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LhvXc/HAAAA3AAAAA8AAAAAAAAAAAAAAAAAmAIAAGRy&#10;cy9kb3ducmV2LnhtbFBLBQYAAAAABAAEAPUAAACMAwAAAAA=&#10;" stroked="f">
                        <v:textbox style="mso-fit-shape-to-text:t" inset="0,0,0,0">
                          <w:txbxContent>
                            <w:p w:rsidR="005B2455" w:rsidRPr="00AB7CE9" w:rsidRDefault="005B2455" w:rsidP="00AB7CE9">
                              <w:pPr>
                                <w:pStyle w:val="Caption"/>
                                <w:jc w:val="center"/>
                                <w:rPr>
                                  <w:sz w:val="14"/>
                                </w:rPr>
                              </w:pPr>
                              <w:r w:rsidRPr="00AB7CE9">
                                <w:rPr>
                                  <w:sz w:val="14"/>
                                </w:rPr>
                                <w:t xml:space="preserve">Figure </w:t>
                              </w:r>
                              <w:r w:rsidRPr="00AB7CE9">
                                <w:rPr>
                                  <w:sz w:val="14"/>
                                </w:rPr>
                                <w:fldChar w:fldCharType="begin"/>
                              </w:r>
                              <w:r w:rsidRPr="00AB7CE9">
                                <w:rPr>
                                  <w:sz w:val="14"/>
                                </w:rPr>
                                <w:instrText xml:space="preserve"> SEQ Figure \* ARABIC </w:instrText>
                              </w:r>
                              <w:r w:rsidRPr="00AB7CE9">
                                <w:rPr>
                                  <w:sz w:val="14"/>
                                </w:rPr>
                                <w:fldChar w:fldCharType="separate"/>
                              </w:r>
                              <w:r w:rsidR="00854A36">
                                <w:rPr>
                                  <w:noProof/>
                                  <w:sz w:val="14"/>
                                </w:rPr>
                                <w:t>9</w:t>
                              </w:r>
                              <w:r w:rsidRPr="00AB7CE9">
                                <w:rPr>
                                  <w:sz w:val="14"/>
                                </w:rPr>
                                <w:fldChar w:fldCharType="end"/>
                              </w:r>
                              <w:r w:rsidRPr="00AB7CE9">
                                <w:rPr>
                                  <w:sz w:val="14"/>
                                </w:rPr>
                                <w:t>- Mapping Test Map</w:t>
                              </w:r>
                            </w:p>
                          </w:txbxContent>
                        </v:textbox>
                      </v:shape>
                    </v:group>
                    <v:shape id="Straight Arrow Connector 347" o:spid="_x0000_s1116" type="#_x0000_t32" style="position:absolute;left:35966;top:2971;width:17069;height:2363;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9IN48QAAADcAAAADwAAAGRycy9kb3ducmV2LnhtbESPzYvCMBTE78L+D+EJ3jT1A+1Wo6wL&#10;ggcPfuzeH83btti8lCRr639vBMHjMDO/YVabztTiRs5XlhWMRwkI4tzqigsFP5fdMAXhA7LG2jIp&#10;uJOHzfqjt8JM25ZPdDuHQkQI+wwVlCE0mZQ+L8mgH9mGOHp/1hkMUbpCaodthJtaTpJkLg1WHBdK&#10;bOi7pPx6/jcKrp/UJKncbefHQ+ums9/DuFukSg363dcSRKAuvMOv9l4rmM4W8DwTj4BcP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X0g3jxAAAANwAAAAPAAAAAAAAAAAA&#10;AAAAAKECAABkcnMvZG93bnJldi54bWxQSwUGAAAAAAQABAD5AAAAkgMAAAAA&#10;" strokecolor="#c00000">
                      <v:stroke endarrow="open"/>
                    </v:shape>
                    <v:shape id="Straight Arrow Connector 348" o:spid="_x0000_s1117" type="#_x0000_t32" style="position:absolute;left:30480;top:2971;width:22555;height:7392;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k2ZkcAAAADcAAAADwAAAGRycy9kb3ducmV2LnhtbERPTYvCMBC9C/sfwizsTVNX0VqNsi4I&#10;Hjxo1fvQjG2xmZQk2u6/3xwEj4/3vdr0phFPcr62rGA8SkAQF1bXXCq4nHfDFIQPyBoby6Tgjzxs&#10;1h+DFWbadnyiZx5KEUPYZ6igCqHNpPRFRQb9yLbEkbtZZzBE6EqpHXYx3DTyO0lm0mDNsaHCln4r&#10;Ku75wyi4L6hNUrnbzo6Hzk2m18O4n6dKfX32P0sQgfrwFr/ce61gMo1r45l4BOT6H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KZNmZHAAAAA3AAAAA8AAAAAAAAAAAAAAAAA&#10;oQIAAGRycy9kb3ducmV2LnhtbFBLBQYAAAAABAAEAPkAAACOAwAAAAA=&#10;" strokecolor="#c00000">
                      <v:stroke endarrow="open"/>
                    </v:shape>
                    <v:shape id="Text Box 2" o:spid="_x0000_s1118" type="#_x0000_t202" style="position:absolute;left:49149;width:12039;height:297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QgxrcUA&#10;AADcAAAADwAAAGRycy9kb3ducmV2LnhtbESP0WrCQBRE34X+w3ILvkjd1Nqkpm5CFSy+avMBN9lr&#10;Epq9G7JbE/++KxT6OMzMGWabT6YTVxpca1nB8zICQVxZ3XKtoPg6PL2BcB5ZY2eZFNzIQZ49zLaY&#10;ajvyia5nX4sAYZeigsb7PpXSVQ0ZdEvbEwfvYgeDPsihlnrAMcBNJ1dRFEuDLYeFBnvaN1R9n3+M&#10;gstxXLxuxvLTF8lpHe+wTUp7U2r+OH28g/A0+f/wX/uoFbysN3A/E46AzH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lCDGtxQAAANwAAAAPAAAAAAAAAAAAAAAAAJgCAABkcnMv&#10;ZG93bnJldi54bWxQSwUGAAAAAAQABAD1AAAAigMAAAAA&#10;" stroked="f">
                      <v:textbox>
                        <w:txbxContent>
                          <w:p w:rsidR="005B2455" w:rsidRDefault="005B2455">
                            <w:r>
                              <w:t>Edge Following</w:t>
                            </w:r>
                          </w:p>
                        </w:txbxContent>
                      </v:textbox>
                    </v:shape>
                  </v:group>
                  <v:shape id="Straight Arrow Connector 351" o:spid="_x0000_s1119" type="#_x0000_t32" style="position:absolute;left:8991;top:15849;width:2896;height:9747;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q6m0cQAAADcAAAADwAAAGRycy9kb3ducmV2LnhtbESPT2vCQBTE70K/w/IKvekm/o3RVWxB&#10;6MGDtXp/ZJ9JMPs27G5N/PbdQsHjMDO/Ydbb3jTiTs7XlhWkowQEcWF1zaWC8/d+mIHwAVljY5kU&#10;PMjDdvMyWGOubcdfdD+FUkQI+xwVVCG0uZS+qMigH9mWOHpX6wyGKF0ptcMuwk0jx0kylwZrjgsV&#10;tvRRUXE7/RgFtyW1SSb37/PjoXOT6eWQ9otMqbfXfrcCEagPz/B/+1MrmMxS+DsTj4Dc/A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yrqbRxAAAANwAAAAPAAAAAAAAAAAA&#10;AAAAAKECAABkcnMvZG93bnJldi54bWxQSwUGAAAAAAQABAD5AAAAkgMAAAAA&#10;" strokecolor="#c00000">
                    <v:stroke endarrow="open"/>
                  </v:shape>
                  <v:shape id="Text Box 2" o:spid="_x0000_s1120" type="#_x0000_t202" style="position:absolute;left:3048;top:26060;width:38176;height:50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nU1AcMA&#10;AADcAAAADwAAAGRycy9kb3ducmV2LnhtbESP0YrCMBRE3wX/IdyFfRFNddW6XaO4C4qvaj/g2lzb&#10;ss1NaaKtf28EwcdhZs4wy3VnKnGjxpWWFYxHEQjizOqScwXpaTtcgHAeWWNlmRTcycF61e8tMdG2&#10;5QPdjj4XAcIuQQWF93UipcsKMuhGtiYO3sU2Bn2QTS51g22Am0pOomguDZYcFgqs6a+g7P94NQou&#10;+3Yw+27PO5/Gh+n8F8v4bO9KfX50mx8Qnjr/Dr/ae63gazaB55lwBOTq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nU1AcMAAADcAAAADwAAAAAAAAAAAAAAAACYAgAAZHJzL2Rv&#10;d25yZXYueG1sUEsFBgAAAAAEAAQA9QAAAIgDAAAAAA==&#10;" stroked="f">
                    <v:textbox>
                      <w:txbxContent>
                        <w:p w:rsidR="005B2455" w:rsidRDefault="005B2455" w:rsidP="00AB7CE9">
                          <w:r>
                            <w:t>Robot detected same line as two separate lines, error from odometer likely the cause, kinematic model could be improved.</w:t>
                          </w:r>
                        </w:p>
                      </w:txbxContent>
                    </v:textbox>
                  </v:shape>
                </v:group>
                <v:shape id="Straight Arrow Connector 354" o:spid="_x0000_s1121" type="#_x0000_t32" style="position:absolute;left:40462;top:8534;width:17754;height:1372;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4kpKcQAAADcAAAADwAAAGRycy9kb3ducmV2LnhtbESPwWrDMBBE74X+g9hCb42cNimNa9m0&#10;hkBOhTj9gMVaW46tlbGUxPn7KlDIcZiZN0xWzHYQZ5p851jBcpGAIK6d7rhV8HvYvnyA8AFZ4+CY&#10;FFzJQ5E/PmSYanfhPZ2r0IoIYZ+iAhPCmErpa0MW/cKNxNFr3GQxRDm1Uk94iXA7yNckeZcWO44L&#10;BkcqDdV9dbIKGl8eN6ttaTZ9X1+DWX//9KdZqeen+esTRKA53MP/7Z1W8LZewe1MPAIy/w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3iSkpxAAAANwAAAAPAAAAAAAAAAAA&#10;AAAAAKECAABkcnMvZG93bnJldi54bWxQSwUGAAAAAAQABAD5AAAAkgMAAAAA&#10;" strokecolor="#c00000">
                  <v:stroke endarrow="open"/>
                </v:shape>
                <v:shape id="Text Box 2" o:spid="_x0000_s1122" type="#_x0000_t202" style="position:absolute;left:50673;top:10134;width:13639;height:1493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ZytdcUA&#10;AADcAAAADwAAAGRycy9kb3ducmV2LnhtbESPzWrDMBCE74G+g9hCL6GRm9b5caOYtNDiq908wMba&#10;2KbWyliq7bx9FQjkOMzMN8wunUwrBupdY1nByyICQVxa3XCl4Pjz9bwB4TyyxtYyKbiQg3T/MNth&#10;ou3IOQ2Fr0SAsEtQQe19l0jpypoMuoXtiIN3tr1BH2RfSd3jGOCmlcsoWkmDDYeFGjv6rKn8Lf6M&#10;gnM2zuPtePr2x3X+tvrAZn2yF6WeHqfDOwhPk7+Hb+1MK3iNY7ieCUdA7v8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hnK11xQAAANwAAAAPAAAAAAAAAAAAAAAAAJgCAABkcnMv&#10;ZG93bnJldi54bWxQSwUGAAAAAAQABAD1AAAAigMAAAAA&#10;" stroked="f">
                  <v:textbox>
                    <w:txbxContent>
                      <w:p w:rsidR="005B2455" w:rsidRDefault="005B2455" w:rsidP="000D294F">
                        <w:r>
                          <w:t>Wandering Behaviour Struggling against Edge Following, some improvements on priorities might be necessary.</w:t>
                        </w:r>
                      </w:p>
                    </w:txbxContent>
                  </v:textbox>
                </v:shape>
              </v:group>
            </w:pict>
          </mc:Fallback>
        </mc:AlternateContent>
      </w:r>
    </w:p>
    <w:p w:rsidR="00AB7CE9" w:rsidRDefault="004A10EF" w:rsidP="00AB7CE9">
      <w:pPr>
        <w:pStyle w:val="Heading2"/>
        <w:spacing w:before="0" w:after="40"/>
      </w:pPr>
      <w:r>
        <w:tab/>
      </w:r>
    </w:p>
    <w:p w:rsidR="00587F02" w:rsidRPr="00AB7CE9" w:rsidRDefault="00587F02" w:rsidP="00AB7CE9">
      <w:pPr>
        <w:pStyle w:val="Caption"/>
        <w:rPr>
          <w:sz w:val="14"/>
        </w:rPr>
      </w:pPr>
    </w:p>
    <w:p w:rsidR="00587F02" w:rsidRDefault="00587F02" w:rsidP="004C55A2">
      <w:pPr>
        <w:pStyle w:val="Heading2"/>
        <w:spacing w:before="0" w:after="40"/>
      </w:pPr>
    </w:p>
    <w:p w:rsidR="00587F02" w:rsidRDefault="00587F02" w:rsidP="004C55A2">
      <w:pPr>
        <w:pStyle w:val="Heading2"/>
        <w:spacing w:before="0" w:after="40"/>
      </w:pPr>
    </w:p>
    <w:p w:rsidR="00587F02" w:rsidRDefault="00587F02" w:rsidP="004C55A2">
      <w:pPr>
        <w:pStyle w:val="Heading2"/>
        <w:spacing w:before="0" w:after="40"/>
      </w:pPr>
    </w:p>
    <w:p w:rsidR="00AB7CE9" w:rsidRDefault="00AB7CE9" w:rsidP="00AB7CE9"/>
    <w:p w:rsidR="00AB7CE9" w:rsidRDefault="00AB7CE9" w:rsidP="00AB7CE9"/>
    <w:p w:rsidR="00AB7CE9" w:rsidRDefault="00AB7CE9" w:rsidP="00AB7CE9"/>
    <w:p w:rsidR="00AB7CE9" w:rsidRPr="00AB7CE9" w:rsidRDefault="00AB7CE9" w:rsidP="00AB7CE9"/>
    <w:p w:rsidR="00587F02" w:rsidRDefault="00E453B8" w:rsidP="004C55A2">
      <w:pPr>
        <w:pStyle w:val="Heading2"/>
        <w:spacing w:before="0" w:after="40"/>
      </w:pPr>
      <w:r>
        <w:rPr>
          <w:noProof/>
          <w:lang w:eastAsia="en-GB"/>
        </w:rPr>
        <mc:AlternateContent>
          <mc:Choice Requires="wpg">
            <w:drawing>
              <wp:anchor distT="0" distB="0" distL="114300" distR="114300" simplePos="0" relativeHeight="252076544" behindDoc="0" locked="0" layoutInCell="1" allowOverlap="1">
                <wp:simplePos x="0" y="0"/>
                <wp:positionH relativeFrom="column">
                  <wp:posOffset>346537</wp:posOffset>
                </wp:positionH>
                <wp:positionV relativeFrom="paragraph">
                  <wp:posOffset>205278</wp:posOffset>
                </wp:positionV>
                <wp:extent cx="6725631" cy="3726757"/>
                <wp:effectExtent l="0" t="0" r="0" b="7620"/>
                <wp:wrapNone/>
                <wp:docPr id="375" name="Group 375"/>
                <wp:cNvGraphicFramePr/>
                <a:graphic xmlns:a="http://schemas.openxmlformats.org/drawingml/2006/main">
                  <a:graphicData uri="http://schemas.microsoft.com/office/word/2010/wordprocessingGroup">
                    <wpg:wgp>
                      <wpg:cNvGrpSpPr/>
                      <wpg:grpSpPr>
                        <a:xfrm>
                          <a:off x="0" y="0"/>
                          <a:ext cx="6725631" cy="3726757"/>
                          <a:chOff x="0" y="0"/>
                          <a:chExt cx="6725631" cy="3726757"/>
                        </a:xfrm>
                      </wpg:grpSpPr>
                      <wpg:grpSp>
                        <wpg:cNvPr id="370" name="Group 370"/>
                        <wpg:cNvGrpSpPr/>
                        <wpg:grpSpPr>
                          <a:xfrm>
                            <a:off x="0" y="0"/>
                            <a:ext cx="6725631" cy="3726757"/>
                            <a:chOff x="0" y="0"/>
                            <a:chExt cx="6725631" cy="3726757"/>
                          </a:xfrm>
                        </wpg:grpSpPr>
                        <wpg:grpSp>
                          <wpg:cNvPr id="367" name="Group 367"/>
                          <wpg:cNvGrpSpPr/>
                          <wpg:grpSpPr>
                            <a:xfrm>
                              <a:off x="0" y="768927"/>
                              <a:ext cx="6192520" cy="2957830"/>
                              <a:chOff x="0" y="0"/>
                              <a:chExt cx="6192982" cy="2957945"/>
                            </a:xfrm>
                          </wpg:grpSpPr>
                          <wpg:grpSp>
                            <wpg:cNvPr id="364" name="Group 364"/>
                            <wpg:cNvGrpSpPr/>
                            <wpg:grpSpPr>
                              <a:xfrm>
                                <a:off x="0" y="0"/>
                                <a:ext cx="5735782" cy="2465705"/>
                                <a:chOff x="0" y="0"/>
                                <a:chExt cx="5735782" cy="2465705"/>
                              </a:xfrm>
                            </wpg:grpSpPr>
                            <pic:pic xmlns:pic="http://schemas.openxmlformats.org/drawingml/2006/picture">
                              <pic:nvPicPr>
                                <pic:cNvPr id="362" name="Picture 362"/>
                                <pic:cNvPicPr>
                                  <a:picLocks noChangeAspect="1"/>
                                </pic:cNvPicPr>
                              </pic:nvPicPr>
                              <pic:blipFill rotWithShape="1">
                                <a:blip r:embed="rId55" cstate="print">
                                  <a:extLst>
                                    <a:ext uri="{28A0092B-C50C-407E-A947-70E740481C1C}">
                                      <a14:useLocalDpi xmlns:a14="http://schemas.microsoft.com/office/drawing/2010/main" val="0"/>
                                    </a:ext>
                                  </a:extLst>
                                </a:blip>
                                <a:srcRect l="12587" t="20305" r="13403" b="29759"/>
                                <a:stretch/>
                              </pic:blipFill>
                              <pic:spPr bwMode="auto">
                                <a:xfrm>
                                  <a:off x="0" y="0"/>
                                  <a:ext cx="5735782" cy="2175163"/>
                                </a:xfrm>
                                <a:prstGeom prst="rect">
                                  <a:avLst/>
                                </a:prstGeom>
                                <a:ln>
                                  <a:noFill/>
                                </a:ln>
                                <a:extLst>
                                  <a:ext uri="{53640926-AAD7-44D8-BBD7-CCE9431645EC}">
                                    <a14:shadowObscured xmlns:a14="http://schemas.microsoft.com/office/drawing/2010/main"/>
                                  </a:ext>
                                </a:extLst>
                              </pic:spPr>
                            </pic:pic>
                            <wps:wsp>
                              <wps:cNvPr id="363" name="Text Box 363"/>
                              <wps:cNvSpPr txBox="1"/>
                              <wps:spPr>
                                <a:xfrm>
                                  <a:off x="0" y="2230120"/>
                                  <a:ext cx="5730240" cy="235585"/>
                                </a:xfrm>
                                <a:prstGeom prst="rect">
                                  <a:avLst/>
                                </a:prstGeom>
                                <a:solidFill>
                                  <a:prstClr val="white"/>
                                </a:solidFill>
                                <a:ln>
                                  <a:noFill/>
                                </a:ln>
                                <a:effectLst/>
                              </wps:spPr>
                              <wps:txbx>
                                <w:txbxContent>
                                  <w:p w:rsidR="005B2455" w:rsidRPr="00E453B8" w:rsidRDefault="005B2455" w:rsidP="00E453B8">
                                    <w:pPr>
                                      <w:pStyle w:val="Caption"/>
                                      <w:jc w:val="center"/>
                                      <w:rPr>
                                        <w:noProof/>
                                        <w:sz w:val="14"/>
                                      </w:rPr>
                                    </w:pPr>
                                    <w:r w:rsidRPr="00E453B8">
                                      <w:rPr>
                                        <w:sz w:val="14"/>
                                      </w:rPr>
                                      <w:t xml:space="preserve">Figure </w:t>
                                    </w:r>
                                    <w:r w:rsidRPr="00E453B8">
                                      <w:rPr>
                                        <w:sz w:val="14"/>
                                      </w:rPr>
                                      <w:fldChar w:fldCharType="begin"/>
                                    </w:r>
                                    <w:r w:rsidRPr="00E453B8">
                                      <w:rPr>
                                        <w:sz w:val="14"/>
                                      </w:rPr>
                                      <w:instrText xml:space="preserve"> SEQ Figure \* ARABIC </w:instrText>
                                    </w:r>
                                    <w:r w:rsidRPr="00E453B8">
                                      <w:rPr>
                                        <w:sz w:val="14"/>
                                      </w:rPr>
                                      <w:fldChar w:fldCharType="separate"/>
                                    </w:r>
                                    <w:r w:rsidR="00854A36">
                                      <w:rPr>
                                        <w:noProof/>
                                        <w:sz w:val="14"/>
                                      </w:rPr>
                                      <w:t>10</w:t>
                                    </w:r>
                                    <w:r w:rsidRPr="00E453B8">
                                      <w:rPr>
                                        <w:sz w:val="14"/>
                                      </w:rPr>
                                      <w:fldChar w:fldCharType="end"/>
                                    </w:r>
                                    <w:r w:rsidRPr="00E453B8">
                                      <w:rPr>
                                        <w:sz w:val="14"/>
                                      </w:rPr>
                                      <w:t>- Final Tes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s:wsp>
                            <wps:cNvPr id="365" name="Straight Arrow Connector 365"/>
                            <wps:cNvCnPr/>
                            <wps:spPr>
                              <a:xfrm flipH="1" flipV="1">
                                <a:off x="5541818" y="1129145"/>
                                <a:ext cx="55244" cy="1371600"/>
                              </a:xfrm>
                              <a:prstGeom prst="straightConnector1">
                                <a:avLst/>
                              </a:prstGeom>
                              <a:ln>
                                <a:solidFill>
                                  <a:srgbClr val="C00000"/>
                                </a:solidFill>
                                <a:tailEnd type="arrow"/>
                              </a:ln>
                            </wps:spPr>
                            <wps:style>
                              <a:lnRef idx="1">
                                <a:schemeClr val="accent1"/>
                              </a:lnRef>
                              <a:fillRef idx="0">
                                <a:schemeClr val="accent1"/>
                              </a:fillRef>
                              <a:effectRef idx="0">
                                <a:schemeClr val="accent1"/>
                              </a:effectRef>
                              <a:fontRef idx="minor">
                                <a:schemeClr val="tx1"/>
                              </a:fontRef>
                            </wps:style>
                            <wps:bodyPr/>
                          </wps:wsp>
                          <wps:wsp>
                            <wps:cNvPr id="366" name="Text Box 2"/>
                            <wps:cNvSpPr txBox="1">
                              <a:spLocks noChangeArrowheads="1"/>
                            </wps:cNvSpPr>
                            <wps:spPr bwMode="auto">
                              <a:xfrm>
                                <a:off x="3463637" y="2466109"/>
                                <a:ext cx="2729345" cy="491836"/>
                              </a:xfrm>
                              <a:prstGeom prst="rect">
                                <a:avLst/>
                              </a:prstGeom>
                              <a:solidFill>
                                <a:srgbClr val="FFFFFF"/>
                              </a:solidFill>
                              <a:ln w="9525">
                                <a:noFill/>
                                <a:miter lim="800000"/>
                                <a:headEnd/>
                                <a:tailEnd/>
                              </a:ln>
                            </wps:spPr>
                            <wps:txbx>
                              <w:txbxContent>
                                <w:p w:rsidR="005B2455" w:rsidRDefault="005B2455">
                                  <w:r>
                                    <w:t>Robot spins a lot on this map, likely due to field strength being too high for this map.</w:t>
                                  </w:r>
                                </w:p>
                              </w:txbxContent>
                            </wps:txbx>
                            <wps:bodyPr rot="0" vert="horz" wrap="square" lIns="91440" tIns="45720" rIns="91440" bIns="45720" anchor="t" anchorCtr="0">
                              <a:noAutofit/>
                            </wps:bodyPr>
                          </wps:wsp>
                        </wpg:grpSp>
                        <wps:wsp>
                          <wps:cNvPr id="368" name="Straight Arrow Connector 368"/>
                          <wps:cNvCnPr/>
                          <wps:spPr>
                            <a:xfrm flipH="1">
                              <a:off x="3997036" y="491837"/>
                              <a:ext cx="415290" cy="381000"/>
                            </a:xfrm>
                            <a:prstGeom prst="straightConnector1">
                              <a:avLst/>
                            </a:prstGeom>
                            <a:ln>
                              <a:solidFill>
                                <a:srgbClr val="C00000"/>
                              </a:solidFill>
                              <a:tailEnd type="arrow"/>
                            </a:ln>
                          </wps:spPr>
                          <wps:style>
                            <a:lnRef idx="1">
                              <a:schemeClr val="accent1"/>
                            </a:lnRef>
                            <a:fillRef idx="0">
                              <a:schemeClr val="accent1"/>
                            </a:fillRef>
                            <a:effectRef idx="0">
                              <a:schemeClr val="accent1"/>
                            </a:effectRef>
                            <a:fontRef idx="minor">
                              <a:schemeClr val="tx1"/>
                            </a:fontRef>
                          </wps:style>
                          <wps:bodyPr/>
                        </wps:wsp>
                        <wps:wsp>
                          <wps:cNvPr id="369" name="Text Box 2"/>
                          <wps:cNvSpPr txBox="1">
                            <a:spLocks noChangeArrowheads="1"/>
                          </wps:cNvSpPr>
                          <wps:spPr bwMode="auto">
                            <a:xfrm>
                              <a:off x="3997036" y="0"/>
                              <a:ext cx="2728595" cy="491490"/>
                            </a:xfrm>
                            <a:prstGeom prst="rect">
                              <a:avLst/>
                            </a:prstGeom>
                            <a:solidFill>
                              <a:srgbClr val="FFFFFF"/>
                            </a:solidFill>
                            <a:ln w="9525">
                              <a:noFill/>
                              <a:miter lim="800000"/>
                              <a:headEnd/>
                              <a:tailEnd/>
                            </a:ln>
                          </wps:spPr>
                          <wps:txbx>
                            <w:txbxContent>
                              <w:p w:rsidR="005B2455" w:rsidRDefault="005B2455" w:rsidP="00E453B8">
                                <w:r>
                                  <w:t>Edge Following performs well to help robot navigate difficult corner</w:t>
                                </w:r>
                              </w:p>
                            </w:txbxContent>
                          </wps:txbx>
                          <wps:bodyPr rot="0" vert="horz" wrap="square" lIns="91440" tIns="45720" rIns="91440" bIns="45720" anchor="t" anchorCtr="0">
                            <a:noAutofit/>
                          </wps:bodyPr>
                        </wps:wsp>
                      </wpg:grpSp>
                      <wps:wsp>
                        <wps:cNvPr id="371" name="Text Box 2"/>
                        <wps:cNvSpPr txBox="1">
                          <a:spLocks noChangeArrowheads="1"/>
                        </wps:cNvSpPr>
                        <wps:spPr bwMode="auto">
                          <a:xfrm>
                            <a:off x="228600" y="3186546"/>
                            <a:ext cx="2728595" cy="491490"/>
                          </a:xfrm>
                          <a:prstGeom prst="rect">
                            <a:avLst/>
                          </a:prstGeom>
                          <a:solidFill>
                            <a:srgbClr val="FFFFFF"/>
                          </a:solidFill>
                          <a:ln w="9525">
                            <a:noFill/>
                            <a:miter lim="800000"/>
                            <a:headEnd/>
                            <a:tailEnd/>
                          </a:ln>
                        </wps:spPr>
                        <wps:txbx>
                          <w:txbxContent>
                            <w:p w:rsidR="005B2455" w:rsidRDefault="005B2455" w:rsidP="00E453B8">
                              <w:r>
                                <w:t>Map is visibly very accurate, small amount of noise in highlighted areas.</w:t>
                              </w:r>
                            </w:p>
                          </w:txbxContent>
                        </wps:txbx>
                        <wps:bodyPr rot="0" vert="horz" wrap="square" lIns="91440" tIns="45720" rIns="91440" bIns="45720" anchor="t" anchorCtr="0">
                          <a:noAutofit/>
                        </wps:bodyPr>
                      </wps:wsp>
                      <wps:wsp>
                        <wps:cNvPr id="372" name="Straight Arrow Connector 372"/>
                        <wps:cNvCnPr/>
                        <wps:spPr>
                          <a:xfrm flipV="1">
                            <a:off x="1302327" y="2320637"/>
                            <a:ext cx="62865" cy="948055"/>
                          </a:xfrm>
                          <a:prstGeom prst="straightConnector1">
                            <a:avLst/>
                          </a:prstGeom>
                          <a:ln>
                            <a:solidFill>
                              <a:srgbClr val="C00000"/>
                            </a:solidFill>
                            <a:tailEnd type="arrow"/>
                          </a:ln>
                        </wps:spPr>
                        <wps:style>
                          <a:lnRef idx="1">
                            <a:schemeClr val="accent1"/>
                          </a:lnRef>
                          <a:fillRef idx="0">
                            <a:schemeClr val="accent1"/>
                          </a:fillRef>
                          <a:effectRef idx="0">
                            <a:schemeClr val="accent1"/>
                          </a:effectRef>
                          <a:fontRef idx="minor">
                            <a:schemeClr val="tx1"/>
                          </a:fontRef>
                        </wps:style>
                        <wps:bodyPr/>
                      </wps:wsp>
                      <wps:wsp>
                        <wps:cNvPr id="373" name="Straight Arrow Connector 373"/>
                        <wps:cNvCnPr/>
                        <wps:spPr>
                          <a:xfrm flipV="1">
                            <a:off x="720436" y="1808018"/>
                            <a:ext cx="131445" cy="1425575"/>
                          </a:xfrm>
                          <a:prstGeom prst="straightConnector1">
                            <a:avLst/>
                          </a:prstGeom>
                          <a:ln>
                            <a:solidFill>
                              <a:srgbClr val="C00000"/>
                            </a:solidFill>
                            <a:tailEnd type="arrow"/>
                          </a:ln>
                        </wps:spPr>
                        <wps:style>
                          <a:lnRef idx="1">
                            <a:schemeClr val="accent1"/>
                          </a:lnRef>
                          <a:fillRef idx="0">
                            <a:schemeClr val="accent1"/>
                          </a:fillRef>
                          <a:effectRef idx="0">
                            <a:schemeClr val="accent1"/>
                          </a:effectRef>
                          <a:fontRef idx="minor">
                            <a:schemeClr val="tx1"/>
                          </a:fontRef>
                        </wps:style>
                        <wps:bodyPr/>
                      </wps:wsp>
                      <wps:wsp>
                        <wps:cNvPr id="374" name="Straight Arrow Connector 374"/>
                        <wps:cNvCnPr/>
                        <wps:spPr>
                          <a:xfrm flipV="1">
                            <a:off x="1697182" y="2189018"/>
                            <a:ext cx="124460" cy="1079500"/>
                          </a:xfrm>
                          <a:prstGeom prst="straightConnector1">
                            <a:avLst/>
                          </a:prstGeom>
                          <a:ln>
                            <a:solidFill>
                              <a:srgbClr val="C00000"/>
                            </a:solidFill>
                            <a:tailEnd type="arrow"/>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id="Group 375" o:spid="_x0000_s1123" style="position:absolute;margin-left:27.3pt;margin-top:16.15pt;width:529.6pt;height:293.45pt;z-index:252076544" coordsize="67256,3726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">
                <v:group id="Group 370" o:spid="_x0000_s1124" style="position:absolute;width:67256;height:37267" coordsize="67256,3726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L4Gh8DCAAAA3AAAAA8A&#10;AAAAAAAAAAAAAAAAqgIAAGRycy9kb3ducmV2LnhtbFBLBQYAAAAABAAEAPoAAACZAwAAAAA=&#10;">
                  <v:group id="Group 367" o:spid="_x0000_s1125" style="position:absolute;top:7689;width:61925;height:29578" coordsize="61929,2957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LQ2iWnFAAAA3AAA&#10;AA8AAAAAAAAAAAAAAAAAqgIAAGRycy9kb3ducmV2LnhtbFBLBQYAAAAABAAEAPoAAACcAwAAAAA=&#10;">
                    <v:group id="Group 364" o:spid="_x0000_s1126" style="position:absolute;width:57357;height:24657" coordsize="57357,2465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E5BcexgAAANwA&#10;AAAPAAAAAAAAAAAAAAAAAKoCAABkcnMvZG93bnJldi54bWxQSwUGAAAAAAQABAD6AAAAnQMAAAAA&#10;">
                      <v:shape id="Picture 362" o:spid="_x0000_s1127" type="#_x0000_t75" style="position:absolute;width:57357;height:2175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Ljv1/EAAAA3AAAAA8AAABkcnMvZG93bnJldi54bWxEj0GLwjAUhO/C/ofwFrxpqquyVKOIICxe&#10;xCrs9dk827rNS7eJtfrrjSB4HGbmG2a2aE0pGqpdYVnBoB+BIE6tLjhTcNive98gnEfWWFomBTdy&#10;sJh/dGYYa3vlHTWJz0SAsItRQe59FUvp0pwMur6tiIN3srVBH2SdSV3jNcBNKYdRNJEGCw4LOVa0&#10;yin9Sy5GwXjUnPl2aRP5e8T7YHvebE/Lf6W6n+1yCsJT69/hV/tHK/iaDOF5JhwBOX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PLjv1/EAAAA3AAAAA8AAAAAAAAAAAAAAAAA&#10;nwIAAGRycy9kb3ducmV2LnhtbFBLBQYAAAAABAAEAPcAAACQAwAAAAA=&#10;">
                        <v:imagedata r:id="rId56" o:title="" croptop="13307f" cropbottom="19503f" cropleft="8249f" cropright="8784f"/>
                        <v:path arrowok="t"/>
                      </v:shape>
                      <v:shape id="Text Box 363" o:spid="_x0000_s1128" type="#_x0000_t202" style="position:absolute;top:22301;width:57302;height:23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388QMcA&#10;AADcAAAADwAAAGRycy9kb3ducmV2LnhtbESPQWvCQBSE74X+h+UVeil1YyOhRFcRsdB6kaZevD2y&#10;z2za7Nuwu9H037uFgsdhZr5hFqvRduJMPrSOFUwnGQji2umWGwWHr7fnVxAhImvsHJOCXwqwWt7f&#10;LbDU7sKfdK5iIxKEQ4kKTIx9KWWoDVkME9cTJ+/kvMWYpG+k9nhJcNvJlywrpMWW04LBnjaG6p9q&#10;sAr2s+PePA2n7W49y/3HYdgU302l1OPDuJ6DiDTGW/i//a4V5EUOf2fSEZDLK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BN/PEDHAAAA3AAAAA8AAAAAAAAAAAAAAAAAmAIAAGRy&#10;cy9kb3ducmV2LnhtbFBLBQYAAAAABAAEAPUAAACMAwAAAAA=&#10;" stroked="f">
                        <v:textbox style="mso-fit-shape-to-text:t" inset="0,0,0,0">
                          <w:txbxContent>
                            <w:p w:rsidR="005B2455" w:rsidRPr="00E453B8" w:rsidRDefault="005B2455" w:rsidP="00E453B8">
                              <w:pPr>
                                <w:pStyle w:val="Caption"/>
                                <w:jc w:val="center"/>
                                <w:rPr>
                                  <w:noProof/>
                                  <w:sz w:val="14"/>
                                </w:rPr>
                              </w:pPr>
                              <w:r w:rsidRPr="00E453B8">
                                <w:rPr>
                                  <w:sz w:val="14"/>
                                </w:rPr>
                                <w:t xml:space="preserve">Figure </w:t>
                              </w:r>
                              <w:r w:rsidRPr="00E453B8">
                                <w:rPr>
                                  <w:sz w:val="14"/>
                                </w:rPr>
                                <w:fldChar w:fldCharType="begin"/>
                              </w:r>
                              <w:r w:rsidRPr="00E453B8">
                                <w:rPr>
                                  <w:sz w:val="14"/>
                                </w:rPr>
                                <w:instrText xml:space="preserve"> SEQ Figure \* ARABIC </w:instrText>
                              </w:r>
                              <w:r w:rsidRPr="00E453B8">
                                <w:rPr>
                                  <w:sz w:val="14"/>
                                </w:rPr>
                                <w:fldChar w:fldCharType="separate"/>
                              </w:r>
                              <w:r w:rsidR="00854A36">
                                <w:rPr>
                                  <w:noProof/>
                                  <w:sz w:val="14"/>
                                </w:rPr>
                                <w:t>10</w:t>
                              </w:r>
                              <w:r w:rsidRPr="00E453B8">
                                <w:rPr>
                                  <w:sz w:val="14"/>
                                </w:rPr>
                                <w:fldChar w:fldCharType="end"/>
                              </w:r>
                              <w:r w:rsidRPr="00E453B8">
                                <w:rPr>
                                  <w:sz w:val="14"/>
                                </w:rPr>
                                <w:t>- Final Test</w:t>
                              </w:r>
                            </w:p>
                          </w:txbxContent>
                        </v:textbox>
                      </v:shape>
                    </v:group>
                    <v:shape id="Straight Arrow Connector 365" o:spid="_x0000_s1129" type="#_x0000_t32" style="position:absolute;left:55418;top:11291;width:552;height:13716;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qlGD8QAAADcAAAADwAAAGRycy9kb3ducmV2LnhtbESP0WrCQBRE3wv9h+UKvjUbaw2auoY2&#10;IPhUqPoBl+w1myZ7N2Q3Gv/eLRT6OMzMGWZbTLYTVxp841jBIklBEFdON1wrOJ/2L2sQPiBr7ByT&#10;gjt5KHbPT1vMtbvxN12PoRYRwj5HBSaEPpfSV4Ys+sT1xNG7uMFiiHKopR7wFuG2k69pmkmLDccF&#10;gz2Vhqr2OFoFF1/+bN72pdm0bXUPZvX51Y6TUvPZ9PEOItAU/sN/7YNWsMxW8HsmHgG5e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WqUYPxAAAANwAAAAPAAAAAAAAAAAA&#10;AAAAAKECAABkcnMvZG93bnJldi54bWxQSwUGAAAAAAQABAD5AAAAkgMAAAAA&#10;" strokecolor="#c00000">
                      <v:stroke endarrow="open"/>
                    </v:shape>
                    <v:shape id="Text Box 2" o:spid="_x0000_s1130" type="#_x0000_t202" style="position:absolute;left:34636;top:24661;width:27293;height:491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yL5v8UA&#10;AADcAAAADwAAAGRycy9kb3ducmV2LnhtbESP3WrCQBSE74W+w3IKvZFmY22jRldphRZvk+YBjtmT&#10;H8yeDdnVxLfvFgq9HGbmG2Z3mEwnbjS41rKCRRSDIC6tbrlWUHx/Pq9BOI+ssbNMCu7k4LB/mO0w&#10;1XbkjG65r0WAsEtRQeN9n0rpyoYMusj2xMGr7GDQBznUUg84Brjp5EscJ9Jgy2GhwZ6ODZWX/GoU&#10;VKdx/rYZz1++WGWvyQe2q7O9K/X0OL1vQXia/H/4r33SCpZJAr9nwhGQ+x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fIvm/xQAAANwAAAAPAAAAAAAAAAAAAAAAAJgCAABkcnMv&#10;ZG93bnJldi54bWxQSwUGAAAAAAQABAD1AAAAigMAAAAA&#10;" stroked="f">
                      <v:textbox>
                        <w:txbxContent>
                          <w:p w:rsidR="005B2455" w:rsidRDefault="005B2455">
                            <w:r>
                              <w:t>Robot spins a lot on this map, likely due to field strength being too high for this map.</w:t>
                            </w:r>
                          </w:p>
                        </w:txbxContent>
                      </v:textbox>
                    </v:shape>
                  </v:group>
                  <v:shape id="Straight Arrow Connector 368" o:spid="_x0000_s1131" type="#_x0000_t32" style="position:absolute;left:39970;top:4918;width:4153;height:381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fjF8cAAAADcAAAADwAAAGRycy9kb3ducmV2LnhtbERPy4rCMBTdD/gP4QruxtRxqLUaxREE&#10;Fy7G1/7SXNtic1OSaOvfm8XALA/nvVz3phFPcr62rGAyTkAQF1bXXCq4nHefGQgfkDU2lknBizys&#10;V4OPJebadnyk5ymUIoawz1FBFUKbS+mLigz6sW2JI3ezzmCI0JVSO+xiuGnkV5Kk0mDNsaHClrYV&#10;FffTwyi4z6lNMrn7SX8PnZt+Xw+TfpYpNRr2mwWIQH34F/+591rBNI1r45l4BOTqDQ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O34xfHAAAAA3AAAAA8AAAAAAAAAAAAAAAAA&#10;oQIAAGRycy9kb3ducmV2LnhtbFBLBQYAAAAABAAEAPkAAACOAwAAAAA=&#10;" strokecolor="#c00000">
                    <v:stroke endarrow="open"/>
                  </v:shape>
                  <v:shape id="Text Box 2" o:spid="_x0000_s1132" type="#_x0000_t202" style="position:absolute;left:39970;width:27286;height:491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r1tzcUA&#10;AADcAAAADwAAAGRycy9kb3ducmV2LnhtbESP3WrCQBSE7wt9h+UUelPMxlqjiW5CK7R4688DHLPH&#10;JJg9G7KriW/fLRS8HGbmG2ZdjKYVN+pdY1nBNIpBEJdWN1wpOB6+J0sQziNrbC2Tgjs5KPLnpzVm&#10;2g68o9veVyJA2GWooPa+y6R0ZU0GXWQ74uCdbW/QB9lXUvc4BLhp5XscJ9Jgw2Ghxo42NZWX/dUo&#10;OG+Ht3k6nH78cbH7SL6wWZzsXanXl/FzBcLT6B/h//ZWK5glKfydCUdA5r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uvW3NxQAAANwAAAAPAAAAAAAAAAAAAAAAAJgCAABkcnMv&#10;ZG93bnJldi54bWxQSwUGAAAAAAQABAD1AAAAigMAAAAA&#10;" stroked="f">
                    <v:textbox>
                      <w:txbxContent>
                        <w:p w:rsidR="005B2455" w:rsidRDefault="005B2455" w:rsidP="00E453B8">
                          <w:r>
                            <w:t>Edge Following performs well to help robot navigate difficult corner</w:t>
                          </w:r>
                        </w:p>
                      </w:txbxContent>
                    </v:textbox>
                  </v:shape>
                </v:group>
                <v:shape id="Text Box 2" o:spid="_x0000_s1133" type="#_x0000_t202" style="position:absolute;left:2286;top:31865;width:27285;height:491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RL3FsMA&#10;AADcAAAADwAAAGRycy9kb3ducmV2LnhtbESP0YrCMBRE3wX/IVxhX2RNdV27VqO4C4qvdf2Aa3Nt&#10;i81NaaKtf28EwcdhZs4wy3VnKnGjxpWWFYxHEQjizOqScwXH/+3nDwjnkTVWlknBnRysV/3eEhNt&#10;W07pdvC5CBB2CSoovK8TKV1WkEE3sjVx8M62MeiDbHKpG2wD3FRyEkUzabDksFBgTX8FZZfD1Sg4&#10;79vh97w97fwxTqezXyzjk70r9THoNgsQnjr/Dr/ae63gKx7D80w4AnL1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1RL3FsMAAADcAAAADwAAAAAAAAAAAAAAAACYAgAAZHJzL2Rv&#10;d25yZXYueG1sUEsFBgAAAAAEAAQA9QAAAIgDAAAAAA==&#10;" stroked="f">
                  <v:textbox>
                    <w:txbxContent>
                      <w:p w:rsidR="005B2455" w:rsidRDefault="005B2455" w:rsidP="00E453B8">
                        <w:r>
                          <w:t>Map is visibly very accurate, small amount of noise in highlighted areas.</w:t>
                        </w:r>
                      </w:p>
                    </w:txbxContent>
                  </v:textbox>
                </v:shape>
                <v:shape id="Straight Arrow Connector 372" o:spid="_x0000_s1134" type="#_x0000_t32" style="position:absolute;left:13023;top:23206;width:628;height:9480;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clkxsMAAADcAAAADwAAAGRycy9kb3ducmV2LnhtbESPT4vCMBTE74LfITzBm6bqorUaxRWE&#10;PXhY/90fzbMtNi8lydrut98Iwh6HmfkNs952phZPcr6yrGAyTkAQ51ZXXCi4Xg6jFIQPyBpry6Tg&#10;lzxsN/3eGjNtWz7R8xwKESHsM1RQhtBkUvq8JIN+bBvi6N2tMxiidIXUDtsIN7WcJslcGqw4LpTY&#10;0L6k/HH+MQoeS2qSVB4+59/H1s0+bsdJt0iVGg663QpEoC78h9/tL61gtpjC60w8AnLzB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AnJZMbDAAAA3AAAAA8AAAAAAAAAAAAA&#10;AAAAoQIAAGRycy9kb3ducmV2LnhtbFBLBQYAAAAABAAEAPkAAACRAwAAAAA=&#10;" strokecolor="#c00000">
                  <v:stroke endarrow="open"/>
                </v:shape>
                <v:shape id="Straight Arrow Connector 373" o:spid="_x0000_s1135" type="#_x0000_t32" style="position:absolute;left:7204;top:18080;width:1314;height:1425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oXBXcQAAADcAAAADwAAAGRycy9kb3ducmV2LnhtbESPT2vCQBTE74V+h+UVeqsbGzFpdJVa&#10;EDx48F/vj+wzCWbfht3VpN++Kwgeh5n5DTNfDqYVN3K+saxgPEpAEJdWN1wpOB3XHzkIH5A1tpZJ&#10;wR95WC5eX+ZYaNvznm6HUIkIYV+ggjqErpDSlzUZ9CPbEUfvbJ3BEKWrpHbYR7hp5WeSTKXBhuNC&#10;jR391FReDlej4PJFXZLL9Wq62/Yunfxux0OWK/X+NnzPQAQawjP8aG+0gjRL4X4mHgG5+A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mhcFdxAAAANwAAAAPAAAAAAAAAAAA&#10;AAAAAKECAABkcnMvZG93bnJldi54bWxQSwUGAAAAAAQABAD5AAAAkgMAAAAA&#10;" strokecolor="#c00000">
                  <v:stroke endarrow="open"/>
                </v:shape>
                <v:shape id="Straight Arrow Connector 374" o:spid="_x0000_s1136" type="#_x0000_t32" style="position:absolute;left:16971;top:21890;width:1245;height:1079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WxZKcQAAADcAAAADwAAAGRycy9kb3ducmV2LnhtbESPzYvCMBTE78L+D+EJ3jT1A+1Wo6wL&#10;ggcPfuzeH83btti8lCRr639vBMHjMDO/YVabztTiRs5XlhWMRwkI4tzqigsFP5fdMAXhA7LG2jIp&#10;uJOHzfqjt8JM25ZPdDuHQkQI+wwVlCE0mZQ+L8mgH9mGOHp/1hkMUbpCaodthJtaTpJkLg1WHBdK&#10;bOi7pPx6/jcKrp/UJKncbefHQ+ums9/DuFukSg363dcSRKAuvMOv9l4rmC5m8DwTj4BcP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pbFkpxAAAANwAAAAPAAAAAAAAAAAA&#10;AAAAAKECAABkcnMvZG93bnJldi54bWxQSwUGAAAAAAQABAD5AAAAkgMAAAAA&#10;" strokecolor="#c00000">
                  <v:stroke endarrow="open"/>
                </v:shape>
              </v:group>
            </w:pict>
          </mc:Fallback>
        </mc:AlternateContent>
      </w:r>
    </w:p>
    <w:p w:rsidR="001742A1" w:rsidRDefault="001742A1" w:rsidP="001742A1"/>
    <w:p w:rsidR="001742A1" w:rsidRDefault="001742A1" w:rsidP="001742A1"/>
    <w:p w:rsidR="001742A1" w:rsidRDefault="001742A1" w:rsidP="001742A1"/>
    <w:p w:rsidR="001742A1" w:rsidRDefault="001742A1" w:rsidP="001742A1"/>
    <w:p w:rsidR="001742A1" w:rsidRPr="001742A1" w:rsidRDefault="001742A1" w:rsidP="001742A1"/>
    <w:p w:rsidR="001742A1" w:rsidRDefault="001742A1" w:rsidP="001742A1"/>
    <w:p w:rsidR="001742A1" w:rsidRDefault="001742A1" w:rsidP="001742A1"/>
    <w:p w:rsidR="001742A1" w:rsidRDefault="001742A1" w:rsidP="001742A1"/>
    <w:p w:rsidR="001742A1" w:rsidRDefault="001742A1" w:rsidP="001742A1"/>
    <w:p w:rsidR="001742A1" w:rsidRDefault="001742A1" w:rsidP="001742A1"/>
    <w:p w:rsidR="001742A1" w:rsidRDefault="001742A1" w:rsidP="001742A1"/>
    <w:p w:rsidR="001742A1" w:rsidRDefault="001742A1" w:rsidP="001742A1"/>
    <w:p w:rsidR="001742A1" w:rsidRDefault="001742A1" w:rsidP="001742A1"/>
    <w:p w:rsidR="001742A1" w:rsidRDefault="001742A1" w:rsidP="001742A1"/>
    <w:p w:rsidR="001742A1" w:rsidRDefault="001742A1" w:rsidP="001742A1"/>
    <w:p w:rsidR="001742A1" w:rsidRDefault="001742A1" w:rsidP="001742A1"/>
    <w:p w:rsidR="001742A1" w:rsidRDefault="001742A1" w:rsidP="001742A1"/>
    <w:p w:rsidR="001742A1" w:rsidRDefault="001742A1" w:rsidP="001742A1"/>
    <w:p w:rsidR="001742A1" w:rsidRDefault="001742A1" w:rsidP="001742A1"/>
    <w:p w:rsidR="001742A1" w:rsidRDefault="001742A1" w:rsidP="001742A1"/>
    <w:p w:rsidR="001742A1" w:rsidRPr="001742A1" w:rsidRDefault="001742A1" w:rsidP="001742A1"/>
    <w:p w:rsidR="00CF7888" w:rsidRDefault="004A10EF" w:rsidP="004C55A2">
      <w:pPr>
        <w:pStyle w:val="Heading2"/>
        <w:spacing w:before="0" w:after="40"/>
      </w:pPr>
      <w:bookmarkStart w:id="69" w:name="_Toc444175180"/>
      <w:r>
        <w:t>Obstacle Avoidance:</w:t>
      </w:r>
      <w:bookmarkEnd w:id="69"/>
    </w:p>
    <w:p w:rsidR="00BB1161" w:rsidRDefault="00854A36" w:rsidP="005B2455">
      <w:r>
        <w:rPr>
          <w:noProof/>
          <w:lang w:eastAsia="en-GB"/>
        </w:rPr>
        <mc:AlternateContent>
          <mc:Choice Requires="wpg">
            <w:drawing>
              <wp:anchor distT="0" distB="0" distL="114300" distR="114300" simplePos="0" relativeHeight="252079616" behindDoc="0" locked="0" layoutInCell="1" allowOverlap="1">
                <wp:simplePos x="0" y="0"/>
                <wp:positionH relativeFrom="column">
                  <wp:posOffset>-1905</wp:posOffset>
                </wp:positionH>
                <wp:positionV relativeFrom="paragraph">
                  <wp:posOffset>318770</wp:posOffset>
                </wp:positionV>
                <wp:extent cx="3826510" cy="2544445"/>
                <wp:effectExtent l="0" t="0" r="2540" b="8255"/>
                <wp:wrapSquare wrapText="bothSides"/>
                <wp:docPr id="308" name="Group 308"/>
                <wp:cNvGraphicFramePr/>
                <a:graphic xmlns:a="http://schemas.openxmlformats.org/drawingml/2006/main">
                  <a:graphicData uri="http://schemas.microsoft.com/office/word/2010/wordprocessingGroup">
                    <wpg:wgp>
                      <wpg:cNvGrpSpPr/>
                      <wpg:grpSpPr>
                        <a:xfrm>
                          <a:off x="0" y="0"/>
                          <a:ext cx="3826510" cy="2544445"/>
                          <a:chOff x="0" y="0"/>
                          <a:chExt cx="3826510" cy="2544445"/>
                        </a:xfrm>
                      </wpg:grpSpPr>
                      <pic:pic xmlns:pic="http://schemas.openxmlformats.org/drawingml/2006/picture">
                        <pic:nvPicPr>
                          <pic:cNvPr id="90" name="Picture 90"/>
                          <pic:cNvPicPr>
                            <a:picLocks noChangeAspect="1"/>
                          </pic:cNvPicPr>
                        </pic:nvPicPr>
                        <pic:blipFill rotWithShape="1">
                          <a:blip r:embed="rId57" cstate="print">
                            <a:extLst>
                              <a:ext uri="{28A0092B-C50C-407E-A947-70E740481C1C}">
                                <a14:useLocalDpi xmlns:a14="http://schemas.microsoft.com/office/drawing/2010/main" val="0"/>
                              </a:ext>
                            </a:extLst>
                          </a:blip>
                          <a:srcRect r="42821" b="40285"/>
                          <a:stretch/>
                        </pic:blipFill>
                        <pic:spPr bwMode="auto">
                          <a:xfrm>
                            <a:off x="0" y="0"/>
                            <a:ext cx="3825240" cy="2247900"/>
                          </a:xfrm>
                          <a:prstGeom prst="rect">
                            <a:avLst/>
                          </a:prstGeom>
                          <a:ln>
                            <a:noFill/>
                          </a:ln>
                          <a:extLst>
                            <a:ext uri="{53640926-AAD7-44D8-BBD7-CCE9431645EC}">
                              <a14:shadowObscured xmlns:a14="http://schemas.microsoft.com/office/drawing/2010/main"/>
                            </a:ext>
                          </a:extLst>
                        </pic:spPr>
                      </pic:pic>
                      <wps:wsp>
                        <wps:cNvPr id="306" name="Text Box 306"/>
                        <wps:cNvSpPr txBox="1"/>
                        <wps:spPr>
                          <a:xfrm>
                            <a:off x="0" y="2308860"/>
                            <a:ext cx="3826510" cy="235585"/>
                          </a:xfrm>
                          <a:prstGeom prst="rect">
                            <a:avLst/>
                          </a:prstGeom>
                          <a:solidFill>
                            <a:prstClr val="white"/>
                          </a:solidFill>
                          <a:ln>
                            <a:noFill/>
                          </a:ln>
                          <a:effectLst/>
                        </wps:spPr>
                        <wps:txbx>
                          <w:txbxContent>
                            <w:p w:rsidR="00854A36" w:rsidRPr="00854A36" w:rsidRDefault="00854A36" w:rsidP="00854A36">
                              <w:pPr>
                                <w:pStyle w:val="Caption"/>
                                <w:jc w:val="center"/>
                                <w:rPr>
                                  <w:noProof/>
                                  <w:sz w:val="14"/>
                                </w:rPr>
                              </w:pPr>
                              <w:r w:rsidRPr="00854A36">
                                <w:rPr>
                                  <w:sz w:val="14"/>
                                </w:rPr>
                                <w:t xml:space="preserve">Figure </w:t>
                              </w:r>
                              <w:r w:rsidRPr="00854A36">
                                <w:rPr>
                                  <w:sz w:val="14"/>
                                </w:rPr>
                                <w:fldChar w:fldCharType="begin"/>
                              </w:r>
                              <w:r w:rsidRPr="00854A36">
                                <w:rPr>
                                  <w:sz w:val="14"/>
                                </w:rPr>
                                <w:instrText xml:space="preserve"> SEQ Figure \* ARABIC </w:instrText>
                              </w:r>
                              <w:r w:rsidRPr="00854A36">
                                <w:rPr>
                                  <w:sz w:val="14"/>
                                </w:rPr>
                                <w:fldChar w:fldCharType="separate"/>
                              </w:r>
                              <w:r w:rsidRPr="00854A36">
                                <w:rPr>
                                  <w:noProof/>
                                  <w:sz w:val="14"/>
                                </w:rPr>
                                <w:t>11</w:t>
                              </w:r>
                              <w:r w:rsidRPr="00854A36">
                                <w:rPr>
                                  <w:sz w:val="14"/>
                                </w:rPr>
                                <w:fldChar w:fldCharType="end"/>
                              </w:r>
                              <w:r w:rsidRPr="00854A36">
                                <w:rPr>
                                  <w:sz w:val="14"/>
                                </w:rPr>
                                <w:t>- Robot's distance from obstacl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308" o:spid="_x0000_s1137" style="position:absolute;margin-left:-.15pt;margin-top:25.1pt;width:301.3pt;height:200.35pt;z-index:252079616" coordsize="38265,2544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">
                <v:shape id="Picture 90" o:spid="_x0000_s1138" type="#_x0000_t75" style="position:absolute;width:38252;height:2247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V7cW6/AAAA2wAAAA8AAABkcnMvZG93bnJldi54bWxET8uKwjAU3Qv+Q7gDs9N0HBCtpmUQBHUj&#10;PjbuLs2dtNjchCbazt9PFoLLw3mvy8G24kldaBwr+JpmIIgrpxs2Cq6X7WQBIkRkja1jUvBHAcpi&#10;PFpjrl3PJ3qeoxEphEOOCuoYfS5lqGqyGKbOEyfu13UWY4KdkbrDPoXbVs6ybC4tNpwaavS0qam6&#10;nx9WwW2/PMrdcD8YG5w3/WG/qb69Up8fw88KRKQhvsUv904rWKb16Uv6AbL4Bw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CFe3FuvwAAANsAAAAPAAAAAAAAAAAAAAAAAJ8CAABk&#10;cnMvZG93bnJldi54bWxQSwUGAAAAAAQABAD3AAAAiwMAAAAA&#10;">
                  <v:imagedata r:id="rId58" o:title="" cropbottom="26401f" cropright="28063f"/>
                  <v:path arrowok="t"/>
                </v:shape>
                <v:shape id="Text Box 306" o:spid="_x0000_s1139" type="#_x0000_t202" style="position:absolute;top:23088;width:38265;height:23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td6eMYA&#10;AADcAAAADwAAAGRycy9kb3ducmV2LnhtbESPQWsCMRSE70L/Q3iFXqRmq7KUrVFEKrRepFsvvT02&#10;z822m5clyer23xtB8DjMzDfMYjXYVpzIh8axgpdJBoK4crrhWsHhe/v8CiJEZI2tY1LwTwFWy4fR&#10;AgvtzvxFpzLWIkE4FKjAxNgVUobKkMUwcR1x8o7OW4xJ+lpqj+cEt62cZlkuLTacFgx2tDFU/ZW9&#10;VbCf/+zNuD++79bzmf889Jv8ty6Venoc1m8gIg3xHr61P7SCWZbD9Uw6AnJ5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3td6eMYAAADcAAAADwAAAAAAAAAAAAAAAACYAgAAZHJz&#10;L2Rvd25yZXYueG1sUEsFBgAAAAAEAAQA9QAAAIsDAAAAAA==&#10;" stroked="f">
                  <v:textbox style="mso-fit-shape-to-text:t" inset="0,0,0,0">
                    <w:txbxContent>
                      <w:p w:rsidR="00854A36" w:rsidRPr="00854A36" w:rsidRDefault="00854A36" w:rsidP="00854A36">
                        <w:pPr>
                          <w:pStyle w:val="Caption"/>
                          <w:jc w:val="center"/>
                          <w:rPr>
                            <w:noProof/>
                            <w:sz w:val="14"/>
                          </w:rPr>
                        </w:pPr>
                        <w:r w:rsidRPr="00854A36">
                          <w:rPr>
                            <w:sz w:val="14"/>
                          </w:rPr>
                          <w:t xml:space="preserve">Figure </w:t>
                        </w:r>
                        <w:r w:rsidRPr="00854A36">
                          <w:rPr>
                            <w:sz w:val="14"/>
                          </w:rPr>
                          <w:fldChar w:fldCharType="begin"/>
                        </w:r>
                        <w:r w:rsidRPr="00854A36">
                          <w:rPr>
                            <w:sz w:val="14"/>
                          </w:rPr>
                          <w:instrText xml:space="preserve"> SEQ Figure \* ARABIC </w:instrText>
                        </w:r>
                        <w:r w:rsidRPr="00854A36">
                          <w:rPr>
                            <w:sz w:val="14"/>
                          </w:rPr>
                          <w:fldChar w:fldCharType="separate"/>
                        </w:r>
                        <w:r w:rsidRPr="00854A36">
                          <w:rPr>
                            <w:noProof/>
                            <w:sz w:val="14"/>
                          </w:rPr>
                          <w:t>11</w:t>
                        </w:r>
                        <w:r w:rsidRPr="00854A36">
                          <w:rPr>
                            <w:sz w:val="14"/>
                          </w:rPr>
                          <w:fldChar w:fldCharType="end"/>
                        </w:r>
                        <w:r w:rsidRPr="00854A36">
                          <w:rPr>
                            <w:sz w:val="14"/>
                          </w:rPr>
                          <w:t>- Robot's distance from obstacles</w:t>
                        </w:r>
                      </w:p>
                    </w:txbxContent>
                  </v:textbox>
                </v:shape>
                <w10:wrap type="square"/>
              </v:group>
            </w:pict>
          </mc:Fallback>
        </mc:AlternateContent>
      </w:r>
    </w:p>
    <w:p w:rsidR="005B2455" w:rsidRDefault="005B2455" w:rsidP="005B2455"/>
    <w:p w:rsidR="00BB1161" w:rsidRDefault="00BB1161" w:rsidP="005B2455"/>
    <w:p w:rsidR="00BB1161" w:rsidRDefault="00BB1161" w:rsidP="005B2455"/>
    <w:p w:rsidR="00BB1161" w:rsidRDefault="00BB1161" w:rsidP="005B2455"/>
    <w:p w:rsidR="00BB1161" w:rsidRDefault="00BB1161" w:rsidP="005B2455"/>
    <w:p w:rsidR="00BB1161" w:rsidRDefault="00BB1161" w:rsidP="005B2455"/>
    <w:p w:rsidR="00BB1161" w:rsidRDefault="00BB1161" w:rsidP="005B2455"/>
    <w:p w:rsidR="00BB1161" w:rsidRDefault="00BB1161" w:rsidP="005B2455"/>
    <w:p w:rsidR="005B2455" w:rsidRPr="005B2455" w:rsidRDefault="00C45955" w:rsidP="005B2455">
      <w:r>
        <w:t xml:space="preserve">If the robot detected an obstacle closer than 300mm, it outputted the distance to the console. </w:t>
      </w:r>
      <w:r w:rsidR="00BB1161">
        <w:t>The robot only came closer than 300mm once, when it approached a section of the map that strictly speaking was too narrow for it to pass through safely. The robot came within the 250mm boundary defined by the brief in turning away from that narrow section of the map.</w:t>
      </w:r>
    </w:p>
    <w:p w:rsidR="00CF7888" w:rsidRDefault="00ED1EB0" w:rsidP="004C55A2">
      <w:pPr>
        <w:spacing w:after="40"/>
      </w:pPr>
      <w:r>
        <w:rPr>
          <w:noProof/>
          <w:lang w:eastAsia="en-GB"/>
        </w:rPr>
        <mc:AlternateContent>
          <mc:Choice Requires="wpg">
            <w:drawing>
              <wp:anchor distT="0" distB="0" distL="114300" distR="114300" simplePos="0" relativeHeight="252025344" behindDoc="0" locked="0" layoutInCell="1" allowOverlap="1">
                <wp:simplePos x="0" y="0"/>
                <wp:positionH relativeFrom="column">
                  <wp:posOffset>1905</wp:posOffset>
                </wp:positionH>
                <wp:positionV relativeFrom="paragraph">
                  <wp:posOffset>120650</wp:posOffset>
                </wp:positionV>
                <wp:extent cx="3878580" cy="5112385"/>
                <wp:effectExtent l="0" t="0" r="7620" b="0"/>
                <wp:wrapSquare wrapText="bothSides"/>
                <wp:docPr id="361" name="Group 361"/>
                <wp:cNvGraphicFramePr/>
                <a:graphic xmlns:a="http://schemas.openxmlformats.org/drawingml/2006/main">
                  <a:graphicData uri="http://schemas.microsoft.com/office/word/2010/wordprocessingGroup">
                    <wpg:wgp>
                      <wpg:cNvGrpSpPr/>
                      <wpg:grpSpPr>
                        <a:xfrm>
                          <a:off x="0" y="0"/>
                          <a:ext cx="3878580" cy="5112385"/>
                          <a:chOff x="0" y="0"/>
                          <a:chExt cx="3878580" cy="5112385"/>
                        </a:xfrm>
                      </wpg:grpSpPr>
                      <wpg:grpSp>
                        <wpg:cNvPr id="326" name="Group 326"/>
                        <wpg:cNvGrpSpPr/>
                        <wpg:grpSpPr>
                          <a:xfrm>
                            <a:off x="0" y="2400300"/>
                            <a:ext cx="3878580" cy="2712085"/>
                            <a:chOff x="0" y="0"/>
                            <a:chExt cx="4039870" cy="2788285"/>
                          </a:xfrm>
                        </wpg:grpSpPr>
                        <pic:pic xmlns:pic="http://schemas.openxmlformats.org/drawingml/2006/picture">
                          <pic:nvPicPr>
                            <pic:cNvPr id="60" name="Picture 60"/>
                            <pic:cNvPicPr>
                              <a:picLocks noChangeAspect="1"/>
                            </pic:cNvPicPr>
                          </pic:nvPicPr>
                          <pic:blipFill>
                            <a:blip r:embed="rId59">
                              <a:extLst>
                                <a:ext uri="{28A0092B-C50C-407E-A947-70E740481C1C}">
                                  <a14:useLocalDpi xmlns:a14="http://schemas.microsoft.com/office/drawing/2010/main" val="0"/>
                                </a:ext>
                              </a:extLst>
                            </a:blip>
                            <a:srcRect l="17987" t="17366" r="20468" b="47522"/>
                            <a:stretch>
                              <a:fillRect/>
                            </a:stretch>
                          </pic:blipFill>
                          <pic:spPr bwMode="auto">
                            <a:xfrm>
                              <a:off x="0" y="0"/>
                              <a:ext cx="4038600" cy="2499360"/>
                            </a:xfrm>
                            <a:prstGeom prst="rect">
                              <a:avLst/>
                            </a:prstGeom>
                            <a:noFill/>
                            <a:ln>
                              <a:noFill/>
                            </a:ln>
                            <a:effectLst/>
                          </pic:spPr>
                        </pic:pic>
                        <wps:wsp>
                          <wps:cNvPr id="325" name="Text Box 325"/>
                          <wps:cNvSpPr txBox="1"/>
                          <wps:spPr>
                            <a:xfrm>
                              <a:off x="0" y="2552700"/>
                              <a:ext cx="4039870" cy="235585"/>
                            </a:xfrm>
                            <a:prstGeom prst="rect">
                              <a:avLst/>
                            </a:prstGeom>
                            <a:solidFill>
                              <a:prstClr val="white"/>
                            </a:solidFill>
                            <a:ln>
                              <a:noFill/>
                            </a:ln>
                            <a:effectLst/>
                          </wps:spPr>
                          <wps:txbx>
                            <w:txbxContent>
                              <w:p w:rsidR="005B2455" w:rsidRPr="00B45513" w:rsidRDefault="005B2455" w:rsidP="00B45513">
                                <w:pPr>
                                  <w:pStyle w:val="Caption"/>
                                  <w:jc w:val="center"/>
                                  <w:rPr>
                                    <w:noProof/>
                                    <w:sz w:val="20"/>
                                    <w:szCs w:val="24"/>
                                  </w:rPr>
                                </w:pPr>
                                <w:r w:rsidRPr="00B45513">
                                  <w:rPr>
                                    <w:sz w:val="14"/>
                                  </w:rPr>
                                  <w:t xml:space="preserve">Figure </w:t>
                                </w:r>
                                <w:r w:rsidRPr="00B45513">
                                  <w:rPr>
                                    <w:sz w:val="14"/>
                                  </w:rPr>
                                  <w:fldChar w:fldCharType="begin"/>
                                </w:r>
                                <w:r w:rsidRPr="00B45513">
                                  <w:rPr>
                                    <w:sz w:val="14"/>
                                  </w:rPr>
                                  <w:instrText xml:space="preserve"> SEQ Figure \* ARABIC </w:instrText>
                                </w:r>
                                <w:r w:rsidRPr="00B45513">
                                  <w:rPr>
                                    <w:sz w:val="14"/>
                                  </w:rPr>
                                  <w:fldChar w:fldCharType="separate"/>
                                </w:r>
                                <w:r w:rsidR="00854A36">
                                  <w:rPr>
                                    <w:noProof/>
                                    <w:sz w:val="14"/>
                                  </w:rPr>
                                  <w:t>13</w:t>
                                </w:r>
                                <w:r w:rsidRPr="00B45513">
                                  <w:rPr>
                                    <w:sz w:val="14"/>
                                  </w:rPr>
                                  <w:fldChar w:fldCharType="end"/>
                                </w:r>
                                <w:r w:rsidRPr="00B45513">
                                  <w:rPr>
                                    <w:sz w:val="14"/>
                                  </w:rPr>
                                  <w:t>- Evidence of Obstacle Field not providing enough force on the robo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grpSp>
                      <wpg:grpSp>
                        <wpg:cNvPr id="328" name="Group 328"/>
                        <wpg:cNvGrpSpPr/>
                        <wpg:grpSpPr>
                          <a:xfrm>
                            <a:off x="0" y="0"/>
                            <a:ext cx="3817620" cy="2453005"/>
                            <a:chOff x="0" y="0"/>
                            <a:chExt cx="3817620" cy="2453005"/>
                          </a:xfrm>
                        </wpg:grpSpPr>
                        <pic:pic xmlns:pic="http://schemas.openxmlformats.org/drawingml/2006/picture">
                          <pic:nvPicPr>
                            <pic:cNvPr id="56" name="Picture 56"/>
                            <pic:cNvPicPr>
                              <a:picLocks noChangeAspect="1"/>
                            </pic:cNvPicPr>
                          </pic:nvPicPr>
                          <pic:blipFill rotWithShape="1">
                            <a:blip r:embed="rId60">
                              <a:extLst>
                                <a:ext uri="{28A0092B-C50C-407E-A947-70E740481C1C}">
                                  <a14:useLocalDpi xmlns:a14="http://schemas.microsoft.com/office/drawing/2010/main" val="0"/>
                                </a:ext>
                              </a:extLst>
                            </a:blip>
                            <a:srcRect l="9964" t="9287" r="9403" b="48168"/>
                            <a:stretch/>
                          </pic:blipFill>
                          <pic:spPr bwMode="auto">
                            <a:xfrm>
                              <a:off x="0" y="0"/>
                              <a:ext cx="3817620" cy="2156460"/>
                            </a:xfrm>
                            <a:prstGeom prst="rect">
                              <a:avLst/>
                            </a:prstGeom>
                            <a:noFill/>
                            <a:ln>
                              <a:noFill/>
                            </a:ln>
                            <a:effectLst/>
                            <a:extLst>
                              <a:ext uri="{53640926-AAD7-44D8-BBD7-CCE9431645EC}">
                                <a14:shadowObscured xmlns:a14="http://schemas.microsoft.com/office/drawing/2010/main"/>
                              </a:ext>
                            </a:extLst>
                          </pic:spPr>
                        </pic:pic>
                        <wps:wsp>
                          <wps:cNvPr id="327" name="Text Box 327"/>
                          <wps:cNvSpPr txBox="1"/>
                          <wps:spPr>
                            <a:xfrm>
                              <a:off x="0" y="2217420"/>
                              <a:ext cx="3815080" cy="235585"/>
                            </a:xfrm>
                            <a:prstGeom prst="rect">
                              <a:avLst/>
                            </a:prstGeom>
                            <a:solidFill>
                              <a:prstClr val="white"/>
                            </a:solidFill>
                            <a:ln>
                              <a:noFill/>
                            </a:ln>
                            <a:effectLst/>
                          </wps:spPr>
                          <wps:txbx>
                            <w:txbxContent>
                              <w:p w:rsidR="005B2455" w:rsidRPr="00B45513" w:rsidRDefault="005B2455" w:rsidP="00B45513">
                                <w:pPr>
                                  <w:pStyle w:val="Caption"/>
                                  <w:jc w:val="center"/>
                                  <w:rPr>
                                    <w:noProof/>
                                    <w:sz w:val="20"/>
                                    <w:szCs w:val="24"/>
                                  </w:rPr>
                                </w:pPr>
                                <w:r w:rsidRPr="00B45513">
                                  <w:rPr>
                                    <w:sz w:val="14"/>
                                  </w:rPr>
                                  <w:t xml:space="preserve">Figure </w:t>
                                </w:r>
                                <w:r w:rsidRPr="00B45513">
                                  <w:rPr>
                                    <w:sz w:val="14"/>
                                  </w:rPr>
                                  <w:fldChar w:fldCharType="begin"/>
                                </w:r>
                                <w:r w:rsidRPr="00B45513">
                                  <w:rPr>
                                    <w:sz w:val="14"/>
                                  </w:rPr>
                                  <w:instrText xml:space="preserve"> SEQ Figure \* ARABIC </w:instrText>
                                </w:r>
                                <w:r w:rsidRPr="00B45513">
                                  <w:rPr>
                                    <w:sz w:val="14"/>
                                  </w:rPr>
                                  <w:fldChar w:fldCharType="separate"/>
                                </w:r>
                                <w:r w:rsidR="00854A36">
                                  <w:rPr>
                                    <w:noProof/>
                                    <w:sz w:val="14"/>
                                  </w:rPr>
                                  <w:t>13</w:t>
                                </w:r>
                                <w:r w:rsidRPr="00B45513">
                                  <w:rPr>
                                    <w:sz w:val="14"/>
                                  </w:rPr>
                                  <w:fldChar w:fldCharType="end"/>
                                </w:r>
                                <w:r w:rsidRPr="00B45513">
                                  <w:rPr>
                                    <w:sz w:val="14"/>
                                  </w:rPr>
                                  <w:t>- Example of final resulting obstacle avoidance behaviou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wgp>
                  </a:graphicData>
                </a:graphic>
              </wp:anchor>
            </w:drawing>
          </mc:Choice>
          <mc:Fallback>
            <w:pict>
              <v:group id="Group 361" o:spid="_x0000_s1140" style="position:absolute;margin-left:.15pt;margin-top:9.5pt;width:305.4pt;height:402.55pt;z-index:252025344" coordsize="38785,5112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">
                <v:group id="Group 326" o:spid="_x0000_s1141" style="position:absolute;top:24003;width:38785;height:27120" coordsize="40398,2788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TRCVMsQAAADcAAAA&#10;DwAAAAAAAAAAAAAAAACqAgAAZHJzL2Rvd25yZXYueG1sUEsFBgAAAAAEAAQA+gAAAJsDAAAAAA==&#10;">
                  <v:shape id="Picture 60" o:spid="_x0000_s1142" type="#_x0000_t75" style="position:absolute;width:40386;height:2499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P01QTCAAAA2wAAAA8AAABkcnMvZG93bnJldi54bWxET8tqwkAU3Qv9h+EW3NWJoqmmjlJ8oN35&#10;gtLdJXObhGbuhJnRxL93FgWXh/OeLztTixs5X1lWMBwkIIhzqysuFFzO27cpCB+QNdaWScGdPCwX&#10;L705Ztq2fKTbKRQihrDPUEEZQpNJ6fOSDPqBbYgj92udwRChK6R22MZwU8tRkqTSYMWxocSGViXl&#10;f6erUfB+/bGVG359t5PxYTrbjdaHTbpWqv/afX6ACNSFp/jfvdcK0rg+fok/QC4e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D9NUEwgAAANsAAAAPAAAAAAAAAAAAAAAAAJ8C&#10;AABkcnMvZG93bnJldi54bWxQSwUGAAAAAAQABAD3AAAAjgMAAAAA&#10;">
                    <v:imagedata r:id="rId61" o:title="" croptop="11381f" cropbottom="31144f" cropleft="11788f" cropright="13414f"/>
                    <v:path arrowok="t"/>
                  </v:shape>
                  <v:shape id="Text Box 325" o:spid="_x0000_s1143" type="#_x0000_t202" style="position:absolute;top:25527;width:40398;height:235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2EnEsUA&#10;AADcAAAADwAAAGRycy9kb3ducmV2LnhtbESPT4vCMBTE7wt+h/CEvSyabmVFqlFcXWEP68E/eH40&#10;z7bYvJQk2vrtN4LgcZiZ3zCzRWdqcSPnK8sKPocJCOLc6ooLBcfDZjAB4QOyxtoyKbiTh8W89zbD&#10;TNuWd3Tbh0JECPsMFZQhNJmUPi/JoB/ahjh6Z+sMhihdIbXDNsJNLdMkGUuDFceFEhtalZRf9lej&#10;YLx213bHq4/18ecPt02Rnr7vJ6Xe+91yCiJQF17hZ/tXKxilX/A4E4+AnP8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HYScSxQAAANwAAAAPAAAAAAAAAAAAAAAAAJgCAABkcnMv&#10;ZG93bnJldi54bWxQSwUGAAAAAAQABAD1AAAAigMAAAAA&#10;" stroked="f">
                    <v:textbox inset="0,0,0,0">
                      <w:txbxContent>
                        <w:p w:rsidR="005B2455" w:rsidRPr="00B45513" w:rsidRDefault="005B2455" w:rsidP="00B45513">
                          <w:pPr>
                            <w:pStyle w:val="Caption"/>
                            <w:jc w:val="center"/>
                            <w:rPr>
                              <w:noProof/>
                              <w:sz w:val="20"/>
                              <w:szCs w:val="24"/>
                            </w:rPr>
                          </w:pPr>
                          <w:r w:rsidRPr="00B45513">
                            <w:rPr>
                              <w:sz w:val="14"/>
                            </w:rPr>
                            <w:t xml:space="preserve">Figure </w:t>
                          </w:r>
                          <w:r w:rsidRPr="00B45513">
                            <w:rPr>
                              <w:sz w:val="14"/>
                            </w:rPr>
                            <w:fldChar w:fldCharType="begin"/>
                          </w:r>
                          <w:r w:rsidRPr="00B45513">
                            <w:rPr>
                              <w:sz w:val="14"/>
                            </w:rPr>
                            <w:instrText xml:space="preserve"> SEQ Figure \* ARABIC </w:instrText>
                          </w:r>
                          <w:r w:rsidRPr="00B45513">
                            <w:rPr>
                              <w:sz w:val="14"/>
                            </w:rPr>
                            <w:fldChar w:fldCharType="separate"/>
                          </w:r>
                          <w:r w:rsidR="00854A36">
                            <w:rPr>
                              <w:noProof/>
                              <w:sz w:val="14"/>
                            </w:rPr>
                            <w:t>13</w:t>
                          </w:r>
                          <w:r w:rsidRPr="00B45513">
                            <w:rPr>
                              <w:sz w:val="14"/>
                            </w:rPr>
                            <w:fldChar w:fldCharType="end"/>
                          </w:r>
                          <w:r w:rsidRPr="00B45513">
                            <w:rPr>
                              <w:sz w:val="14"/>
                            </w:rPr>
                            <w:t>- Evidence of Obstacle Field not providing enough force on the robot</w:t>
                          </w:r>
                        </w:p>
                      </w:txbxContent>
                    </v:textbox>
                  </v:shape>
                </v:group>
                <v:group id="Group 328" o:spid="_x0000_s1144" style="position:absolute;width:38176;height:24530" coordsize="38176,2453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Tw6TbwwAAANwAAAAP&#10;AAAAAAAAAAAAAAAAAKoCAABkcnMvZG93bnJldi54bWxQSwUGAAAAAAQABAD6AAAAmgMAAAAA&#10;">
                  <v:shape id="Picture 56" o:spid="_x0000_s1145" type="#_x0000_t75" style="position:absolute;width:38176;height:2156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xPVKbEAAAA2wAAAA8AAABkcnMvZG93bnJldi54bWxEj91qAjEUhO8LvkM4Be80q7T+rEbRgtCL&#10;CrrtAxySs5ulm5NlE3X16ZtCoZfDzHzDrLe9a8SVulB7VjAZZyCItTc1Vwq+Pg+jBYgQkQ02nknB&#10;nQJsN4OnNebG3/hM1yJWIkE45KjAxtjmUgZtyWEY+5Y4eaXvHMYku0qaDm8J7ho5zbKZdFhzWrDY&#10;0psl/V1cnILTPSuOejF/6MfEvlxwGcp9+aHU8LnfrUBE6uN/+K/9bhS8zuD3S/oBcvMD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KxPVKbEAAAA2wAAAA8AAAAAAAAAAAAAAAAA&#10;nwIAAGRycy9kb3ducmV2LnhtbFBLBQYAAAAABAAEAPcAAACQAwAAAAA=&#10;">
                    <v:imagedata r:id="rId62" o:title="" croptop="6086f" cropbottom="31567f" cropleft="6530f" cropright="6162f"/>
                    <v:path arrowok="t"/>
                  </v:shape>
                  <v:shape id="Text Box 327" o:spid="_x0000_s1146" type="#_x0000_t202" style="position:absolute;top:22174;width:38150;height:23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6Dg8YA&#10;AADcAAAADwAAAGRycy9kb3ducmV2LnhtbESPQWsCMRSE70L/Q3iFXqRmq2LLahSRFqoX6dZLb4/N&#10;c7N287IkWd3++0YQPA4z8w2zWPW2EWfyoXas4GWUgSAuna65UnD4/nh+AxEissbGMSn4owCr5cNg&#10;gbl2F/6icxErkSAcclRgYmxzKUNpyGIYuZY4eUfnLcYkfSW1x0uC20aOs2wmLdacFgy2tDFU/had&#10;VbCf/uzNsDu+79bTid8eus3sVBVKPT326zmISH28h2/tT61gMn6F65l0BOTyH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i6Dg8YAAADcAAAADwAAAAAAAAAAAAAAAACYAgAAZHJz&#10;L2Rvd25yZXYueG1sUEsFBgAAAAAEAAQA9QAAAIsDAAAAAA==&#10;" stroked="f">
                    <v:textbox style="mso-fit-shape-to-text:t" inset="0,0,0,0">
                      <w:txbxContent>
                        <w:p w:rsidR="005B2455" w:rsidRPr="00B45513" w:rsidRDefault="005B2455" w:rsidP="00B45513">
                          <w:pPr>
                            <w:pStyle w:val="Caption"/>
                            <w:jc w:val="center"/>
                            <w:rPr>
                              <w:noProof/>
                              <w:sz w:val="20"/>
                              <w:szCs w:val="24"/>
                            </w:rPr>
                          </w:pPr>
                          <w:r w:rsidRPr="00B45513">
                            <w:rPr>
                              <w:sz w:val="14"/>
                            </w:rPr>
                            <w:t xml:space="preserve">Figure </w:t>
                          </w:r>
                          <w:r w:rsidRPr="00B45513">
                            <w:rPr>
                              <w:sz w:val="14"/>
                            </w:rPr>
                            <w:fldChar w:fldCharType="begin"/>
                          </w:r>
                          <w:r w:rsidRPr="00B45513">
                            <w:rPr>
                              <w:sz w:val="14"/>
                            </w:rPr>
                            <w:instrText xml:space="preserve"> SEQ Figure \* ARABIC </w:instrText>
                          </w:r>
                          <w:r w:rsidRPr="00B45513">
                            <w:rPr>
                              <w:sz w:val="14"/>
                            </w:rPr>
                            <w:fldChar w:fldCharType="separate"/>
                          </w:r>
                          <w:r w:rsidR="00854A36">
                            <w:rPr>
                              <w:noProof/>
                              <w:sz w:val="14"/>
                            </w:rPr>
                            <w:t>13</w:t>
                          </w:r>
                          <w:r w:rsidRPr="00B45513">
                            <w:rPr>
                              <w:sz w:val="14"/>
                            </w:rPr>
                            <w:fldChar w:fldCharType="end"/>
                          </w:r>
                          <w:r w:rsidRPr="00B45513">
                            <w:rPr>
                              <w:sz w:val="14"/>
                            </w:rPr>
                            <w:t>- Example of final resulting obstacle avoidance behaviour</w:t>
                          </w:r>
                        </w:p>
                      </w:txbxContent>
                    </v:textbox>
                  </v:shape>
                </v:group>
                <w10:wrap type="square"/>
              </v:group>
            </w:pict>
          </mc:Fallback>
        </mc:AlternateContent>
      </w:r>
    </w:p>
    <w:p w:rsidR="00D26D52" w:rsidRDefault="00D26D52" w:rsidP="004C55A2">
      <w:pPr>
        <w:spacing w:after="40"/>
      </w:pPr>
    </w:p>
    <w:p w:rsidR="00D26D52" w:rsidRDefault="00D26D52" w:rsidP="004C55A2">
      <w:pPr>
        <w:spacing w:after="40"/>
      </w:pPr>
    </w:p>
    <w:p w:rsidR="00D26D52" w:rsidRDefault="00D26D52" w:rsidP="004C55A2">
      <w:pPr>
        <w:spacing w:after="40"/>
      </w:pPr>
    </w:p>
    <w:p w:rsidR="00D26D52" w:rsidRDefault="00D26D52" w:rsidP="004C55A2">
      <w:pPr>
        <w:spacing w:after="40"/>
      </w:pPr>
    </w:p>
    <w:p w:rsidR="00D26D52" w:rsidRDefault="00D26D52" w:rsidP="004C55A2">
      <w:pPr>
        <w:spacing w:after="40"/>
      </w:pPr>
    </w:p>
    <w:p w:rsidR="00D26D52" w:rsidRDefault="00D26D52" w:rsidP="004C55A2">
      <w:pPr>
        <w:spacing w:after="40"/>
      </w:pPr>
    </w:p>
    <w:p w:rsidR="00B65F60" w:rsidRDefault="00B65F60" w:rsidP="004C55A2">
      <w:pPr>
        <w:spacing w:after="40"/>
      </w:pPr>
    </w:p>
    <w:p w:rsidR="00B65F60" w:rsidRDefault="00B65F60" w:rsidP="004C55A2">
      <w:pPr>
        <w:spacing w:after="40"/>
      </w:pPr>
    </w:p>
    <w:p w:rsidR="00B65F60" w:rsidRDefault="00B65F60" w:rsidP="004C55A2">
      <w:pPr>
        <w:spacing w:after="40"/>
      </w:pPr>
    </w:p>
    <w:p w:rsidR="00B65F60" w:rsidRDefault="00B65F60" w:rsidP="004C55A2">
      <w:pPr>
        <w:spacing w:after="40"/>
      </w:pPr>
    </w:p>
    <w:p w:rsidR="00B65F60" w:rsidRDefault="00B65F60" w:rsidP="004C55A2">
      <w:pPr>
        <w:spacing w:after="40"/>
      </w:pPr>
    </w:p>
    <w:p w:rsidR="00B65F60" w:rsidRDefault="00B65F60" w:rsidP="004C55A2">
      <w:pPr>
        <w:spacing w:after="40"/>
      </w:pPr>
    </w:p>
    <w:p w:rsidR="00B65F60" w:rsidRDefault="00B65F60" w:rsidP="004C55A2">
      <w:pPr>
        <w:spacing w:after="40"/>
      </w:pPr>
    </w:p>
    <w:p w:rsidR="00B65F60" w:rsidRDefault="00B65F60" w:rsidP="004C55A2">
      <w:pPr>
        <w:spacing w:after="40"/>
      </w:pPr>
    </w:p>
    <w:p w:rsidR="00D26D52" w:rsidRDefault="00D26D52" w:rsidP="004C55A2">
      <w:pPr>
        <w:spacing w:after="40"/>
      </w:pPr>
    </w:p>
    <w:p w:rsidR="00D26D52" w:rsidRDefault="00D26D52" w:rsidP="004C55A2">
      <w:pPr>
        <w:spacing w:after="40"/>
      </w:pPr>
    </w:p>
    <w:p w:rsidR="00D26D52" w:rsidRDefault="00D26D52" w:rsidP="004C55A2">
      <w:pPr>
        <w:spacing w:after="40"/>
      </w:pPr>
    </w:p>
    <w:p w:rsidR="00B65F60" w:rsidRDefault="00B65F60" w:rsidP="004C55A2">
      <w:pPr>
        <w:spacing w:after="40"/>
      </w:pPr>
    </w:p>
    <w:p w:rsidR="00B65F60" w:rsidRDefault="00B65F60" w:rsidP="004C55A2">
      <w:pPr>
        <w:spacing w:after="40"/>
      </w:pPr>
    </w:p>
    <w:p w:rsidR="00B65F60" w:rsidRDefault="00B65F60" w:rsidP="004C55A2">
      <w:pPr>
        <w:spacing w:after="40"/>
      </w:pPr>
    </w:p>
    <w:p w:rsidR="00B65F60" w:rsidRDefault="00B65F60" w:rsidP="004C55A2">
      <w:pPr>
        <w:spacing w:after="40"/>
      </w:pPr>
    </w:p>
    <w:p w:rsidR="00D26D52" w:rsidRDefault="00D26D52" w:rsidP="004C55A2">
      <w:pPr>
        <w:spacing w:after="40"/>
      </w:pPr>
    </w:p>
    <w:p w:rsidR="00BB1161" w:rsidRDefault="00BB1161" w:rsidP="004C55A2">
      <w:pPr>
        <w:spacing w:after="40"/>
      </w:pPr>
    </w:p>
    <w:p w:rsidR="00CF7888" w:rsidRDefault="00D41D58" w:rsidP="004C55A2">
      <w:pPr>
        <w:spacing w:after="40"/>
      </w:pPr>
      <w:r>
        <w:rPr>
          <w:noProof/>
          <w:lang w:eastAsia="en-GB"/>
        </w:rPr>
        <mc:AlternateContent>
          <mc:Choice Requires="wpg">
            <w:drawing>
              <wp:anchor distT="0" distB="0" distL="114300" distR="114300" simplePos="0" relativeHeight="252021248" behindDoc="0" locked="0" layoutInCell="1" allowOverlap="1" wp14:anchorId="4DF6690C" wp14:editId="0128C6C8">
                <wp:simplePos x="0" y="0"/>
                <wp:positionH relativeFrom="column">
                  <wp:posOffset>-22860</wp:posOffset>
                </wp:positionH>
                <wp:positionV relativeFrom="paragraph">
                  <wp:posOffset>-149460</wp:posOffset>
                </wp:positionV>
                <wp:extent cx="6829425" cy="2458720"/>
                <wp:effectExtent l="0" t="0" r="9525" b="0"/>
                <wp:wrapNone/>
                <wp:docPr id="360" name="Group 360"/>
                <wp:cNvGraphicFramePr/>
                <a:graphic xmlns:a="http://schemas.openxmlformats.org/drawingml/2006/main">
                  <a:graphicData uri="http://schemas.microsoft.com/office/word/2010/wordprocessingGroup">
                    <wpg:wgp>
                      <wpg:cNvGrpSpPr/>
                      <wpg:grpSpPr>
                        <a:xfrm>
                          <a:off x="0" y="0"/>
                          <a:ext cx="6829425" cy="2458720"/>
                          <a:chOff x="0" y="0"/>
                          <a:chExt cx="6829425" cy="2458720"/>
                        </a:xfrm>
                      </wpg:grpSpPr>
                      <wpg:grpSp>
                        <wpg:cNvPr id="322" name="Group 322"/>
                        <wpg:cNvGrpSpPr/>
                        <wpg:grpSpPr>
                          <a:xfrm>
                            <a:off x="3219450" y="0"/>
                            <a:ext cx="3609975" cy="2458720"/>
                            <a:chOff x="0" y="0"/>
                            <a:chExt cx="4025900" cy="2734945"/>
                          </a:xfrm>
                        </wpg:grpSpPr>
                        <pic:pic xmlns:pic="http://schemas.openxmlformats.org/drawingml/2006/picture">
                          <pic:nvPicPr>
                            <pic:cNvPr id="63" name="Picture 63"/>
                            <pic:cNvPicPr>
                              <a:picLocks noChangeAspect="1"/>
                            </pic:cNvPicPr>
                          </pic:nvPicPr>
                          <pic:blipFill>
                            <a:blip r:embed="rId63">
                              <a:extLst>
                                <a:ext uri="{28A0092B-C50C-407E-A947-70E740481C1C}">
                                  <a14:useLocalDpi xmlns:a14="http://schemas.microsoft.com/office/drawing/2010/main" val="0"/>
                                </a:ext>
                              </a:extLst>
                            </a:blip>
                            <a:srcRect l="9923" t="9248" r="14471" b="47983"/>
                            <a:stretch>
                              <a:fillRect/>
                            </a:stretch>
                          </pic:blipFill>
                          <pic:spPr bwMode="auto">
                            <a:xfrm>
                              <a:off x="0" y="0"/>
                              <a:ext cx="4023360" cy="2446020"/>
                            </a:xfrm>
                            <a:prstGeom prst="rect">
                              <a:avLst/>
                            </a:prstGeom>
                            <a:noFill/>
                            <a:ln>
                              <a:noFill/>
                            </a:ln>
                            <a:effectLst/>
                          </pic:spPr>
                        </pic:pic>
                        <wps:wsp>
                          <wps:cNvPr id="321" name="Text Box 321"/>
                          <wps:cNvSpPr txBox="1"/>
                          <wps:spPr>
                            <a:xfrm>
                              <a:off x="0" y="2499360"/>
                              <a:ext cx="4025900" cy="235585"/>
                            </a:xfrm>
                            <a:prstGeom prst="rect">
                              <a:avLst/>
                            </a:prstGeom>
                            <a:solidFill>
                              <a:prstClr val="white"/>
                            </a:solidFill>
                            <a:ln>
                              <a:noFill/>
                            </a:ln>
                            <a:effectLst/>
                          </wps:spPr>
                          <wps:txbx>
                            <w:txbxContent>
                              <w:p w:rsidR="005B2455" w:rsidRPr="00B45513" w:rsidRDefault="005B2455" w:rsidP="00B45513">
                                <w:pPr>
                                  <w:pStyle w:val="Caption"/>
                                  <w:jc w:val="center"/>
                                  <w:rPr>
                                    <w:noProof/>
                                    <w:sz w:val="20"/>
                                    <w:szCs w:val="24"/>
                                  </w:rPr>
                                </w:pPr>
                                <w:r w:rsidRPr="00B45513">
                                  <w:rPr>
                                    <w:sz w:val="14"/>
                                  </w:rPr>
                                  <w:t xml:space="preserve">Figure </w:t>
                                </w:r>
                                <w:r w:rsidRPr="00B45513">
                                  <w:rPr>
                                    <w:sz w:val="14"/>
                                  </w:rPr>
                                  <w:fldChar w:fldCharType="begin"/>
                                </w:r>
                                <w:r w:rsidRPr="00B45513">
                                  <w:rPr>
                                    <w:sz w:val="14"/>
                                  </w:rPr>
                                  <w:instrText xml:space="preserve"> SEQ Figure \* ARABIC </w:instrText>
                                </w:r>
                                <w:r w:rsidRPr="00B45513">
                                  <w:rPr>
                                    <w:sz w:val="14"/>
                                  </w:rPr>
                                  <w:fldChar w:fldCharType="separate"/>
                                </w:r>
                                <w:r w:rsidR="00854A36">
                                  <w:rPr>
                                    <w:noProof/>
                                    <w:sz w:val="14"/>
                                  </w:rPr>
                                  <w:t>15</w:t>
                                </w:r>
                                <w:r w:rsidRPr="00B45513">
                                  <w:rPr>
                                    <w:sz w:val="14"/>
                                  </w:rPr>
                                  <w:fldChar w:fldCharType="end"/>
                                </w:r>
                                <w:r w:rsidRPr="00B45513">
                                  <w:rPr>
                                    <w:sz w:val="14"/>
                                  </w:rPr>
                                  <w:t>- Potential Fields avoiding local minima</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grpSp>
                      <wpg:grpSp>
                        <wpg:cNvPr id="324" name="Group 324"/>
                        <wpg:cNvGrpSpPr/>
                        <wpg:grpSpPr>
                          <a:xfrm>
                            <a:off x="0" y="0"/>
                            <a:ext cx="3091180" cy="2458720"/>
                            <a:chOff x="0" y="0"/>
                            <a:chExt cx="4115435" cy="2803525"/>
                          </a:xfrm>
                        </wpg:grpSpPr>
                        <pic:pic xmlns:pic="http://schemas.openxmlformats.org/drawingml/2006/picture">
                          <pic:nvPicPr>
                            <pic:cNvPr id="61" name="Picture 61"/>
                            <pic:cNvPicPr>
                              <a:picLocks noChangeAspect="1"/>
                            </pic:cNvPicPr>
                          </pic:nvPicPr>
                          <pic:blipFill>
                            <a:blip r:embed="rId64">
                              <a:extLst>
                                <a:ext uri="{28A0092B-C50C-407E-A947-70E740481C1C}">
                                  <a14:useLocalDpi xmlns:a14="http://schemas.microsoft.com/office/drawing/2010/main" val="0"/>
                                </a:ext>
                              </a:extLst>
                            </a:blip>
                            <a:srcRect l="9717" t="8864" r="14265" b="47983"/>
                            <a:stretch>
                              <a:fillRect/>
                            </a:stretch>
                          </pic:blipFill>
                          <pic:spPr bwMode="auto">
                            <a:xfrm>
                              <a:off x="0" y="0"/>
                              <a:ext cx="4114800" cy="2506980"/>
                            </a:xfrm>
                            <a:prstGeom prst="rect">
                              <a:avLst/>
                            </a:prstGeom>
                            <a:noFill/>
                            <a:ln>
                              <a:noFill/>
                            </a:ln>
                            <a:effectLst/>
                          </pic:spPr>
                        </pic:pic>
                        <wps:wsp>
                          <wps:cNvPr id="323" name="Text Box 323"/>
                          <wps:cNvSpPr txBox="1"/>
                          <wps:spPr>
                            <a:xfrm>
                              <a:off x="0" y="2567940"/>
                              <a:ext cx="4115435" cy="235585"/>
                            </a:xfrm>
                            <a:prstGeom prst="rect">
                              <a:avLst/>
                            </a:prstGeom>
                            <a:solidFill>
                              <a:prstClr val="white"/>
                            </a:solidFill>
                            <a:ln>
                              <a:noFill/>
                            </a:ln>
                            <a:effectLst/>
                          </wps:spPr>
                          <wps:txbx>
                            <w:txbxContent>
                              <w:p w:rsidR="005B2455" w:rsidRPr="00B45513" w:rsidRDefault="005B2455" w:rsidP="00B45513">
                                <w:pPr>
                                  <w:pStyle w:val="Caption"/>
                                  <w:jc w:val="center"/>
                                  <w:rPr>
                                    <w:noProof/>
                                    <w:sz w:val="20"/>
                                    <w:szCs w:val="24"/>
                                  </w:rPr>
                                </w:pPr>
                                <w:r w:rsidRPr="00B45513">
                                  <w:rPr>
                                    <w:sz w:val="14"/>
                                  </w:rPr>
                                  <w:t xml:space="preserve">Figure </w:t>
                                </w:r>
                                <w:r w:rsidRPr="00B45513">
                                  <w:rPr>
                                    <w:sz w:val="14"/>
                                  </w:rPr>
                                  <w:fldChar w:fldCharType="begin"/>
                                </w:r>
                                <w:r w:rsidRPr="00B45513">
                                  <w:rPr>
                                    <w:sz w:val="14"/>
                                  </w:rPr>
                                  <w:instrText xml:space="preserve"> SEQ Figure \* ARABIC </w:instrText>
                                </w:r>
                                <w:r w:rsidRPr="00B45513">
                                  <w:rPr>
                                    <w:sz w:val="14"/>
                                  </w:rPr>
                                  <w:fldChar w:fldCharType="separate"/>
                                </w:r>
                                <w:r w:rsidR="00854A36">
                                  <w:rPr>
                                    <w:noProof/>
                                    <w:sz w:val="14"/>
                                  </w:rPr>
                                  <w:t>15</w:t>
                                </w:r>
                                <w:r w:rsidRPr="00B45513">
                                  <w:rPr>
                                    <w:sz w:val="14"/>
                                  </w:rPr>
                                  <w:fldChar w:fldCharType="end"/>
                                </w:r>
                                <w:r w:rsidRPr="00B45513">
                                  <w:rPr>
                                    <w:sz w:val="14"/>
                                  </w:rPr>
                                  <w:t>- Potential Fields performing in an Edge Following like manner</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grpSp>
                    </wpg:wgp>
                  </a:graphicData>
                </a:graphic>
              </wp:anchor>
            </w:drawing>
          </mc:Choice>
          <mc:Fallback>
            <w:pict>
              <v:group id="Group 360" o:spid="_x0000_s1147" style="position:absolute;margin-left:-1.8pt;margin-top:-11.75pt;width:537.75pt;height:193.6pt;z-index:252021248" coordsize="68294,2458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">
                <v:group id="Group 322" o:spid="_x0000_s1148" style="position:absolute;left:32194;width:36100;height:24587" coordsize="40259,2734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MiuTMcQAAADcAAAA&#10;DwAAAAAAAAAAAAAAAACqAgAAZHJzL2Rvd25yZXYueG1sUEsFBgAAAAAEAAQA+gAAAJsDAAAAAA==&#10;">
                  <v:shape id="Picture 63" o:spid="_x0000_s1149" type="#_x0000_t75" style="position:absolute;width:40233;height:2446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m9iIXFAAAA2wAAAA8AAABkcnMvZG93bnJldi54bWxEj0FrwkAUhO8F/8PyhF6KbmpFJHUVkaa0&#10;BxWj7fmRfc0Gs29Ddmviv+8WBI/DzHzDLFa9rcWFWl85VvA8TkAQF05XXCo4HbPRHIQPyBprx6Tg&#10;Sh5Wy8HDAlPtOj7QJQ+liBD2KSowITSplL4wZNGPXUMcvR/XWgxRtqXULXYRbms5SZKZtFhxXDDY&#10;0MZQcc5/rYKpfNq9mW95/cz2XbJ9X2dhMv1S6nHYr19BBOrDPXxrf2gFsxf4/xJ/gFz+A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ZvYiFxQAAANsAAAAPAAAAAAAAAAAAAAAA&#10;AJ8CAABkcnMvZG93bnJldi54bWxQSwUGAAAAAAQABAD3AAAAkQMAAAAA&#10;">
                    <v:imagedata r:id="rId65" o:title="" croptop="6061f" cropbottom="31446f" cropleft="6503f" cropright="9484f"/>
                    <v:path arrowok="t"/>
                  </v:shape>
                  <v:shape id="Text Box 321" o:spid="_x0000_s1150" type="#_x0000_t202" style="position:absolute;top:24993;width:40259;height:23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ohEcQA&#10;AADcAAAADwAAAGRycy9kb3ducmV2LnhtbESPzYvCMBTE7wv+D+EJe1k0tQsi1Sh+LXhwD37g+dE8&#10;22LzUpJo639vFoQ9DjPzG2a26EwtHuR8ZVnBaJiAIM6trrhQcD79DCYgfEDWWFsmBU/ysJj3PmaY&#10;advygR7HUIgIYZ+hgjKEJpPS5yUZ9EPbEEfvap3BEKUrpHbYRripZZokY2mw4rhQYkPrkvLb8W4U&#10;jDfu3h54/bU5b/f42xTpZfW8KPXZ75ZTEIG68B9+t3dawXc6gr8z8QjI+Q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haIRHEAAAA3AAAAA8AAAAAAAAAAAAAAAAAmAIAAGRycy9k&#10;b3ducmV2LnhtbFBLBQYAAAAABAAEAPUAAACJAwAAAAA=&#10;" stroked="f">
                    <v:textbox inset="0,0,0,0">
                      <w:txbxContent>
                        <w:p w:rsidR="005B2455" w:rsidRPr="00B45513" w:rsidRDefault="005B2455" w:rsidP="00B45513">
                          <w:pPr>
                            <w:pStyle w:val="Caption"/>
                            <w:jc w:val="center"/>
                            <w:rPr>
                              <w:noProof/>
                              <w:sz w:val="20"/>
                              <w:szCs w:val="24"/>
                            </w:rPr>
                          </w:pPr>
                          <w:r w:rsidRPr="00B45513">
                            <w:rPr>
                              <w:sz w:val="14"/>
                            </w:rPr>
                            <w:t xml:space="preserve">Figure </w:t>
                          </w:r>
                          <w:r w:rsidRPr="00B45513">
                            <w:rPr>
                              <w:sz w:val="14"/>
                            </w:rPr>
                            <w:fldChar w:fldCharType="begin"/>
                          </w:r>
                          <w:r w:rsidRPr="00B45513">
                            <w:rPr>
                              <w:sz w:val="14"/>
                            </w:rPr>
                            <w:instrText xml:space="preserve"> SEQ Figure \* ARABIC </w:instrText>
                          </w:r>
                          <w:r w:rsidRPr="00B45513">
                            <w:rPr>
                              <w:sz w:val="14"/>
                            </w:rPr>
                            <w:fldChar w:fldCharType="separate"/>
                          </w:r>
                          <w:r w:rsidR="00854A36">
                            <w:rPr>
                              <w:noProof/>
                              <w:sz w:val="14"/>
                            </w:rPr>
                            <w:t>15</w:t>
                          </w:r>
                          <w:r w:rsidRPr="00B45513">
                            <w:rPr>
                              <w:sz w:val="14"/>
                            </w:rPr>
                            <w:fldChar w:fldCharType="end"/>
                          </w:r>
                          <w:r w:rsidRPr="00B45513">
                            <w:rPr>
                              <w:sz w:val="14"/>
                            </w:rPr>
                            <w:t>- Potential Fields avoiding local minima</w:t>
                          </w:r>
                        </w:p>
                      </w:txbxContent>
                    </v:textbox>
                  </v:shape>
                </v:group>
                <v:group id="Group 324" o:spid="_x0000_s1151" style="position:absolute;width:30911;height:24587" coordsize="41154,2803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Sjq7exgAAANwA&#10;AAAPAAAAAAAAAAAAAAAAAKoCAABkcnMvZG93bnJldi54bWxQSwUGAAAAAAQABAD6AAAAnQMAAAAA&#10;">
                  <v:shape id="Picture 61" o:spid="_x0000_s1152" type="#_x0000_t75" style="position:absolute;width:41148;height:2506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GjXlXFAAAA2wAAAA8AAABkcnMvZG93bnJldi54bWxEj0FrwkAUhO9C/8PyCr3pJipBUjfSSgse&#10;vNSm0OMj+5pNmn0bs1uN/74rCB6HmfmGWW9G24kTDb5xrCCdJSCIK6cbrhWUn+/TFQgfkDV2jknB&#10;hTxsiofJGnPtzvxBp0OoRYSwz1GBCaHPpfSVIYt+5nri6P24wWKIcqilHvAc4baT8yTJpMWG44LB&#10;nraGqt/Dn1WQLMu2/TZ2bxZu+7XI3o7p6ypT6ulxfHkGEWgM9/CtvdMKshSuX+IPkMU/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Ro15VxQAAANsAAAAPAAAAAAAAAAAAAAAA&#10;AJ8CAABkcnMvZG93bnJldi54bWxQSwUGAAAAAAQABAD3AAAAkQMAAAAA&#10;">
                    <v:imagedata r:id="rId66" o:title="" croptop="5809f" cropbottom="31446f" cropleft="6368f" cropright="9349f"/>
                    <v:path arrowok="t"/>
                  </v:shape>
                  <v:shape id="Text Box 323" o:spid="_x0000_s1153" type="#_x0000_t202" style="position:absolute;top:25679;width:41154;height:23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8Qa/cQA&#10;AADcAAAADwAAAGRycy9kb3ducmV2LnhtbESPzYvCMBTE7wv+D+EJXhZNrSBSjeIn7GH34AeeH82z&#10;LTYvJYm2/vdmYWGPw8z8hlmsOlOLJzlfWVYwHiUgiHOrKy4UXM6H4QyED8gaa8uk4EUeVsvexwIz&#10;bVs+0vMUChEh7DNUUIbQZFL6vCSDfmQb4ujdrDMYonSF1A7bCDe1TJNkKg1WHBdKbGhbUn4/PYyC&#10;6c492iNvP3eX/Tf+NEV63byuSg363XoOIlAX/sN/7S+tYJJO4PdMPAJy+QY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fEGv3EAAAA3AAAAA8AAAAAAAAAAAAAAAAAmAIAAGRycy9k&#10;b3ducmV2LnhtbFBLBQYAAAAABAAEAPUAAACJAwAAAAA=&#10;" stroked="f">
                    <v:textbox inset="0,0,0,0">
                      <w:txbxContent>
                        <w:p w:rsidR="005B2455" w:rsidRPr="00B45513" w:rsidRDefault="005B2455" w:rsidP="00B45513">
                          <w:pPr>
                            <w:pStyle w:val="Caption"/>
                            <w:jc w:val="center"/>
                            <w:rPr>
                              <w:noProof/>
                              <w:sz w:val="20"/>
                              <w:szCs w:val="24"/>
                            </w:rPr>
                          </w:pPr>
                          <w:r w:rsidRPr="00B45513">
                            <w:rPr>
                              <w:sz w:val="14"/>
                            </w:rPr>
                            <w:t xml:space="preserve">Figure </w:t>
                          </w:r>
                          <w:r w:rsidRPr="00B45513">
                            <w:rPr>
                              <w:sz w:val="14"/>
                            </w:rPr>
                            <w:fldChar w:fldCharType="begin"/>
                          </w:r>
                          <w:r w:rsidRPr="00B45513">
                            <w:rPr>
                              <w:sz w:val="14"/>
                            </w:rPr>
                            <w:instrText xml:space="preserve"> SEQ Figure \* ARABIC </w:instrText>
                          </w:r>
                          <w:r w:rsidRPr="00B45513">
                            <w:rPr>
                              <w:sz w:val="14"/>
                            </w:rPr>
                            <w:fldChar w:fldCharType="separate"/>
                          </w:r>
                          <w:r w:rsidR="00854A36">
                            <w:rPr>
                              <w:noProof/>
                              <w:sz w:val="14"/>
                            </w:rPr>
                            <w:t>15</w:t>
                          </w:r>
                          <w:r w:rsidRPr="00B45513">
                            <w:rPr>
                              <w:sz w:val="14"/>
                            </w:rPr>
                            <w:fldChar w:fldCharType="end"/>
                          </w:r>
                          <w:r w:rsidRPr="00B45513">
                            <w:rPr>
                              <w:sz w:val="14"/>
                            </w:rPr>
                            <w:t>- Potential Fields performing in an Edge Following like manner</w:t>
                          </w:r>
                        </w:p>
                      </w:txbxContent>
                    </v:textbox>
                  </v:shape>
                </v:group>
              </v:group>
            </w:pict>
          </mc:Fallback>
        </mc:AlternateContent>
      </w:r>
    </w:p>
    <w:p w:rsidR="00D26D52" w:rsidRDefault="00D26D52" w:rsidP="004C55A2">
      <w:pPr>
        <w:spacing w:after="40"/>
      </w:pPr>
    </w:p>
    <w:p w:rsidR="00D26D52" w:rsidRDefault="00D26D52" w:rsidP="004C55A2">
      <w:pPr>
        <w:spacing w:after="40"/>
      </w:pPr>
    </w:p>
    <w:p w:rsidR="00D26D52" w:rsidRDefault="00D26D52" w:rsidP="004C55A2">
      <w:pPr>
        <w:spacing w:after="40"/>
      </w:pPr>
    </w:p>
    <w:p w:rsidR="00B65F60" w:rsidRDefault="00B65F60" w:rsidP="004C55A2">
      <w:pPr>
        <w:spacing w:after="40"/>
      </w:pPr>
    </w:p>
    <w:p w:rsidR="00B65F60" w:rsidRDefault="00B65F60" w:rsidP="004C55A2">
      <w:pPr>
        <w:spacing w:after="40"/>
      </w:pPr>
    </w:p>
    <w:p w:rsidR="00B65F60" w:rsidRDefault="00B65F60" w:rsidP="004C55A2">
      <w:pPr>
        <w:spacing w:after="40"/>
      </w:pPr>
    </w:p>
    <w:p w:rsidR="00D26D52" w:rsidRDefault="00D26D52" w:rsidP="004C55A2">
      <w:pPr>
        <w:spacing w:after="40"/>
      </w:pPr>
    </w:p>
    <w:p w:rsidR="00D26D52" w:rsidRDefault="00D26D52" w:rsidP="004C55A2">
      <w:pPr>
        <w:spacing w:after="40"/>
      </w:pPr>
    </w:p>
    <w:p w:rsidR="00D26D52" w:rsidRDefault="00D26D52" w:rsidP="004C55A2">
      <w:pPr>
        <w:spacing w:after="40"/>
      </w:pPr>
    </w:p>
    <w:p w:rsidR="00D26D52" w:rsidRDefault="00BB1161" w:rsidP="004C55A2">
      <w:pPr>
        <w:spacing w:after="40"/>
      </w:pPr>
      <w:r>
        <w:rPr>
          <w:noProof/>
          <w:lang w:eastAsia="en-GB"/>
        </w:rPr>
        <mc:AlternateContent>
          <mc:Choice Requires="wpg">
            <w:drawing>
              <wp:anchor distT="0" distB="0" distL="114300" distR="114300" simplePos="0" relativeHeight="252017152" behindDoc="0" locked="0" layoutInCell="1" allowOverlap="1" wp14:anchorId="1B5DF622" wp14:editId="7EB8476C">
                <wp:simplePos x="0" y="0"/>
                <wp:positionH relativeFrom="column">
                  <wp:posOffset>95250</wp:posOffset>
                </wp:positionH>
                <wp:positionV relativeFrom="paragraph">
                  <wp:posOffset>134620</wp:posOffset>
                </wp:positionV>
                <wp:extent cx="6254750" cy="2148205"/>
                <wp:effectExtent l="0" t="0" r="0" b="4445"/>
                <wp:wrapNone/>
                <wp:docPr id="320" name="Group 320"/>
                <wp:cNvGraphicFramePr/>
                <a:graphic xmlns:a="http://schemas.openxmlformats.org/drawingml/2006/main">
                  <a:graphicData uri="http://schemas.microsoft.com/office/word/2010/wordprocessingGroup">
                    <wpg:wgp>
                      <wpg:cNvGrpSpPr/>
                      <wpg:grpSpPr>
                        <a:xfrm>
                          <a:off x="0" y="0"/>
                          <a:ext cx="6254750" cy="2148205"/>
                          <a:chOff x="0" y="0"/>
                          <a:chExt cx="6255327" cy="2148205"/>
                        </a:xfrm>
                      </wpg:grpSpPr>
                      <wpg:grpSp>
                        <wpg:cNvPr id="304" name="Group 304"/>
                        <wpg:cNvGrpSpPr/>
                        <wpg:grpSpPr>
                          <a:xfrm>
                            <a:off x="0" y="0"/>
                            <a:ext cx="6255327" cy="1856509"/>
                            <a:chOff x="0" y="0"/>
                            <a:chExt cx="6255327" cy="1856509"/>
                          </a:xfrm>
                        </wpg:grpSpPr>
                        <pic:pic xmlns:pic="http://schemas.openxmlformats.org/drawingml/2006/picture">
                          <pic:nvPicPr>
                            <pic:cNvPr id="64" name="Picture 64"/>
                            <pic:cNvPicPr>
                              <a:picLocks noChangeAspect="1"/>
                            </pic:cNvPicPr>
                          </pic:nvPicPr>
                          <pic:blipFill>
                            <a:blip r:embed="rId67">
                              <a:extLst>
                                <a:ext uri="{28A0092B-C50C-407E-A947-70E740481C1C}">
                                  <a14:useLocalDpi xmlns:a14="http://schemas.microsoft.com/office/drawing/2010/main" val="0"/>
                                </a:ext>
                              </a:extLst>
                            </a:blip>
                            <a:srcRect l="16747" t="16985" r="17987" b="47331"/>
                            <a:stretch>
                              <a:fillRect/>
                            </a:stretch>
                          </pic:blipFill>
                          <pic:spPr bwMode="auto">
                            <a:xfrm>
                              <a:off x="3138055" y="6927"/>
                              <a:ext cx="3117272" cy="1849582"/>
                            </a:xfrm>
                            <a:prstGeom prst="rect">
                              <a:avLst/>
                            </a:prstGeom>
                            <a:noFill/>
                            <a:ln>
                              <a:noFill/>
                            </a:ln>
                            <a:effectLst/>
                          </pic:spPr>
                        </pic:pic>
                        <pic:pic xmlns:pic="http://schemas.openxmlformats.org/drawingml/2006/picture">
                          <pic:nvPicPr>
                            <pic:cNvPr id="65" name="Picture 65"/>
                            <pic:cNvPicPr>
                              <a:picLocks noChangeAspect="1"/>
                            </pic:cNvPicPr>
                          </pic:nvPicPr>
                          <pic:blipFill>
                            <a:blip r:embed="rId68">
                              <a:extLst>
                                <a:ext uri="{28A0092B-C50C-407E-A947-70E740481C1C}">
                                  <a14:useLocalDpi xmlns:a14="http://schemas.microsoft.com/office/drawing/2010/main" val="0"/>
                                </a:ext>
                              </a:extLst>
                            </a:blip>
                            <a:srcRect l="16747" t="16603" r="18607" b="47713"/>
                            <a:stretch>
                              <a:fillRect/>
                            </a:stretch>
                          </pic:blipFill>
                          <pic:spPr bwMode="auto">
                            <a:xfrm>
                              <a:off x="0" y="0"/>
                              <a:ext cx="3006436" cy="1794164"/>
                            </a:xfrm>
                            <a:prstGeom prst="rect">
                              <a:avLst/>
                            </a:prstGeom>
                            <a:noFill/>
                            <a:ln>
                              <a:noFill/>
                            </a:ln>
                            <a:effectLst/>
                          </pic:spPr>
                        </pic:pic>
                      </wpg:grpSp>
                      <wps:wsp>
                        <wps:cNvPr id="312" name="Text Box 312"/>
                        <wps:cNvSpPr txBox="1"/>
                        <wps:spPr>
                          <a:xfrm>
                            <a:off x="0" y="1912620"/>
                            <a:ext cx="6254115" cy="235585"/>
                          </a:xfrm>
                          <a:prstGeom prst="rect">
                            <a:avLst/>
                          </a:prstGeom>
                          <a:solidFill>
                            <a:prstClr val="white"/>
                          </a:solidFill>
                          <a:ln>
                            <a:noFill/>
                          </a:ln>
                          <a:effectLst/>
                        </wps:spPr>
                        <wps:txbx>
                          <w:txbxContent>
                            <w:p w:rsidR="005B2455" w:rsidRPr="00B45513" w:rsidRDefault="005B2455" w:rsidP="00B45513">
                              <w:pPr>
                                <w:pStyle w:val="Caption"/>
                                <w:jc w:val="center"/>
                                <w:rPr>
                                  <w:noProof/>
                                  <w:sz w:val="14"/>
                                </w:rPr>
                              </w:pPr>
                              <w:r w:rsidRPr="00B45513">
                                <w:rPr>
                                  <w:sz w:val="14"/>
                                </w:rPr>
                                <w:t xml:space="preserve">Figure </w:t>
                              </w:r>
                              <w:r w:rsidRPr="00B45513">
                                <w:rPr>
                                  <w:sz w:val="14"/>
                                </w:rPr>
                                <w:fldChar w:fldCharType="begin"/>
                              </w:r>
                              <w:r w:rsidRPr="00B45513">
                                <w:rPr>
                                  <w:sz w:val="14"/>
                                </w:rPr>
                                <w:instrText xml:space="preserve"> SEQ Figure \* ARABIC </w:instrText>
                              </w:r>
                              <w:r w:rsidRPr="00B45513">
                                <w:rPr>
                                  <w:sz w:val="14"/>
                                </w:rPr>
                                <w:fldChar w:fldCharType="separate"/>
                              </w:r>
                              <w:r w:rsidR="00854A36">
                                <w:rPr>
                                  <w:noProof/>
                                  <w:sz w:val="14"/>
                                </w:rPr>
                                <w:t>16</w:t>
                              </w:r>
                              <w:r w:rsidRPr="00B45513">
                                <w:rPr>
                                  <w:sz w:val="14"/>
                                </w:rPr>
                                <w:fldChar w:fldCharType="end"/>
                              </w:r>
                              <w:r w:rsidRPr="00B45513">
                                <w:rPr>
                                  <w:sz w:val="14"/>
                                </w:rPr>
                                <w:t>- Evidence of Robot having difficulty detecting single thickness lin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320" o:spid="_x0000_s1154" style="position:absolute;margin-left:7.5pt;margin-top:10.6pt;width:492.5pt;height:169.15pt;z-index:252017152" coordsize="62553,2148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">
                <v:group id="Group 304" o:spid="_x0000_s1155" style="position:absolute;width:62553;height:18565" coordsize="62553,1856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Jk78r7FAAAA3AAA&#10;AA8AAAAAAAAAAAAAAAAAqgIAAGRycy9kb3ducmV2LnhtbFBLBQYAAAAABAAEAPoAAACcAwAAAAA=&#10;">
                  <v:shape id="Picture 64" o:spid="_x0000_s1156" type="#_x0000_t75" style="position:absolute;left:31380;top:69;width:31173;height:1849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8aof/DAAAA2wAAAA8AAABkcnMvZG93bnJldi54bWxEj91qwkAUhO+FvsNyCr2RurFVKTGr1EJB&#10;KF5EfYBD9uTHZs+G7GlM394tFLwcZuYbJtuOrlUD9aHxbGA+S0ARF942XBk4nz6f30AFQbbYeiYD&#10;vxRgu3mYZJhaf+WchqNUKkI4pGigFulSrUNRk8Mw8x1x9ErfO5Qo+0rbHq8R7lr9kiQr7bDhuFBj&#10;Rx81Fd/HH2egeB2myRIvchYpCb8W+dAcdsY8PY7va1BCo9zD/+29NbBawN+X+AP05gY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jxqh/8MAAADbAAAADwAAAAAAAAAAAAAAAACf&#10;AgAAZHJzL2Rvd25yZXYueG1sUEsFBgAAAAAEAAQA9wAAAI8DAAAAAA==&#10;">
                    <v:imagedata r:id="rId69" o:title="" croptop="11131f" cropbottom="31019f" cropleft="10975f" cropright="11788f"/>
                    <v:path arrowok="t"/>
                  </v:shape>
                  <v:shape id="Picture 65" o:spid="_x0000_s1157" type="#_x0000_t75" style="position:absolute;width:30064;height:1794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pCdlbEAAAA2wAAAA8AAABkcnMvZG93bnJldi54bWxEj0FLAzEUhO9C/0N4Qi9isy26yLZpqW0F&#10;PXbb3h+b5ya6eVmS2K7+eiMIPQ4z8w2zWA2uE2cK0XpWMJ0UIIgbry23Co6Hl/snEDEha+w8k4Jv&#10;irBajm4WWGl/4T2d69SKDOFYoQKTUl9JGRtDDuPE98TZe/fBYcoytFIHvGS46+SsKErp0HJeMNjT&#10;xlDzWX85BXc/H1t+PrZhKB9Obzu7scXU1EqNb4f1HESiIV3D/+1XraB8hL8v+QfI5S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DpCdlbEAAAA2wAAAA8AAAAAAAAAAAAAAAAA&#10;nwIAAGRycy9kb3ducmV2LnhtbFBLBQYAAAAABAAEAPcAAACQAwAAAAA=&#10;">
                    <v:imagedata r:id="rId70" o:title="" croptop="10881f" cropbottom="31269f" cropleft="10975f" cropright="12194f"/>
                    <v:path arrowok="t"/>
                  </v:shape>
                </v:group>
                <v:shape id="Text Box 312" o:spid="_x0000_s1158" type="#_x0000_t202" style="position:absolute;top:19126;width:62541;height:23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DXqpsYA&#10;AADcAAAADwAAAGRycy9kb3ducmV2LnhtbESPT2sCMRTE70K/Q3gFL1Kz/kHK1igiLagX6dZLb4/N&#10;c7Pt5mVJsrp+e1MoeBxm5jfMct3bRlzIh9qxgsk4A0FcOl1zpeD09fHyCiJEZI2NY1JwowDr1dNg&#10;ibl2V/6kSxErkSAcclRgYmxzKUNpyGIYu5Y4eWfnLcYkfSW1x2uC20ZOs2whLdacFgy2tDVU/had&#10;VXCcfx/NqDu/Hzbzmd+fuu3ipyqUGj73mzcQkfr4CP+3d1rBbDKFvzPpCMjVH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JDXqpsYAAADcAAAADwAAAAAAAAAAAAAAAACYAgAAZHJz&#10;L2Rvd25yZXYueG1sUEsFBgAAAAAEAAQA9QAAAIsDAAAAAA==&#10;" stroked="f">
                  <v:textbox style="mso-fit-shape-to-text:t" inset="0,0,0,0">
                    <w:txbxContent>
                      <w:p w:rsidR="005B2455" w:rsidRPr="00B45513" w:rsidRDefault="005B2455" w:rsidP="00B45513">
                        <w:pPr>
                          <w:pStyle w:val="Caption"/>
                          <w:jc w:val="center"/>
                          <w:rPr>
                            <w:noProof/>
                            <w:sz w:val="14"/>
                          </w:rPr>
                        </w:pPr>
                        <w:r w:rsidRPr="00B45513">
                          <w:rPr>
                            <w:sz w:val="14"/>
                          </w:rPr>
                          <w:t xml:space="preserve">Figure </w:t>
                        </w:r>
                        <w:r w:rsidRPr="00B45513">
                          <w:rPr>
                            <w:sz w:val="14"/>
                          </w:rPr>
                          <w:fldChar w:fldCharType="begin"/>
                        </w:r>
                        <w:r w:rsidRPr="00B45513">
                          <w:rPr>
                            <w:sz w:val="14"/>
                          </w:rPr>
                          <w:instrText xml:space="preserve"> SEQ Figure \* ARABIC </w:instrText>
                        </w:r>
                        <w:r w:rsidRPr="00B45513">
                          <w:rPr>
                            <w:sz w:val="14"/>
                          </w:rPr>
                          <w:fldChar w:fldCharType="separate"/>
                        </w:r>
                        <w:r w:rsidR="00854A36">
                          <w:rPr>
                            <w:noProof/>
                            <w:sz w:val="14"/>
                          </w:rPr>
                          <w:t>16</w:t>
                        </w:r>
                        <w:r w:rsidRPr="00B45513">
                          <w:rPr>
                            <w:sz w:val="14"/>
                          </w:rPr>
                          <w:fldChar w:fldCharType="end"/>
                        </w:r>
                        <w:r w:rsidRPr="00B45513">
                          <w:rPr>
                            <w:sz w:val="14"/>
                          </w:rPr>
                          <w:t>- Evidence of Robot having difficulty detecting single thickness lines</w:t>
                        </w:r>
                      </w:p>
                    </w:txbxContent>
                  </v:textbox>
                </v:shape>
              </v:group>
            </w:pict>
          </mc:Fallback>
        </mc:AlternateContent>
      </w:r>
    </w:p>
    <w:p w:rsidR="00D26D52" w:rsidRDefault="00D26D52" w:rsidP="004C55A2">
      <w:pPr>
        <w:spacing w:after="40"/>
      </w:pPr>
    </w:p>
    <w:p w:rsidR="00D26D52" w:rsidRDefault="00D26D52" w:rsidP="004C55A2">
      <w:pPr>
        <w:spacing w:after="40"/>
      </w:pPr>
    </w:p>
    <w:p w:rsidR="00D26D52" w:rsidRDefault="00D26D52" w:rsidP="004C55A2">
      <w:pPr>
        <w:spacing w:after="40"/>
      </w:pPr>
    </w:p>
    <w:p w:rsidR="00D26D52" w:rsidRDefault="00D26D52" w:rsidP="004C55A2">
      <w:pPr>
        <w:spacing w:after="40"/>
      </w:pPr>
    </w:p>
    <w:p w:rsidR="00D26D52" w:rsidRDefault="00D26D52" w:rsidP="004C55A2">
      <w:pPr>
        <w:spacing w:after="40"/>
      </w:pPr>
    </w:p>
    <w:p w:rsidR="00B65F60" w:rsidRDefault="00B65F60" w:rsidP="00321030"/>
    <w:p w:rsidR="00BB1161" w:rsidRDefault="00BB1161" w:rsidP="00321030"/>
    <w:p w:rsidR="00BB1161" w:rsidRDefault="00BB1161" w:rsidP="00321030"/>
    <w:p w:rsidR="004A10EF" w:rsidRDefault="004A10EF" w:rsidP="004C55A2">
      <w:pPr>
        <w:pStyle w:val="Heading2"/>
        <w:spacing w:before="0" w:after="40"/>
      </w:pPr>
      <w:r>
        <w:tab/>
      </w:r>
      <w:bookmarkStart w:id="70" w:name="_Toc444175181"/>
      <w:r>
        <w:t>Edge Following:</w:t>
      </w:r>
      <w:bookmarkEnd w:id="70"/>
    </w:p>
    <w:p w:rsidR="009C1B15" w:rsidRDefault="00121427" w:rsidP="009C1B15">
      <w:r>
        <w:rPr>
          <w:noProof/>
          <w:lang w:eastAsia="en-GB"/>
        </w:rPr>
        <mc:AlternateContent>
          <mc:Choice Requires="wpg">
            <w:drawing>
              <wp:anchor distT="0" distB="0" distL="114300" distR="114300" simplePos="0" relativeHeight="252015104" behindDoc="0" locked="0" layoutInCell="1" allowOverlap="1" wp14:anchorId="22921C86" wp14:editId="5A5CF714">
                <wp:simplePos x="0" y="0"/>
                <wp:positionH relativeFrom="column">
                  <wp:posOffset>3327400</wp:posOffset>
                </wp:positionH>
                <wp:positionV relativeFrom="paragraph">
                  <wp:posOffset>222885</wp:posOffset>
                </wp:positionV>
                <wp:extent cx="3611880" cy="1896745"/>
                <wp:effectExtent l="0" t="0" r="7620" b="8255"/>
                <wp:wrapSquare wrapText="bothSides"/>
                <wp:docPr id="311" name="Group 311"/>
                <wp:cNvGraphicFramePr/>
                <a:graphic xmlns:a="http://schemas.openxmlformats.org/drawingml/2006/main">
                  <a:graphicData uri="http://schemas.microsoft.com/office/word/2010/wordprocessingGroup">
                    <wpg:wgp>
                      <wpg:cNvGrpSpPr/>
                      <wpg:grpSpPr>
                        <a:xfrm>
                          <a:off x="0" y="0"/>
                          <a:ext cx="3611880" cy="1896745"/>
                          <a:chOff x="0" y="0"/>
                          <a:chExt cx="3611880" cy="1896745"/>
                        </a:xfrm>
                      </wpg:grpSpPr>
                      <pic:pic xmlns:pic="http://schemas.openxmlformats.org/drawingml/2006/picture">
                        <pic:nvPicPr>
                          <pic:cNvPr id="94" name="Picture 94"/>
                          <pic:cNvPicPr>
                            <a:picLocks noChangeAspect="1"/>
                          </pic:cNvPicPr>
                        </pic:nvPicPr>
                        <pic:blipFill rotWithShape="1">
                          <a:blip r:embed="rId71">
                            <a:extLst>
                              <a:ext uri="{28A0092B-C50C-407E-A947-70E740481C1C}">
                                <a14:useLocalDpi xmlns:a14="http://schemas.microsoft.com/office/drawing/2010/main" val="0"/>
                              </a:ext>
                            </a:extLst>
                          </a:blip>
                          <a:srcRect l="12564" t="21866" r="26667" b="53042"/>
                          <a:stretch/>
                        </pic:blipFill>
                        <pic:spPr bwMode="auto">
                          <a:xfrm>
                            <a:off x="0" y="0"/>
                            <a:ext cx="3611880" cy="1600200"/>
                          </a:xfrm>
                          <a:prstGeom prst="rect">
                            <a:avLst/>
                          </a:prstGeom>
                          <a:ln>
                            <a:noFill/>
                          </a:ln>
                          <a:extLst>
                            <a:ext uri="{53640926-AAD7-44D8-BBD7-CCE9431645EC}">
                              <a14:shadowObscured xmlns:a14="http://schemas.microsoft.com/office/drawing/2010/main"/>
                            </a:ext>
                          </a:extLst>
                        </pic:spPr>
                      </pic:pic>
                      <wps:wsp>
                        <wps:cNvPr id="305" name="Text Box 305"/>
                        <wps:cNvSpPr txBox="1"/>
                        <wps:spPr>
                          <a:xfrm>
                            <a:off x="0" y="1661160"/>
                            <a:ext cx="3611880" cy="235585"/>
                          </a:xfrm>
                          <a:prstGeom prst="rect">
                            <a:avLst/>
                          </a:prstGeom>
                          <a:solidFill>
                            <a:prstClr val="white"/>
                          </a:solidFill>
                          <a:ln>
                            <a:noFill/>
                          </a:ln>
                          <a:effectLst/>
                        </wps:spPr>
                        <wps:txbx>
                          <w:txbxContent>
                            <w:p w:rsidR="005B2455" w:rsidRPr="00334361" w:rsidRDefault="005B2455" w:rsidP="00334361">
                              <w:pPr>
                                <w:pStyle w:val="Caption"/>
                                <w:jc w:val="center"/>
                                <w:rPr>
                                  <w:noProof/>
                                  <w:sz w:val="14"/>
                                </w:rPr>
                              </w:pPr>
                              <w:r w:rsidRPr="00334361">
                                <w:rPr>
                                  <w:sz w:val="14"/>
                                </w:rPr>
                                <w:t xml:space="preserve">Figure </w:t>
                              </w:r>
                              <w:r w:rsidRPr="00334361">
                                <w:rPr>
                                  <w:sz w:val="14"/>
                                </w:rPr>
                                <w:fldChar w:fldCharType="begin"/>
                              </w:r>
                              <w:r w:rsidRPr="00334361">
                                <w:rPr>
                                  <w:sz w:val="14"/>
                                </w:rPr>
                                <w:instrText xml:space="preserve"> SEQ Figure \* ARABIC </w:instrText>
                              </w:r>
                              <w:r w:rsidRPr="00334361">
                                <w:rPr>
                                  <w:sz w:val="14"/>
                                </w:rPr>
                                <w:fldChar w:fldCharType="separate"/>
                              </w:r>
                              <w:r w:rsidR="00854A36">
                                <w:rPr>
                                  <w:noProof/>
                                  <w:sz w:val="14"/>
                                </w:rPr>
                                <w:t>17</w:t>
                              </w:r>
                              <w:r w:rsidRPr="00334361">
                                <w:rPr>
                                  <w:sz w:val="14"/>
                                </w:rPr>
                                <w:fldChar w:fldCharType="end"/>
                              </w:r>
                              <w:r w:rsidRPr="00334361">
                                <w:rPr>
                                  <w:sz w:val="14"/>
                                </w:rPr>
                                <w:t>- Example of Edge Following</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311" o:spid="_x0000_s1159" style="position:absolute;margin-left:262pt;margin-top:17.55pt;width:284.4pt;height:149.35pt;z-index:252015104" coordsize="36118,1896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">
                <v:shape id="Picture 94" o:spid="_x0000_s1160" type="#_x0000_t75" style="position:absolute;width:36118;height:1600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ntgGXEAAAA2wAAAA8AAABkcnMvZG93bnJldi54bWxEj9FqwkAURN+F/sNyC76ZTUooNnWVUluU&#10;+mJjP+CSvWaD2bsxuzXx77sFwcdhZs4wi9VoW3Gh3jeOFWRJCoK4crrhWsHP4XM2B+EDssbWMSm4&#10;kofV8mGywEK7gb/pUoZaRAj7AhWYELpCSl8ZsugT1xFH7+h6iyHKvpa6xyHCbSuf0vRZWmw4Lhjs&#10;6N1QdSp/rYI2n3sznDO/3wf38bXZrRtdHpSaPo5vryACjeEevrW3WsFLDv9f4g+Qyz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CntgGXEAAAA2wAAAA8AAAAAAAAAAAAAAAAA&#10;nwIAAGRycy9kb3ducmV2LnhtbFBLBQYAAAAABAAEAPcAAACQAwAAAAA=&#10;">
                  <v:imagedata r:id="rId72" o:title="" croptop="14330f" cropbottom="34762f" cropleft="8234f" cropright="17476f"/>
                  <v:path arrowok="t"/>
                </v:shape>
                <v:shape id="Text Box 305" o:spid="_x0000_s1161" type="#_x0000_t202" style="position:absolute;top:16611;width:36118;height:23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gXkD8YA&#10;AADcAAAADwAAAGRycy9kb3ducmV2LnhtbESPQWsCMRSE70L/Q3iFXkSzrVZkNYpIBduLdOvF22Pz&#10;3KxuXpYkq9t/3xQKPQ4z8w2zXPe2ETfyoXas4HmcgSAuna65UnD82o3mIEJE1tg4JgXfFGC9ehgs&#10;Mdfuzp90K2IlEoRDjgpMjG0uZSgNWQxj1xIn7+y8xZikr6T2eE9w28iXLJtJizWnBYMtbQ2V16Kz&#10;Cg7T08EMu/Pbx2Y68e/Hbju7VIVST4/9ZgEiUh//w3/tvVYwyV7h90w6AnL1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LgXkD8YAAADcAAAADwAAAAAAAAAAAAAAAACYAgAAZHJz&#10;L2Rvd25yZXYueG1sUEsFBgAAAAAEAAQA9QAAAIsDAAAAAA==&#10;" stroked="f">
                  <v:textbox style="mso-fit-shape-to-text:t" inset="0,0,0,0">
                    <w:txbxContent>
                      <w:p w:rsidR="005B2455" w:rsidRPr="00334361" w:rsidRDefault="005B2455" w:rsidP="00334361">
                        <w:pPr>
                          <w:pStyle w:val="Caption"/>
                          <w:jc w:val="center"/>
                          <w:rPr>
                            <w:noProof/>
                            <w:sz w:val="14"/>
                          </w:rPr>
                        </w:pPr>
                        <w:r w:rsidRPr="00334361">
                          <w:rPr>
                            <w:sz w:val="14"/>
                          </w:rPr>
                          <w:t xml:space="preserve">Figure </w:t>
                        </w:r>
                        <w:r w:rsidRPr="00334361">
                          <w:rPr>
                            <w:sz w:val="14"/>
                          </w:rPr>
                          <w:fldChar w:fldCharType="begin"/>
                        </w:r>
                        <w:r w:rsidRPr="00334361">
                          <w:rPr>
                            <w:sz w:val="14"/>
                          </w:rPr>
                          <w:instrText xml:space="preserve"> SEQ Figure \* ARABIC </w:instrText>
                        </w:r>
                        <w:r w:rsidRPr="00334361">
                          <w:rPr>
                            <w:sz w:val="14"/>
                          </w:rPr>
                          <w:fldChar w:fldCharType="separate"/>
                        </w:r>
                        <w:r w:rsidR="00854A36">
                          <w:rPr>
                            <w:noProof/>
                            <w:sz w:val="14"/>
                          </w:rPr>
                          <w:t>17</w:t>
                        </w:r>
                        <w:r w:rsidRPr="00334361">
                          <w:rPr>
                            <w:sz w:val="14"/>
                          </w:rPr>
                          <w:fldChar w:fldCharType="end"/>
                        </w:r>
                        <w:r w:rsidRPr="00334361">
                          <w:rPr>
                            <w:sz w:val="14"/>
                          </w:rPr>
                          <w:t>- Example of Edge Following</w:t>
                        </w:r>
                      </w:p>
                    </w:txbxContent>
                  </v:textbox>
                </v:shape>
                <w10:wrap type="square"/>
              </v:group>
            </w:pict>
          </mc:Fallback>
        </mc:AlternateContent>
      </w:r>
      <w:r w:rsidR="00334361">
        <w:rPr>
          <w:noProof/>
          <w:lang w:eastAsia="en-GB"/>
        </w:rPr>
        <mc:AlternateContent>
          <mc:Choice Requires="wpg">
            <w:drawing>
              <wp:anchor distT="0" distB="0" distL="114300" distR="114300" simplePos="0" relativeHeight="252013056" behindDoc="0" locked="0" layoutInCell="1" allowOverlap="1" wp14:anchorId="5B383496" wp14:editId="164650B0">
                <wp:simplePos x="0" y="0"/>
                <wp:positionH relativeFrom="column">
                  <wp:posOffset>600075</wp:posOffset>
                </wp:positionH>
                <wp:positionV relativeFrom="paragraph">
                  <wp:posOffset>40005</wp:posOffset>
                </wp:positionV>
                <wp:extent cx="2532380" cy="2134870"/>
                <wp:effectExtent l="0" t="0" r="1270" b="0"/>
                <wp:wrapSquare wrapText="bothSides"/>
                <wp:docPr id="303" name="Group 303"/>
                <wp:cNvGraphicFramePr/>
                <a:graphic xmlns:a="http://schemas.openxmlformats.org/drawingml/2006/main">
                  <a:graphicData uri="http://schemas.microsoft.com/office/word/2010/wordprocessingGroup">
                    <wpg:wgp>
                      <wpg:cNvGrpSpPr/>
                      <wpg:grpSpPr>
                        <a:xfrm>
                          <a:off x="0" y="0"/>
                          <a:ext cx="2532380" cy="2134870"/>
                          <a:chOff x="0" y="0"/>
                          <a:chExt cx="2532380" cy="2134870"/>
                        </a:xfrm>
                      </wpg:grpSpPr>
                      <wpg:grpSp>
                        <wpg:cNvPr id="70" name="Group 70"/>
                        <wpg:cNvGrpSpPr>
                          <a:grpSpLocks/>
                        </wpg:cNvGrpSpPr>
                        <wpg:grpSpPr bwMode="auto">
                          <a:xfrm>
                            <a:off x="0" y="0"/>
                            <a:ext cx="2532380" cy="1728470"/>
                            <a:chOff x="1077743" y="1059877"/>
                            <a:chExt cx="25321" cy="17285"/>
                          </a:xfrm>
                        </wpg:grpSpPr>
                        <wps:wsp>
                          <wps:cNvPr id="71" name="Oval 3"/>
                          <wps:cNvSpPr>
                            <a:spLocks noChangeArrowheads="1"/>
                          </wps:cNvSpPr>
                          <wps:spPr bwMode="auto">
                            <a:xfrm>
                              <a:off x="1080680" y="1065064"/>
                              <a:ext cx="6752" cy="6472"/>
                            </a:xfrm>
                            <a:prstGeom prst="ellipse">
                              <a:avLst/>
                            </a:prstGeom>
                            <a:solidFill>
                              <a:srgbClr val="0000FF"/>
                            </a:solidFill>
                            <a:ln w="9525" algn="in">
                              <a:solidFill>
                                <a:schemeClr val="dk1">
                                  <a:lumMod val="0"/>
                                  <a:lumOff val="0"/>
                                </a:schemeClr>
                              </a:solidFill>
                              <a:round/>
                              <a:headEnd/>
                              <a:tailEnd/>
                            </a:ln>
                            <a:effectLst/>
                            <a:extLst>
                              <a:ext uri="{AF507438-7753-43E0-B8FC-AC1667EBCBE1}">
                                <a14:hiddenEffects xmlns:a14="http://schemas.microsoft.com/office/drawing/2010/main">
                                  <a:effectLst>
                                    <a:outerShdw dist="35921" dir="2700000" algn="ctr" rotWithShape="0">
                                      <a:srgbClr val="EEECE1"/>
                                    </a:outerShdw>
                                  </a:effectLst>
                                </a14:hiddenEffects>
                              </a:ext>
                            </a:extLst>
                          </wps:spPr>
                          <wps:txbx>
                            <w:txbxContent>
                              <w:p w:rsidR="005B2455" w:rsidRDefault="005B2455" w:rsidP="009C1B15">
                                <w:pPr>
                                  <w:widowControl w:val="0"/>
                                  <w:spacing w:after="0"/>
                                  <w:jc w:val="center"/>
                                  <w:rPr>
                                    <w:b/>
                                    <w:bCs/>
                                    <w:color w:val="FFFFFF"/>
                                    <w:sz w:val="24"/>
                                    <w:szCs w:val="24"/>
                                  </w:rPr>
                                </w:pPr>
                                <w:r>
                                  <w:rPr>
                                    <w:b/>
                                    <w:bCs/>
                                    <w:color w:val="FFFFFF"/>
                                    <w:sz w:val="24"/>
                                    <w:szCs w:val="24"/>
                                  </w:rPr>
                                  <w:t>IDLE</w:t>
                                </w:r>
                              </w:p>
                            </w:txbxContent>
                          </wps:txbx>
                          <wps:bodyPr rot="0" vert="horz" wrap="square" lIns="36576" tIns="36576" rIns="36576" bIns="36576" anchor="t" anchorCtr="0" upright="1">
                            <a:noAutofit/>
                          </wps:bodyPr>
                        </wps:wsp>
                        <wps:wsp>
                          <wps:cNvPr id="72" name="Oval 4"/>
                          <wps:cNvSpPr>
                            <a:spLocks noChangeArrowheads="1"/>
                          </wps:cNvSpPr>
                          <wps:spPr bwMode="auto">
                            <a:xfrm>
                              <a:off x="1092655" y="1065082"/>
                              <a:ext cx="7596" cy="6471"/>
                            </a:xfrm>
                            <a:prstGeom prst="ellipse">
                              <a:avLst/>
                            </a:prstGeom>
                            <a:solidFill>
                              <a:srgbClr val="0000FF"/>
                            </a:solidFill>
                            <a:ln w="9525" algn="in">
                              <a:solidFill>
                                <a:schemeClr val="dk1">
                                  <a:lumMod val="0"/>
                                  <a:lumOff val="0"/>
                                </a:schemeClr>
                              </a:solidFill>
                              <a:round/>
                              <a:headEnd/>
                              <a:tailEnd/>
                            </a:ln>
                            <a:effectLst/>
                            <a:extLst>
                              <a:ext uri="{AF507438-7753-43E0-B8FC-AC1667EBCBE1}">
                                <a14:hiddenEffects xmlns:a14="http://schemas.microsoft.com/office/drawing/2010/main">
                                  <a:effectLst>
                                    <a:outerShdw dist="35921" dir="2700000" algn="ctr" rotWithShape="0">
                                      <a:srgbClr val="EEECE1"/>
                                    </a:outerShdw>
                                  </a:effectLst>
                                </a14:hiddenEffects>
                              </a:ext>
                            </a:extLst>
                          </wps:spPr>
                          <wps:txbx>
                            <w:txbxContent>
                              <w:p w:rsidR="005B2455" w:rsidRDefault="005B2455" w:rsidP="009C1B15">
                                <w:pPr>
                                  <w:widowControl w:val="0"/>
                                  <w:spacing w:after="0"/>
                                  <w:jc w:val="center"/>
                                  <w:rPr>
                                    <w:b/>
                                    <w:bCs/>
                                    <w:color w:val="FFFFFF"/>
                                    <w:sz w:val="24"/>
                                    <w:szCs w:val="24"/>
                                  </w:rPr>
                                </w:pPr>
                                <w:r>
                                  <w:rPr>
                                    <w:b/>
                                    <w:bCs/>
                                    <w:color w:val="FFFFFF"/>
                                    <w:sz w:val="24"/>
                                    <w:szCs w:val="24"/>
                                  </w:rPr>
                                  <w:t>Follow</w:t>
                                </w:r>
                              </w:p>
                            </w:txbxContent>
                          </wps:txbx>
                          <wps:bodyPr rot="0" vert="horz" wrap="square" lIns="36576" tIns="36576" rIns="36576" bIns="36576" anchor="t" anchorCtr="0" upright="1">
                            <a:noAutofit/>
                          </wps:bodyPr>
                        </wps:wsp>
                        <wps:wsp>
                          <wps:cNvPr id="73" name="AutoShape 5"/>
                          <wps:cNvCnPr>
                            <a:cxnSpLocks noChangeShapeType="1"/>
                            <a:stCxn id="71" idx="0"/>
                            <a:endCxn id="72" idx="0"/>
                          </wps:cNvCnPr>
                          <wps:spPr bwMode="auto">
                            <a:xfrm rot="5400000" flipV="1">
                              <a:off x="1090246" y="1058874"/>
                              <a:ext cx="18" cy="12397"/>
                            </a:xfrm>
                            <a:prstGeom prst="curvedConnector3">
                              <a:avLst>
                                <a:gd name="adj1" fmla="val -12996019"/>
                              </a:avLst>
                            </a:prstGeom>
                            <a:noFill/>
                            <a:ln w="9525">
                              <a:solidFill>
                                <a:schemeClr val="dk1">
                                  <a:lumMod val="0"/>
                                  <a:lumOff val="0"/>
                                </a:schemeClr>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EEECE1"/>
                                    </a:outerShdw>
                                  </a:effectLst>
                                </a14:hiddenEffects>
                              </a:ext>
                            </a:extLst>
                          </wps:spPr>
                          <wps:bodyPr/>
                        </wps:wsp>
                        <wps:wsp>
                          <wps:cNvPr id="74" name="Text Box 6"/>
                          <wps:cNvSpPr txBox="1">
                            <a:spLocks noChangeArrowheads="1"/>
                          </wps:cNvSpPr>
                          <wps:spPr bwMode="auto">
                            <a:xfrm>
                              <a:off x="1082086" y="1074490"/>
                              <a:ext cx="16600" cy="2673"/>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chemeClr val="dk1">
                                      <a:lumMod val="0"/>
                                      <a:lumOff val="0"/>
                                    </a:schemeClr>
                                  </a:solidFill>
                                  <a:miter lim="800000"/>
                                  <a:headEnd/>
                                  <a:tailEnd/>
                                </a14:hiddenLine>
                              </a:ext>
                              <a:ext uri="{AF507438-7753-43E0-B8FC-AC1667EBCBE1}">
                                <a14:hiddenEffects xmlns:a14="http://schemas.microsoft.com/office/drawing/2010/main">
                                  <a:effectLst/>
                                </a14:hiddenEffects>
                              </a:ext>
                            </a:extLst>
                          </wps:spPr>
                          <wps:txbx>
                            <w:txbxContent>
                              <w:p w:rsidR="005B2455" w:rsidRDefault="005B2455" w:rsidP="009C1B15">
                                <w:pPr>
                                  <w:widowControl w:val="0"/>
                                </w:pPr>
                                <w:r>
                                  <w:t xml:space="preserve">Timer Expired </w:t>
                                </w:r>
                                <w:r>
                                  <w:rPr>
                                    <w:u w:val="single"/>
                                  </w:rPr>
                                  <w:t>OR</w:t>
                                </w:r>
                                <w:r>
                                  <w:t xml:space="preserve"> Edge Lost</w:t>
                                </w:r>
                              </w:p>
                            </w:txbxContent>
                          </wps:txbx>
                          <wps:bodyPr rot="0" vert="horz" wrap="square" lIns="36576" tIns="36576" rIns="36576" bIns="36576" anchor="t" anchorCtr="0" upright="1">
                            <a:noAutofit/>
                          </wps:bodyPr>
                        </wps:wsp>
                        <wps:wsp>
                          <wps:cNvPr id="75" name="Text Box 7"/>
                          <wps:cNvSpPr txBox="1">
                            <a:spLocks noChangeArrowheads="1"/>
                          </wps:cNvSpPr>
                          <wps:spPr bwMode="auto">
                            <a:xfrm>
                              <a:off x="1077743" y="1059877"/>
                              <a:ext cx="25322" cy="3376"/>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chemeClr val="dk1">
                                      <a:lumMod val="0"/>
                                      <a:lumOff val="0"/>
                                    </a:schemeClr>
                                  </a:solidFill>
                                  <a:miter lim="800000"/>
                                  <a:headEnd/>
                                  <a:tailEnd/>
                                </a14:hiddenLine>
                              </a:ext>
                              <a:ext uri="{AF507438-7753-43E0-B8FC-AC1667EBCBE1}">
                                <a14:hiddenEffects xmlns:a14="http://schemas.microsoft.com/office/drawing/2010/main">
                                  <a:effectLst/>
                                </a14:hiddenEffects>
                              </a:ext>
                            </a:extLst>
                          </wps:spPr>
                          <wps:txbx>
                            <w:txbxContent>
                              <w:p w:rsidR="005B2455" w:rsidRDefault="005B2455" w:rsidP="009C1B15">
                                <w:pPr>
                                  <w:widowControl w:val="0"/>
                                </w:pPr>
                                <w:r>
                                  <w:t xml:space="preserve">Timer Expired </w:t>
                                </w:r>
                                <w:r>
                                  <w:rPr>
                                    <w:u w:val="single"/>
                                  </w:rPr>
                                  <w:t>AND</w:t>
                                </w:r>
                                <w:r>
                                  <w:t xml:space="preserve"> Edge Detected in Range</w:t>
                                </w:r>
                              </w:p>
                            </w:txbxContent>
                          </wps:txbx>
                          <wps:bodyPr rot="0" vert="horz" wrap="square" lIns="36576" tIns="36576" rIns="36576" bIns="36576" anchor="t" anchorCtr="0" upright="1">
                            <a:noAutofit/>
                          </wps:bodyPr>
                        </wps:wsp>
                        <wps:wsp>
                          <wps:cNvPr id="76" name="AutoShape 8"/>
                          <wps:cNvCnPr>
                            <a:cxnSpLocks noChangeShapeType="1"/>
                            <a:stCxn id="71" idx="4"/>
                            <a:endCxn id="72" idx="4"/>
                          </wps:cNvCnPr>
                          <wps:spPr bwMode="auto">
                            <a:xfrm rot="16200000" flipH="1">
                              <a:off x="1090246" y="1065346"/>
                              <a:ext cx="17" cy="12397"/>
                            </a:xfrm>
                            <a:prstGeom prst="curvedConnector3">
                              <a:avLst>
                                <a:gd name="adj1" fmla="val 13095963"/>
                              </a:avLst>
                            </a:prstGeom>
                            <a:noFill/>
                            <a:ln w="9525">
                              <a:solidFill>
                                <a:schemeClr val="dk1">
                                  <a:lumMod val="0"/>
                                  <a:lumOff val="0"/>
                                </a:schemeClr>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EEECE1"/>
                                    </a:outerShdw>
                                  </a:effectLst>
                                </a14:hiddenEffects>
                              </a:ext>
                            </a:extLst>
                          </wps:spPr>
                          <wps:bodyPr/>
                        </wps:wsp>
                        <wps:wsp>
                          <wps:cNvPr id="77" name="AutoShape 9"/>
                          <wps:cNvCnPr>
                            <a:cxnSpLocks noChangeShapeType="1"/>
                            <a:stCxn id="71" idx="2"/>
                            <a:endCxn id="71" idx="3"/>
                          </wps:cNvCnPr>
                          <wps:spPr bwMode="auto">
                            <a:xfrm rot="10800000" flipH="1" flipV="1">
                              <a:off x="1080680" y="1068300"/>
                              <a:ext cx="988" cy="2288"/>
                            </a:xfrm>
                            <a:prstGeom prst="curvedConnector4">
                              <a:avLst>
                                <a:gd name="adj1" fmla="val -231190"/>
                                <a:gd name="adj2" fmla="val 241329"/>
                              </a:avLst>
                            </a:prstGeom>
                            <a:noFill/>
                            <a:ln w="9525">
                              <a:solidFill>
                                <a:schemeClr val="dk1">
                                  <a:lumMod val="0"/>
                                  <a:lumOff val="0"/>
                                </a:schemeClr>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EEECE1"/>
                                    </a:outerShdw>
                                  </a:effectLst>
                                </a14:hiddenEffects>
                              </a:ext>
                            </a:extLst>
                          </wps:spPr>
                          <wps:bodyPr/>
                        </wps:wsp>
                      </wpg:grpSp>
                      <wps:wsp>
                        <wps:cNvPr id="302" name="Text Box 302"/>
                        <wps:cNvSpPr txBox="1"/>
                        <wps:spPr>
                          <a:xfrm>
                            <a:off x="0" y="1790700"/>
                            <a:ext cx="2532380" cy="344170"/>
                          </a:xfrm>
                          <a:prstGeom prst="rect">
                            <a:avLst/>
                          </a:prstGeom>
                          <a:solidFill>
                            <a:prstClr val="white"/>
                          </a:solidFill>
                          <a:ln>
                            <a:noFill/>
                          </a:ln>
                          <a:effectLst/>
                        </wps:spPr>
                        <wps:txbx>
                          <w:txbxContent>
                            <w:p w:rsidR="005B2455" w:rsidRPr="00334361" w:rsidRDefault="005B2455" w:rsidP="00334361">
                              <w:pPr>
                                <w:pStyle w:val="Caption"/>
                                <w:jc w:val="center"/>
                                <w:rPr>
                                  <w:rFonts w:ascii="Times New Roman" w:hAnsi="Times New Roman"/>
                                  <w:noProof/>
                                  <w:sz w:val="20"/>
                                  <w:szCs w:val="24"/>
                                </w:rPr>
                              </w:pPr>
                              <w:r w:rsidRPr="00334361">
                                <w:rPr>
                                  <w:sz w:val="14"/>
                                </w:rPr>
                                <w:t xml:space="preserve">Figure </w:t>
                              </w:r>
                              <w:r w:rsidRPr="00334361">
                                <w:rPr>
                                  <w:sz w:val="14"/>
                                </w:rPr>
                                <w:fldChar w:fldCharType="begin"/>
                              </w:r>
                              <w:r w:rsidRPr="00334361">
                                <w:rPr>
                                  <w:sz w:val="14"/>
                                </w:rPr>
                                <w:instrText xml:space="preserve"> SEQ Figure \* ARABIC </w:instrText>
                              </w:r>
                              <w:r w:rsidRPr="00334361">
                                <w:rPr>
                                  <w:sz w:val="14"/>
                                </w:rPr>
                                <w:fldChar w:fldCharType="separate"/>
                              </w:r>
                              <w:r w:rsidR="00854A36">
                                <w:rPr>
                                  <w:noProof/>
                                  <w:sz w:val="14"/>
                                </w:rPr>
                                <w:t>18</w:t>
                              </w:r>
                              <w:r w:rsidRPr="00334361">
                                <w:rPr>
                                  <w:sz w:val="14"/>
                                </w:rPr>
                                <w:fldChar w:fldCharType="end"/>
                              </w:r>
                              <w:r w:rsidRPr="00334361">
                                <w:rPr>
                                  <w:sz w:val="14"/>
                                </w:rPr>
                                <w:t>- Finite State Machine Diagram for Edge Following Behaviou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303" o:spid="_x0000_s1162" style="position:absolute;margin-left:47.25pt;margin-top:3.15pt;width:199.4pt;height:168.1pt;z-index:252013056" coordsize="25323,2134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">
                <v:group id="Group 70" o:spid="_x0000_s1163" style="position:absolute;width:25323;height:17284" coordorigin="10777,10598" coordsize="253,17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w4ie6wwAAANsAAAAP&#10;AAAAAAAAAAAAAAAAAKoCAABkcnMvZG93bnJldi54bWxQSwUGAAAAAAQABAD6AAAAmgMAAAAA&#10;">
                  <v:oval id="Oval 3" o:spid="_x0000_s1164" style="position:absolute;left:10806;top:10650;width:68;height: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UL0NsQA&#10;AADbAAAADwAAAGRycy9kb3ducmV2LnhtbESPT4vCMBTE78J+h/AWvMia6kGlGmVZWPTgxf97fCTP&#10;tm7zUpuo9dsbQfA4zMxvmMmssaW4Uu0Lxwp63QQEsXam4EzBdvP7NQLhA7LB0jEpuJOH2fSjNcHU&#10;uBuv6LoOmYgQ9ikqyEOoUim9zsmi77qKOHpHV1sMUdaZNDXeItyWsp8kA2mx4LiQY0U/Oen/9cUq&#10;WO5G5/384srD8bT769ybuSZ9UKr92XyPQQRqwjv8ai+MgmEPnl/iD5DTB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lC9DbEAAAA2wAAAA8AAAAAAAAAAAAAAAAAmAIAAGRycy9k&#10;b3ducmV2LnhtbFBLBQYAAAAABAAEAPUAAACJAwAAAAA=&#10;" fillcolor="blue" strokecolor="black [0]" insetpen="t">
                    <v:shadow color="#eeece1"/>
                    <v:textbox inset="2.88pt,2.88pt,2.88pt,2.88pt">
                      <w:txbxContent>
                        <w:p w:rsidR="005B2455" w:rsidRDefault="005B2455" w:rsidP="009C1B15">
                          <w:pPr>
                            <w:widowControl w:val="0"/>
                            <w:spacing w:after="0"/>
                            <w:jc w:val="center"/>
                            <w:rPr>
                              <w:b/>
                              <w:bCs/>
                              <w:color w:val="FFFFFF"/>
                              <w:sz w:val="24"/>
                              <w:szCs w:val="24"/>
                            </w:rPr>
                          </w:pPr>
                          <w:r>
                            <w:rPr>
                              <w:b/>
                              <w:bCs/>
                              <w:color w:val="FFFFFF"/>
                              <w:sz w:val="24"/>
                              <w:szCs w:val="24"/>
                            </w:rPr>
                            <w:t>IDLE</w:t>
                          </w:r>
                        </w:p>
                      </w:txbxContent>
                    </v:textbox>
                  </v:oval>
                  <v:oval id="Oval 4" o:spid="_x0000_s1165" style="position:absolute;left:10926;top:10650;width:76;height: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ZBqQcYA&#10;AADbAAAADwAAAGRycy9kb3ducmV2LnhtbESPQWvCQBSE7wX/w/KEXopu6qGV6CoiiD30Uts0Hh+7&#10;zySafZtm1yT++26h4HGYmW+Y5Xqwteio9ZVjBc/TBASxdqbiQsHX524yB+EDssHaMSm4kYf1avSw&#10;xNS4nj+oO4RCRAj7FBWUITSplF6XZNFPXUMcvZNrLYYo20KaFvsIt7WcJcmLtFhxXCixoW1J+nK4&#10;WgXv2fzne391dX46Z8en27DXpHOlHsfDZgEi0BDu4f/2m1HwOoO/L/EHyNU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mZBqQcYAAADbAAAADwAAAAAAAAAAAAAAAACYAgAAZHJz&#10;L2Rvd25yZXYueG1sUEsFBgAAAAAEAAQA9QAAAIsDAAAAAA==&#10;" fillcolor="blue" strokecolor="black [0]" insetpen="t">
                    <v:shadow color="#eeece1"/>
                    <v:textbox inset="2.88pt,2.88pt,2.88pt,2.88pt">
                      <w:txbxContent>
                        <w:p w:rsidR="005B2455" w:rsidRDefault="005B2455" w:rsidP="009C1B15">
                          <w:pPr>
                            <w:widowControl w:val="0"/>
                            <w:spacing w:after="0"/>
                            <w:jc w:val="center"/>
                            <w:rPr>
                              <w:b/>
                              <w:bCs/>
                              <w:color w:val="FFFFFF"/>
                              <w:sz w:val="24"/>
                              <w:szCs w:val="24"/>
                            </w:rPr>
                          </w:pPr>
                          <w:r>
                            <w:rPr>
                              <w:b/>
                              <w:bCs/>
                              <w:color w:val="FFFFFF"/>
                              <w:sz w:val="24"/>
                              <w:szCs w:val="24"/>
                            </w:rPr>
                            <w:t>Follow</w:t>
                          </w:r>
                        </w:p>
                      </w:txbxContent>
                    </v:textbox>
                  </v:oval>
                  <v:shapetype id="_x0000_t38" coordsize="21600,21600" o:spt="38" o:oned="t" path="m,c@0,0@1,5400@1,10800@1,16200@2,21600,21600,21600e" filled="f">
                    <v:formulas>
                      <v:f eqn="mid #0 0"/>
                      <v:f eqn="val #0"/>
                      <v:f eqn="mid #0 21600"/>
                    </v:formulas>
                    <v:path arrowok="t" fillok="f" o:connecttype="none"/>
                    <v:handles>
                      <v:h position="#0,center"/>
                    </v:handles>
                    <o:lock v:ext="edit" shapetype="t"/>
                  </v:shapetype>
                  <v:shape id="AutoShape 5" o:spid="_x0000_s1166" type="#_x0000_t38" style="position:absolute;left:10902;top:10588;width:0;height:124;rotation:-90;flip:y;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xUJsMMAAADbAAAADwAAAGRycy9kb3ducmV2LnhtbESPQWvCQBSE74X+h+UVvNVNFWyJrqGI&#10;StNbtej1kX1mQ7JvQ3Y1sb++Kwgeh5n5hllkg23EhTpfOVbwNk5AEBdOV1wq+N1vXj9A+ICssXFM&#10;Cq7kIVs+Py0w1a7nH7rsQikihH2KCkwIbSqlLwxZ9GPXEkfv5DqLIcqulLrDPsJtIydJMpMWK44L&#10;BltaGSrq3dkq2Op8S32eX001ndVr//edH46o1Ohl+JyDCDSER/je/tIK3qdw+xJ/gFz+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PMVCbDDAAAA2wAAAA8AAAAAAAAAAAAA&#10;AAAAoQIAAGRycy9kb3ducmV2LnhtbFBLBQYAAAAABAAEAPkAAACRAwAAAAA=&#10;" adj="-2807140" strokecolor="black [0]">
                    <v:stroke endarrow="block"/>
                    <v:shadow color="#eeece1"/>
                  </v:shape>
                  <v:shape id="Text Box 6" o:spid="_x0000_s1167" type="#_x0000_t202" style="position:absolute;left:10820;top:10744;width:166;height:2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hnhO8MA&#10;AADbAAAADwAAAGRycy9kb3ducmV2LnhtbESPT4vCMBTE74LfITxhb5q6KyrVKLIgeFjwzy6en82z&#10;LTYvJYm266c3guBxmJnfMPNlaypxI+dLywqGgwQEcWZ1ybmCv991fwrCB2SNlWVS8E8elotuZ46p&#10;tg3v6XYIuYgQ9ikqKEKoUyl9VpBBP7A1cfTO1hkMUbpcaodNhJtKfibJWBosOS4UWNN3QdnlcDUK&#10;jqfJdde4r93+cq/HlV357U/wSn302tUMRKA2vMOv9kYrmIzg+SX+ALl4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hnhO8MAAADbAAAADwAAAAAAAAAAAAAAAACYAgAAZHJzL2Rv&#10;d25yZXYueG1sUEsFBgAAAAAEAAQA9QAAAIgDAAAAAA==&#10;" filled="f" stroked="f" strokecolor="black [0]" insetpen="t">
                    <v:textbox inset="2.88pt,2.88pt,2.88pt,2.88pt">
                      <w:txbxContent>
                        <w:p w:rsidR="005B2455" w:rsidRDefault="005B2455" w:rsidP="009C1B15">
                          <w:pPr>
                            <w:widowControl w:val="0"/>
                          </w:pPr>
                          <w:r>
                            <w:t xml:space="preserve">Timer Expired </w:t>
                          </w:r>
                          <w:r>
                            <w:rPr>
                              <w:u w:val="single"/>
                            </w:rPr>
                            <w:t>OR</w:t>
                          </w:r>
                          <w:r>
                            <w:t xml:space="preserve"> Edge Lost</w:t>
                          </w:r>
                        </w:p>
                      </w:txbxContent>
                    </v:textbox>
                  </v:shape>
                  <v:shape id="Text Box 7" o:spid="_x0000_s1168" type="#_x0000_t202" style="position:absolute;left:10777;top:10598;width:253;height:3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VVEoMMA&#10;AADbAAAADwAAAGRycy9kb3ducmV2LnhtbESPW4vCMBSE3wX/QzjCvmnqLl6oRpEFwYcFL7v4fGyO&#10;bbE5KUm0XX+9EQQfh5n5hpkvW1OJGzlfWlYwHCQgiDOrS84V/P2u+1MQPiBrrCyTgn/ysFx0O3NM&#10;tW14T7dDyEWEsE9RQRFCnUrps4IM+oGtiaN3ts5giNLlUjtsItxU8jNJxtJgyXGhwJq+C8ouh6tR&#10;cDxNrrvGfe32l3s9ruzKb3+CV+qj165mIAK14R1+tTdawWQEzy/xB8jF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VVEoMMAAADbAAAADwAAAAAAAAAAAAAAAACYAgAAZHJzL2Rv&#10;d25yZXYueG1sUEsFBgAAAAAEAAQA9QAAAIgDAAAAAA==&#10;" filled="f" stroked="f" strokecolor="black [0]" insetpen="t">
                    <v:textbox inset="2.88pt,2.88pt,2.88pt,2.88pt">
                      <w:txbxContent>
                        <w:p w:rsidR="005B2455" w:rsidRDefault="005B2455" w:rsidP="009C1B15">
                          <w:pPr>
                            <w:widowControl w:val="0"/>
                          </w:pPr>
                          <w:r>
                            <w:t xml:space="preserve">Timer Expired </w:t>
                          </w:r>
                          <w:r>
                            <w:rPr>
                              <w:u w:val="single"/>
                            </w:rPr>
                            <w:t>AND</w:t>
                          </w:r>
                          <w:r>
                            <w:t xml:space="preserve"> Edge Detected in Range</w:t>
                          </w:r>
                        </w:p>
                      </w:txbxContent>
                    </v:textbox>
                  </v:shape>
                  <v:shape id="AutoShape 8" o:spid="_x0000_s1169" type="#_x0000_t38" style="position:absolute;left:10902;top:10653;width:0;height:124;rotation:9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tFZysMAAADbAAAADwAAAGRycy9kb3ducmV2LnhtbESP3YrCMBSE74V9h3AWvBFNXV0t1SjL&#10;iuJe+vMAh+bYdm1OShK1vr0RBC+HmfmGmS9bU4srOV9ZVjAcJCCIc6srLhQcD+t+CsIHZI21ZVJw&#10;Jw/LxUdnjpm2N97RdR8KESHsM1RQhtBkUvq8JIN+YBvi6J2sMxiidIXUDm8Rbmr5lSQTabDiuFBi&#10;Q78l5ef9xSj4623S1f/Iu3u6G7pqdL6sv8c9pbqf7c8MRKA2vMOv9lYrmE7g+SX+ALl4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BrRWcrDAAAA2wAAAA8AAAAAAAAAAAAA&#10;AAAAoQIAAGRycy9kb3ducmV2LnhtbFBLBQYAAAAABAAEAPkAAACRAwAAAAA=&#10;" adj="2828728" strokecolor="black [0]">
                    <v:stroke endarrow="block"/>
                    <v:shadow color="#eeece1"/>
                  </v:shape>
                  <v:shapetype id="_x0000_t39" coordsize="21600,21600" o:spt="39" o:oned="t" path="m,c@0,0@1@6@1@5@1@7@3@8@2@8@4@8,21600@9,21600,21600e" filled="f">
                    <v:formulas>
                      <v:f eqn="mid #0 0"/>
                      <v:f eqn="val #0"/>
                      <v:f eqn="mid #0 21600"/>
                      <v:f eqn="mid #0 @2"/>
                      <v:f eqn="mid @2 21600"/>
                      <v:f eqn="mid #1 0"/>
                      <v:f eqn="mid @5 0"/>
                      <v:f eqn="mid #1 @5"/>
                      <v:f eqn="val #1"/>
                      <v:f eqn="mid #1 21600"/>
                    </v:formulas>
                    <v:path arrowok="t" fillok="f" o:connecttype="none"/>
                    <v:handles>
                      <v:h position="#0,@5"/>
                      <v:h position="@2,#1"/>
                    </v:handles>
                    <o:lock v:ext="edit" shapetype="t"/>
                  </v:shapetype>
                  <v:shape id="AutoShape 9" o:spid="_x0000_s1170" type="#_x0000_t39" style="position:absolute;left:10806;top:10683;width:10;height:22;rotation:180;flip:x y;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r3ZMAAAADbAAAADwAAAGRycy9kb3ducmV2LnhtbESPzQrCMBCE74LvEFbwpqkiWqpRRFDE&#10;g+APnpdmbYvNpjRRq09vBMHjMDPfMLNFY0rxoNoVlhUM+hEI4tTqgjMF59O6F4NwHlljaZkUvMjB&#10;Yt5uzTDR9skHehx9JgKEXYIKcu+rREqX5mTQ9W1FHLyrrQ36IOtM6hqfAW5KOYyisTRYcFjIsaJV&#10;TunteDcKxrv33qVyk60v1/M7ttX2xZuRUt1Os5yC8NT4f/jX3moFkwl8v4QfIOcf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LPq92TAAAAA2wAAAA8AAAAAAAAAAAAAAAAA&#10;oQIAAGRycy9kb3ducmV2LnhtbFBLBQYAAAAABAAEAPkAAACOAwAAAAA=&#10;" adj="-49937,52127" strokecolor="black [0]">
                    <v:stroke endarrow="block"/>
                    <v:shadow color="#eeece1"/>
                  </v:shape>
                </v:group>
                <v:shape id="Text Box 302" o:spid="_x0000_s1171" type="#_x0000_t202" style="position:absolute;top:17907;width:25323;height:34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ex8e8YA&#10;AADcAAAADwAAAGRycy9kb3ducmV2LnhtbESPQWsCMRSE70L/Q3gFL6LZqkjZGkWkBe1FuvXi7bF5&#10;brbdvCxJVtd/3whCj8PMfMMs171txIV8qB0reJlkIIhLp2uuFBy/P8avIEJE1tg4JgU3CrBePQ2W&#10;mGt35S+6FLESCcIhRwUmxjaXMpSGLIaJa4mTd3beYkzSV1J7vCa4beQ0yxbSYs1pwWBLW0Plb9FZ&#10;BYf56WBG3fn9czOf+f2x2y5+qkKp4XO/eQMRqY//4Ud7pxXMsincz6QjIFd/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oex8e8YAAADcAAAADwAAAAAAAAAAAAAAAACYAgAAZHJz&#10;L2Rvd25yZXYueG1sUEsFBgAAAAAEAAQA9QAAAIsDAAAAAA==&#10;" stroked="f">
                  <v:textbox style="mso-fit-shape-to-text:t" inset="0,0,0,0">
                    <w:txbxContent>
                      <w:p w:rsidR="005B2455" w:rsidRPr="00334361" w:rsidRDefault="005B2455" w:rsidP="00334361">
                        <w:pPr>
                          <w:pStyle w:val="Caption"/>
                          <w:jc w:val="center"/>
                          <w:rPr>
                            <w:rFonts w:ascii="Times New Roman" w:hAnsi="Times New Roman"/>
                            <w:noProof/>
                            <w:sz w:val="20"/>
                            <w:szCs w:val="24"/>
                          </w:rPr>
                        </w:pPr>
                        <w:r w:rsidRPr="00334361">
                          <w:rPr>
                            <w:sz w:val="14"/>
                          </w:rPr>
                          <w:t xml:space="preserve">Figure </w:t>
                        </w:r>
                        <w:r w:rsidRPr="00334361">
                          <w:rPr>
                            <w:sz w:val="14"/>
                          </w:rPr>
                          <w:fldChar w:fldCharType="begin"/>
                        </w:r>
                        <w:r w:rsidRPr="00334361">
                          <w:rPr>
                            <w:sz w:val="14"/>
                          </w:rPr>
                          <w:instrText xml:space="preserve"> SEQ Figure \* ARABIC </w:instrText>
                        </w:r>
                        <w:r w:rsidRPr="00334361">
                          <w:rPr>
                            <w:sz w:val="14"/>
                          </w:rPr>
                          <w:fldChar w:fldCharType="separate"/>
                        </w:r>
                        <w:r w:rsidR="00854A36">
                          <w:rPr>
                            <w:noProof/>
                            <w:sz w:val="14"/>
                          </w:rPr>
                          <w:t>18</w:t>
                        </w:r>
                        <w:r w:rsidRPr="00334361">
                          <w:rPr>
                            <w:sz w:val="14"/>
                          </w:rPr>
                          <w:fldChar w:fldCharType="end"/>
                        </w:r>
                        <w:r w:rsidRPr="00334361">
                          <w:rPr>
                            <w:sz w:val="14"/>
                          </w:rPr>
                          <w:t>- Finite State Machine Diagram for Edge Following Behaviour</w:t>
                        </w:r>
                      </w:p>
                    </w:txbxContent>
                  </v:textbox>
                </v:shape>
                <w10:wrap type="square"/>
              </v:group>
            </w:pict>
          </mc:Fallback>
        </mc:AlternateContent>
      </w:r>
    </w:p>
    <w:p w:rsidR="009C1B15" w:rsidRDefault="009C1B15" w:rsidP="009C1B15"/>
    <w:p w:rsidR="009C1B15" w:rsidRDefault="009C1B15" w:rsidP="009C1B15"/>
    <w:p w:rsidR="009C1B15" w:rsidRDefault="009C1B15" w:rsidP="009C1B15"/>
    <w:p w:rsidR="00A8532E" w:rsidRDefault="00A8532E" w:rsidP="009C1B15"/>
    <w:p w:rsidR="00A8532E" w:rsidRDefault="00A8532E" w:rsidP="009C1B15"/>
    <w:p w:rsidR="00587F02" w:rsidRDefault="00587F02" w:rsidP="009C1B15"/>
    <w:tbl>
      <w:tblPr>
        <w:tblStyle w:val="TableGrid"/>
        <w:tblpPr w:leftFromText="180" w:rightFromText="180" w:vertAnchor="text" w:horzAnchor="margin" w:tblpXSpec="center" w:tblpY="383"/>
        <w:tblW w:w="5000" w:type="pct"/>
        <w:tblLook w:val="04A0" w:firstRow="1" w:lastRow="0" w:firstColumn="1" w:lastColumn="0" w:noHBand="0" w:noVBand="1"/>
      </w:tblPr>
      <w:tblGrid>
        <w:gridCol w:w="1368"/>
        <w:gridCol w:w="559"/>
        <w:gridCol w:w="389"/>
        <w:gridCol w:w="613"/>
        <w:gridCol w:w="382"/>
        <w:gridCol w:w="237"/>
        <w:gridCol w:w="620"/>
        <w:gridCol w:w="620"/>
        <w:gridCol w:w="620"/>
        <w:gridCol w:w="620"/>
        <w:gridCol w:w="620"/>
        <w:gridCol w:w="620"/>
        <w:gridCol w:w="620"/>
        <w:gridCol w:w="620"/>
        <w:gridCol w:w="620"/>
        <w:gridCol w:w="620"/>
        <w:gridCol w:w="620"/>
        <w:gridCol w:w="620"/>
      </w:tblGrid>
      <w:tr w:rsidR="00ED404D" w:rsidRPr="00ED404D" w:rsidTr="00ED404D">
        <w:trPr>
          <w:trHeight w:val="288"/>
        </w:trPr>
        <w:tc>
          <w:tcPr>
            <w:tcW w:w="623" w:type="pct"/>
            <w:noWrap/>
            <w:vAlign w:val="center"/>
          </w:tcPr>
          <w:p w:rsidR="00ED404D" w:rsidRPr="00ED404D" w:rsidRDefault="00ED404D" w:rsidP="00ED404D">
            <w:pPr>
              <w:jc w:val="center"/>
              <w:rPr>
                <w:b/>
                <w:sz w:val="14"/>
              </w:rPr>
            </w:pPr>
            <w:proofErr w:type="spellStart"/>
            <w:r w:rsidRPr="00ED404D">
              <w:rPr>
                <w:b/>
                <w:sz w:val="14"/>
              </w:rPr>
              <w:t>TimeStep</w:t>
            </w:r>
            <w:proofErr w:type="spellEnd"/>
            <w:r w:rsidRPr="00ED404D">
              <w:rPr>
                <w:b/>
                <w:sz w:val="14"/>
              </w:rPr>
              <w:t>:</w:t>
            </w:r>
          </w:p>
        </w:tc>
        <w:tc>
          <w:tcPr>
            <w:tcW w:w="432" w:type="pct"/>
            <w:gridSpan w:val="2"/>
            <w:noWrap/>
            <w:vAlign w:val="center"/>
          </w:tcPr>
          <w:p w:rsidR="00ED404D" w:rsidRPr="00ED404D" w:rsidRDefault="00ED404D" w:rsidP="00ED404D">
            <w:pPr>
              <w:jc w:val="center"/>
              <w:rPr>
                <w:sz w:val="14"/>
              </w:rPr>
            </w:pPr>
            <w:r w:rsidRPr="00ED404D">
              <w:rPr>
                <w:sz w:val="14"/>
              </w:rPr>
              <w:t>0</w:t>
            </w:r>
          </w:p>
        </w:tc>
        <w:tc>
          <w:tcPr>
            <w:tcW w:w="279" w:type="pct"/>
            <w:noWrap/>
            <w:vAlign w:val="center"/>
          </w:tcPr>
          <w:p w:rsidR="00ED404D" w:rsidRPr="00ED404D" w:rsidRDefault="00ED404D" w:rsidP="00ED404D">
            <w:pPr>
              <w:jc w:val="center"/>
              <w:rPr>
                <w:sz w:val="14"/>
              </w:rPr>
            </w:pPr>
            <w:r w:rsidRPr="00ED404D">
              <w:rPr>
                <w:sz w:val="14"/>
              </w:rPr>
              <w:t>1</w:t>
            </w:r>
          </w:p>
        </w:tc>
        <w:tc>
          <w:tcPr>
            <w:tcW w:w="282" w:type="pct"/>
            <w:gridSpan w:val="2"/>
            <w:noWrap/>
            <w:vAlign w:val="center"/>
          </w:tcPr>
          <w:p w:rsidR="00ED404D" w:rsidRPr="00ED404D" w:rsidRDefault="00ED404D" w:rsidP="00ED404D">
            <w:pPr>
              <w:jc w:val="center"/>
              <w:rPr>
                <w:sz w:val="14"/>
              </w:rPr>
            </w:pPr>
            <w:r w:rsidRPr="00ED404D">
              <w:rPr>
                <w:sz w:val="14"/>
              </w:rPr>
              <w:t>2</w:t>
            </w:r>
          </w:p>
        </w:tc>
        <w:tc>
          <w:tcPr>
            <w:tcW w:w="282" w:type="pct"/>
            <w:noWrap/>
            <w:vAlign w:val="center"/>
          </w:tcPr>
          <w:p w:rsidR="00ED404D" w:rsidRPr="00ED404D" w:rsidRDefault="00ED404D" w:rsidP="00ED404D">
            <w:pPr>
              <w:jc w:val="center"/>
              <w:rPr>
                <w:sz w:val="14"/>
              </w:rPr>
            </w:pPr>
            <w:r w:rsidRPr="00ED404D">
              <w:rPr>
                <w:sz w:val="14"/>
              </w:rPr>
              <w:t>3</w:t>
            </w:r>
          </w:p>
        </w:tc>
        <w:tc>
          <w:tcPr>
            <w:tcW w:w="282" w:type="pct"/>
            <w:noWrap/>
            <w:vAlign w:val="center"/>
          </w:tcPr>
          <w:p w:rsidR="00ED404D" w:rsidRPr="00ED404D" w:rsidRDefault="00ED404D" w:rsidP="00ED404D">
            <w:pPr>
              <w:jc w:val="center"/>
              <w:rPr>
                <w:sz w:val="14"/>
              </w:rPr>
            </w:pPr>
            <w:r w:rsidRPr="00ED404D">
              <w:rPr>
                <w:sz w:val="14"/>
              </w:rPr>
              <w:t>4</w:t>
            </w:r>
          </w:p>
        </w:tc>
        <w:tc>
          <w:tcPr>
            <w:tcW w:w="282" w:type="pct"/>
            <w:noWrap/>
            <w:vAlign w:val="center"/>
          </w:tcPr>
          <w:p w:rsidR="00ED404D" w:rsidRPr="00ED404D" w:rsidRDefault="00ED404D" w:rsidP="00ED404D">
            <w:pPr>
              <w:jc w:val="center"/>
              <w:rPr>
                <w:sz w:val="14"/>
              </w:rPr>
            </w:pPr>
            <w:r w:rsidRPr="00ED404D">
              <w:rPr>
                <w:sz w:val="14"/>
              </w:rPr>
              <w:t>5</w:t>
            </w:r>
          </w:p>
        </w:tc>
        <w:tc>
          <w:tcPr>
            <w:tcW w:w="282" w:type="pct"/>
            <w:noWrap/>
            <w:vAlign w:val="center"/>
          </w:tcPr>
          <w:p w:rsidR="00ED404D" w:rsidRPr="00ED404D" w:rsidRDefault="00ED404D" w:rsidP="00ED404D">
            <w:pPr>
              <w:jc w:val="center"/>
              <w:rPr>
                <w:sz w:val="14"/>
              </w:rPr>
            </w:pPr>
            <w:r w:rsidRPr="00ED404D">
              <w:rPr>
                <w:sz w:val="14"/>
              </w:rPr>
              <w:t>6</w:t>
            </w:r>
          </w:p>
        </w:tc>
        <w:tc>
          <w:tcPr>
            <w:tcW w:w="282" w:type="pct"/>
            <w:noWrap/>
            <w:vAlign w:val="center"/>
          </w:tcPr>
          <w:p w:rsidR="00ED404D" w:rsidRPr="00ED404D" w:rsidRDefault="00ED404D" w:rsidP="00ED404D">
            <w:pPr>
              <w:jc w:val="center"/>
              <w:rPr>
                <w:sz w:val="14"/>
              </w:rPr>
            </w:pPr>
            <w:r w:rsidRPr="00ED404D">
              <w:rPr>
                <w:sz w:val="14"/>
              </w:rPr>
              <w:t>7</w:t>
            </w:r>
          </w:p>
        </w:tc>
        <w:tc>
          <w:tcPr>
            <w:tcW w:w="282" w:type="pct"/>
            <w:noWrap/>
            <w:vAlign w:val="center"/>
          </w:tcPr>
          <w:p w:rsidR="00ED404D" w:rsidRPr="00ED404D" w:rsidRDefault="00ED404D" w:rsidP="00ED404D">
            <w:pPr>
              <w:jc w:val="center"/>
              <w:rPr>
                <w:sz w:val="14"/>
              </w:rPr>
            </w:pPr>
            <w:r w:rsidRPr="00ED404D">
              <w:rPr>
                <w:sz w:val="14"/>
              </w:rPr>
              <w:t>8</w:t>
            </w:r>
          </w:p>
        </w:tc>
        <w:tc>
          <w:tcPr>
            <w:tcW w:w="282" w:type="pct"/>
            <w:noWrap/>
            <w:vAlign w:val="center"/>
          </w:tcPr>
          <w:p w:rsidR="00ED404D" w:rsidRPr="00ED404D" w:rsidRDefault="00ED404D" w:rsidP="00ED404D">
            <w:pPr>
              <w:jc w:val="center"/>
              <w:rPr>
                <w:sz w:val="14"/>
              </w:rPr>
            </w:pPr>
            <w:r w:rsidRPr="00ED404D">
              <w:rPr>
                <w:sz w:val="14"/>
              </w:rPr>
              <w:t>9</w:t>
            </w:r>
          </w:p>
        </w:tc>
        <w:tc>
          <w:tcPr>
            <w:tcW w:w="282" w:type="pct"/>
            <w:noWrap/>
            <w:vAlign w:val="center"/>
          </w:tcPr>
          <w:p w:rsidR="00ED404D" w:rsidRPr="00ED404D" w:rsidRDefault="00ED404D" w:rsidP="00ED404D">
            <w:pPr>
              <w:jc w:val="center"/>
              <w:rPr>
                <w:sz w:val="14"/>
              </w:rPr>
            </w:pPr>
            <w:r w:rsidRPr="00ED404D">
              <w:rPr>
                <w:sz w:val="14"/>
              </w:rPr>
              <w:t>10</w:t>
            </w:r>
          </w:p>
        </w:tc>
        <w:tc>
          <w:tcPr>
            <w:tcW w:w="282" w:type="pct"/>
            <w:noWrap/>
            <w:vAlign w:val="center"/>
          </w:tcPr>
          <w:p w:rsidR="00ED404D" w:rsidRPr="00ED404D" w:rsidRDefault="00ED404D" w:rsidP="00ED404D">
            <w:pPr>
              <w:jc w:val="center"/>
              <w:rPr>
                <w:sz w:val="14"/>
              </w:rPr>
            </w:pPr>
            <w:r w:rsidRPr="00ED404D">
              <w:rPr>
                <w:sz w:val="14"/>
              </w:rPr>
              <w:t>11</w:t>
            </w:r>
          </w:p>
        </w:tc>
        <w:tc>
          <w:tcPr>
            <w:tcW w:w="282" w:type="pct"/>
            <w:noWrap/>
            <w:vAlign w:val="center"/>
          </w:tcPr>
          <w:p w:rsidR="00ED404D" w:rsidRPr="00ED404D" w:rsidRDefault="00ED404D" w:rsidP="00ED404D">
            <w:pPr>
              <w:jc w:val="center"/>
              <w:rPr>
                <w:sz w:val="14"/>
              </w:rPr>
            </w:pPr>
            <w:r w:rsidRPr="00ED404D">
              <w:rPr>
                <w:sz w:val="14"/>
              </w:rPr>
              <w:t>12</w:t>
            </w:r>
          </w:p>
        </w:tc>
        <w:tc>
          <w:tcPr>
            <w:tcW w:w="282" w:type="pct"/>
            <w:noWrap/>
            <w:vAlign w:val="center"/>
          </w:tcPr>
          <w:p w:rsidR="00ED404D" w:rsidRPr="00ED404D" w:rsidRDefault="00ED404D" w:rsidP="00ED404D">
            <w:pPr>
              <w:jc w:val="center"/>
              <w:rPr>
                <w:sz w:val="14"/>
              </w:rPr>
            </w:pPr>
            <w:r w:rsidRPr="00ED404D">
              <w:rPr>
                <w:sz w:val="14"/>
              </w:rPr>
              <w:t>13</w:t>
            </w:r>
          </w:p>
        </w:tc>
        <w:tc>
          <w:tcPr>
            <w:tcW w:w="282" w:type="pct"/>
            <w:noWrap/>
            <w:vAlign w:val="center"/>
          </w:tcPr>
          <w:p w:rsidR="00ED404D" w:rsidRPr="00ED404D" w:rsidRDefault="00ED404D" w:rsidP="00ED404D">
            <w:pPr>
              <w:jc w:val="center"/>
              <w:rPr>
                <w:sz w:val="14"/>
              </w:rPr>
            </w:pPr>
            <w:r w:rsidRPr="00ED404D">
              <w:rPr>
                <w:sz w:val="14"/>
              </w:rPr>
              <w:t>14</w:t>
            </w:r>
          </w:p>
        </w:tc>
      </w:tr>
      <w:tr w:rsidR="00ED404D" w:rsidRPr="00ED404D" w:rsidTr="00ED404D">
        <w:trPr>
          <w:trHeight w:val="288"/>
        </w:trPr>
        <w:tc>
          <w:tcPr>
            <w:tcW w:w="623" w:type="pct"/>
            <w:noWrap/>
            <w:vAlign w:val="center"/>
            <w:hideMark/>
          </w:tcPr>
          <w:p w:rsidR="00ED404D" w:rsidRPr="00ED404D" w:rsidRDefault="00ED404D" w:rsidP="00ED404D">
            <w:pPr>
              <w:jc w:val="center"/>
              <w:rPr>
                <w:b/>
                <w:sz w:val="14"/>
              </w:rPr>
            </w:pPr>
            <w:r w:rsidRPr="00ED404D">
              <w:rPr>
                <w:b/>
                <w:sz w:val="14"/>
              </w:rPr>
              <w:t>Error:</w:t>
            </w:r>
          </w:p>
        </w:tc>
        <w:tc>
          <w:tcPr>
            <w:tcW w:w="432" w:type="pct"/>
            <w:gridSpan w:val="2"/>
            <w:noWrap/>
            <w:vAlign w:val="center"/>
            <w:hideMark/>
          </w:tcPr>
          <w:p w:rsidR="00ED404D" w:rsidRPr="00ED404D" w:rsidRDefault="00ED404D" w:rsidP="00ED404D">
            <w:pPr>
              <w:jc w:val="center"/>
              <w:rPr>
                <w:sz w:val="14"/>
              </w:rPr>
            </w:pPr>
            <w:r w:rsidRPr="00ED404D">
              <w:rPr>
                <w:sz w:val="14"/>
              </w:rPr>
              <w:t>-216</w:t>
            </w:r>
          </w:p>
        </w:tc>
        <w:tc>
          <w:tcPr>
            <w:tcW w:w="279" w:type="pct"/>
            <w:noWrap/>
            <w:vAlign w:val="center"/>
            <w:hideMark/>
          </w:tcPr>
          <w:p w:rsidR="00ED404D" w:rsidRPr="00ED404D" w:rsidRDefault="00ED404D" w:rsidP="00ED404D">
            <w:pPr>
              <w:jc w:val="center"/>
              <w:rPr>
                <w:sz w:val="14"/>
              </w:rPr>
            </w:pPr>
            <w:r w:rsidRPr="00ED404D">
              <w:rPr>
                <w:sz w:val="14"/>
              </w:rPr>
              <w:t>-216</w:t>
            </w:r>
          </w:p>
        </w:tc>
        <w:tc>
          <w:tcPr>
            <w:tcW w:w="282" w:type="pct"/>
            <w:gridSpan w:val="2"/>
            <w:noWrap/>
            <w:vAlign w:val="center"/>
            <w:hideMark/>
          </w:tcPr>
          <w:p w:rsidR="00ED404D" w:rsidRPr="00ED404D" w:rsidRDefault="00ED404D" w:rsidP="00ED404D">
            <w:pPr>
              <w:jc w:val="center"/>
              <w:rPr>
                <w:sz w:val="14"/>
              </w:rPr>
            </w:pPr>
            <w:r w:rsidRPr="00ED404D">
              <w:rPr>
                <w:sz w:val="14"/>
              </w:rPr>
              <w:t>-214</w:t>
            </w:r>
          </w:p>
        </w:tc>
        <w:tc>
          <w:tcPr>
            <w:tcW w:w="282" w:type="pct"/>
            <w:noWrap/>
            <w:vAlign w:val="center"/>
            <w:hideMark/>
          </w:tcPr>
          <w:p w:rsidR="00ED404D" w:rsidRPr="00ED404D" w:rsidRDefault="00ED404D" w:rsidP="00ED404D">
            <w:pPr>
              <w:jc w:val="center"/>
              <w:rPr>
                <w:sz w:val="14"/>
              </w:rPr>
            </w:pPr>
            <w:r w:rsidRPr="00ED404D">
              <w:rPr>
                <w:sz w:val="14"/>
              </w:rPr>
              <w:t>-214</w:t>
            </w:r>
          </w:p>
        </w:tc>
        <w:tc>
          <w:tcPr>
            <w:tcW w:w="282" w:type="pct"/>
            <w:noWrap/>
            <w:vAlign w:val="center"/>
            <w:hideMark/>
          </w:tcPr>
          <w:p w:rsidR="00ED404D" w:rsidRPr="00ED404D" w:rsidRDefault="00ED404D" w:rsidP="00ED404D">
            <w:pPr>
              <w:jc w:val="center"/>
              <w:rPr>
                <w:sz w:val="14"/>
              </w:rPr>
            </w:pPr>
            <w:r w:rsidRPr="00ED404D">
              <w:rPr>
                <w:sz w:val="14"/>
              </w:rPr>
              <w:t>-214</w:t>
            </w:r>
          </w:p>
        </w:tc>
        <w:tc>
          <w:tcPr>
            <w:tcW w:w="282" w:type="pct"/>
            <w:noWrap/>
            <w:vAlign w:val="center"/>
            <w:hideMark/>
          </w:tcPr>
          <w:p w:rsidR="00ED404D" w:rsidRPr="00ED404D" w:rsidRDefault="00ED404D" w:rsidP="00ED404D">
            <w:pPr>
              <w:jc w:val="center"/>
              <w:rPr>
                <w:sz w:val="14"/>
              </w:rPr>
            </w:pPr>
            <w:r w:rsidRPr="00ED404D">
              <w:rPr>
                <w:sz w:val="14"/>
              </w:rPr>
              <w:t>-217</w:t>
            </w:r>
          </w:p>
        </w:tc>
        <w:tc>
          <w:tcPr>
            <w:tcW w:w="282" w:type="pct"/>
            <w:noWrap/>
            <w:vAlign w:val="center"/>
            <w:hideMark/>
          </w:tcPr>
          <w:p w:rsidR="00ED404D" w:rsidRPr="00ED404D" w:rsidRDefault="00ED404D" w:rsidP="00ED404D">
            <w:pPr>
              <w:jc w:val="center"/>
              <w:rPr>
                <w:sz w:val="14"/>
              </w:rPr>
            </w:pPr>
            <w:r w:rsidRPr="00ED404D">
              <w:rPr>
                <w:sz w:val="14"/>
              </w:rPr>
              <w:t>-223</w:t>
            </w:r>
          </w:p>
        </w:tc>
        <w:tc>
          <w:tcPr>
            <w:tcW w:w="282" w:type="pct"/>
            <w:noWrap/>
            <w:vAlign w:val="center"/>
            <w:hideMark/>
          </w:tcPr>
          <w:p w:rsidR="00ED404D" w:rsidRPr="00ED404D" w:rsidRDefault="00ED404D" w:rsidP="00ED404D">
            <w:pPr>
              <w:jc w:val="center"/>
              <w:rPr>
                <w:sz w:val="14"/>
              </w:rPr>
            </w:pPr>
            <w:r w:rsidRPr="00ED404D">
              <w:rPr>
                <w:sz w:val="14"/>
              </w:rPr>
              <w:t>-233</w:t>
            </w:r>
          </w:p>
        </w:tc>
        <w:tc>
          <w:tcPr>
            <w:tcW w:w="282" w:type="pct"/>
            <w:noWrap/>
            <w:vAlign w:val="center"/>
            <w:hideMark/>
          </w:tcPr>
          <w:p w:rsidR="00ED404D" w:rsidRPr="00ED404D" w:rsidRDefault="00ED404D" w:rsidP="00ED404D">
            <w:pPr>
              <w:jc w:val="center"/>
              <w:rPr>
                <w:sz w:val="14"/>
              </w:rPr>
            </w:pPr>
            <w:r w:rsidRPr="00ED404D">
              <w:rPr>
                <w:sz w:val="14"/>
              </w:rPr>
              <w:t>-238</w:t>
            </w:r>
          </w:p>
        </w:tc>
        <w:tc>
          <w:tcPr>
            <w:tcW w:w="282" w:type="pct"/>
            <w:noWrap/>
            <w:vAlign w:val="center"/>
            <w:hideMark/>
          </w:tcPr>
          <w:p w:rsidR="00ED404D" w:rsidRPr="00ED404D" w:rsidRDefault="00ED404D" w:rsidP="00ED404D">
            <w:pPr>
              <w:jc w:val="center"/>
              <w:rPr>
                <w:sz w:val="14"/>
              </w:rPr>
            </w:pPr>
            <w:r w:rsidRPr="00ED404D">
              <w:rPr>
                <w:sz w:val="14"/>
              </w:rPr>
              <w:t>-203</w:t>
            </w:r>
          </w:p>
        </w:tc>
        <w:tc>
          <w:tcPr>
            <w:tcW w:w="282" w:type="pct"/>
            <w:noWrap/>
            <w:vAlign w:val="center"/>
            <w:hideMark/>
          </w:tcPr>
          <w:p w:rsidR="00ED404D" w:rsidRPr="00ED404D" w:rsidRDefault="00ED404D" w:rsidP="00ED404D">
            <w:pPr>
              <w:jc w:val="center"/>
              <w:rPr>
                <w:sz w:val="14"/>
              </w:rPr>
            </w:pPr>
            <w:r w:rsidRPr="00ED404D">
              <w:rPr>
                <w:sz w:val="14"/>
              </w:rPr>
              <w:t>-176</w:t>
            </w:r>
          </w:p>
        </w:tc>
        <w:tc>
          <w:tcPr>
            <w:tcW w:w="282" w:type="pct"/>
            <w:noWrap/>
            <w:vAlign w:val="center"/>
            <w:hideMark/>
          </w:tcPr>
          <w:p w:rsidR="00ED404D" w:rsidRPr="00ED404D" w:rsidRDefault="00ED404D" w:rsidP="00ED404D">
            <w:pPr>
              <w:jc w:val="center"/>
              <w:rPr>
                <w:sz w:val="14"/>
              </w:rPr>
            </w:pPr>
            <w:r w:rsidRPr="00ED404D">
              <w:rPr>
                <w:sz w:val="14"/>
              </w:rPr>
              <w:t>-156</w:t>
            </w:r>
          </w:p>
        </w:tc>
        <w:tc>
          <w:tcPr>
            <w:tcW w:w="282" w:type="pct"/>
            <w:noWrap/>
            <w:vAlign w:val="center"/>
            <w:hideMark/>
          </w:tcPr>
          <w:p w:rsidR="00ED404D" w:rsidRPr="00ED404D" w:rsidRDefault="00ED404D" w:rsidP="00ED404D">
            <w:pPr>
              <w:jc w:val="center"/>
              <w:rPr>
                <w:sz w:val="14"/>
              </w:rPr>
            </w:pPr>
            <w:r w:rsidRPr="00ED404D">
              <w:rPr>
                <w:sz w:val="14"/>
              </w:rPr>
              <w:t>-140</w:t>
            </w:r>
          </w:p>
        </w:tc>
        <w:tc>
          <w:tcPr>
            <w:tcW w:w="282" w:type="pct"/>
            <w:noWrap/>
            <w:vAlign w:val="center"/>
            <w:hideMark/>
          </w:tcPr>
          <w:p w:rsidR="00ED404D" w:rsidRPr="00ED404D" w:rsidRDefault="00ED404D" w:rsidP="00ED404D">
            <w:pPr>
              <w:jc w:val="center"/>
              <w:rPr>
                <w:sz w:val="14"/>
              </w:rPr>
            </w:pPr>
            <w:r w:rsidRPr="00ED404D">
              <w:rPr>
                <w:sz w:val="14"/>
              </w:rPr>
              <w:t>-127</w:t>
            </w:r>
          </w:p>
        </w:tc>
        <w:tc>
          <w:tcPr>
            <w:tcW w:w="282" w:type="pct"/>
            <w:noWrap/>
            <w:vAlign w:val="center"/>
            <w:hideMark/>
          </w:tcPr>
          <w:p w:rsidR="00ED404D" w:rsidRPr="00ED404D" w:rsidRDefault="00ED404D" w:rsidP="00ED404D">
            <w:pPr>
              <w:jc w:val="center"/>
              <w:rPr>
                <w:sz w:val="14"/>
              </w:rPr>
            </w:pPr>
            <w:r w:rsidRPr="00ED404D">
              <w:rPr>
                <w:sz w:val="14"/>
              </w:rPr>
              <w:t>-113</w:t>
            </w:r>
          </w:p>
        </w:tc>
      </w:tr>
      <w:tr w:rsidR="00A527CE" w:rsidRPr="00ED404D" w:rsidTr="00ED404D">
        <w:trPr>
          <w:gridAfter w:val="13"/>
          <w:wAfter w:w="3492" w:type="pct"/>
          <w:trHeight w:val="288"/>
        </w:trPr>
        <w:tc>
          <w:tcPr>
            <w:tcW w:w="878" w:type="pct"/>
            <w:gridSpan w:val="2"/>
            <w:noWrap/>
            <w:vAlign w:val="center"/>
            <w:hideMark/>
          </w:tcPr>
          <w:p w:rsidR="00A527CE" w:rsidRPr="00ED404D" w:rsidRDefault="00A527CE" w:rsidP="00ED404D">
            <w:pPr>
              <w:jc w:val="center"/>
              <w:rPr>
                <w:b/>
                <w:sz w:val="14"/>
              </w:rPr>
            </w:pPr>
            <w:r w:rsidRPr="00ED404D">
              <w:rPr>
                <w:b/>
                <w:sz w:val="14"/>
              </w:rPr>
              <w:t>Average</w:t>
            </w:r>
            <w:r w:rsidR="00ED404D">
              <w:rPr>
                <w:b/>
                <w:sz w:val="14"/>
              </w:rPr>
              <w:t xml:space="preserve"> (of all data)</w:t>
            </w:r>
            <w:r w:rsidRPr="00ED404D">
              <w:rPr>
                <w:b/>
                <w:sz w:val="14"/>
              </w:rPr>
              <w:t>:</w:t>
            </w:r>
          </w:p>
        </w:tc>
        <w:tc>
          <w:tcPr>
            <w:tcW w:w="630" w:type="pct"/>
            <w:gridSpan w:val="3"/>
            <w:noWrap/>
            <w:vAlign w:val="center"/>
            <w:hideMark/>
          </w:tcPr>
          <w:p w:rsidR="00A527CE" w:rsidRPr="00ED404D" w:rsidRDefault="00A527CE" w:rsidP="00ED404D">
            <w:pPr>
              <w:jc w:val="center"/>
              <w:rPr>
                <w:sz w:val="14"/>
              </w:rPr>
            </w:pPr>
            <w:r w:rsidRPr="00ED404D">
              <w:rPr>
                <w:sz w:val="14"/>
              </w:rPr>
              <w:t>-10.462217</w:t>
            </w:r>
          </w:p>
        </w:tc>
      </w:tr>
      <w:tr w:rsidR="00ED404D" w:rsidRPr="00ED404D" w:rsidTr="00ED404D">
        <w:trPr>
          <w:gridAfter w:val="13"/>
          <w:wAfter w:w="3492" w:type="pct"/>
          <w:trHeight w:val="288"/>
        </w:trPr>
        <w:tc>
          <w:tcPr>
            <w:tcW w:w="878" w:type="pct"/>
            <w:gridSpan w:val="2"/>
            <w:noWrap/>
            <w:vAlign w:val="center"/>
            <w:hideMark/>
          </w:tcPr>
          <w:p w:rsidR="00A527CE" w:rsidRPr="00ED404D" w:rsidRDefault="00ED404D" w:rsidP="00ED404D">
            <w:pPr>
              <w:jc w:val="center"/>
              <w:rPr>
                <w:b/>
                <w:sz w:val="14"/>
              </w:rPr>
            </w:pPr>
            <w:r>
              <w:rPr>
                <w:b/>
                <w:sz w:val="14"/>
              </w:rPr>
              <w:t>STD DEV (of all data)</w:t>
            </w:r>
            <w:r w:rsidRPr="00ED404D">
              <w:rPr>
                <w:b/>
                <w:sz w:val="14"/>
              </w:rPr>
              <w:t>:</w:t>
            </w:r>
          </w:p>
        </w:tc>
        <w:tc>
          <w:tcPr>
            <w:tcW w:w="630" w:type="pct"/>
            <w:gridSpan w:val="3"/>
            <w:noWrap/>
            <w:vAlign w:val="center"/>
            <w:hideMark/>
          </w:tcPr>
          <w:p w:rsidR="00A527CE" w:rsidRPr="00ED404D" w:rsidRDefault="00A527CE" w:rsidP="00ED404D">
            <w:pPr>
              <w:jc w:val="center"/>
              <w:rPr>
                <w:sz w:val="14"/>
              </w:rPr>
            </w:pPr>
            <w:r w:rsidRPr="00ED404D">
              <w:rPr>
                <w:sz w:val="14"/>
              </w:rPr>
              <w:t>105.125286</w:t>
            </w:r>
          </w:p>
        </w:tc>
      </w:tr>
      <w:tr w:rsidR="00ED404D" w:rsidRPr="00ED404D" w:rsidTr="00ED404D">
        <w:trPr>
          <w:gridAfter w:val="13"/>
          <w:wAfter w:w="3492" w:type="pct"/>
          <w:trHeight w:val="288"/>
        </w:trPr>
        <w:tc>
          <w:tcPr>
            <w:tcW w:w="878" w:type="pct"/>
            <w:gridSpan w:val="2"/>
            <w:noWrap/>
            <w:vAlign w:val="center"/>
            <w:hideMark/>
          </w:tcPr>
          <w:p w:rsidR="00A527CE" w:rsidRPr="00ED404D" w:rsidRDefault="00ED404D" w:rsidP="00ED404D">
            <w:pPr>
              <w:jc w:val="center"/>
              <w:rPr>
                <w:b/>
                <w:sz w:val="14"/>
              </w:rPr>
            </w:pPr>
            <w:r>
              <w:rPr>
                <w:b/>
                <w:sz w:val="14"/>
              </w:rPr>
              <w:t>Range (of all data)</w:t>
            </w:r>
            <w:r w:rsidRPr="00ED404D">
              <w:rPr>
                <w:b/>
                <w:sz w:val="14"/>
              </w:rPr>
              <w:t>:</w:t>
            </w:r>
          </w:p>
        </w:tc>
        <w:tc>
          <w:tcPr>
            <w:tcW w:w="630" w:type="pct"/>
            <w:gridSpan w:val="3"/>
            <w:noWrap/>
            <w:vAlign w:val="center"/>
            <w:hideMark/>
          </w:tcPr>
          <w:p w:rsidR="00A527CE" w:rsidRPr="00ED404D" w:rsidRDefault="00A527CE" w:rsidP="00ED404D">
            <w:pPr>
              <w:keepNext/>
              <w:jc w:val="center"/>
              <w:rPr>
                <w:sz w:val="14"/>
              </w:rPr>
            </w:pPr>
            <w:r w:rsidRPr="00ED404D">
              <w:rPr>
                <w:sz w:val="14"/>
              </w:rPr>
              <w:t>755</w:t>
            </w:r>
          </w:p>
        </w:tc>
      </w:tr>
    </w:tbl>
    <w:p w:rsidR="00ED404D" w:rsidRPr="00ED404D" w:rsidRDefault="00ED404D" w:rsidP="00ED404D">
      <w:pPr>
        <w:pStyle w:val="Caption"/>
        <w:framePr w:hSpace="180" w:wrap="around" w:vAnchor="text" w:hAnchor="page" w:x="3901" w:y="1174"/>
        <w:jc w:val="center"/>
        <w:rPr>
          <w:sz w:val="14"/>
        </w:rPr>
      </w:pPr>
      <w:r w:rsidRPr="00ED404D">
        <w:rPr>
          <w:sz w:val="14"/>
        </w:rPr>
        <w:t xml:space="preserve">Table </w:t>
      </w:r>
      <w:r w:rsidRPr="00ED404D">
        <w:rPr>
          <w:sz w:val="14"/>
        </w:rPr>
        <w:fldChar w:fldCharType="begin"/>
      </w:r>
      <w:r w:rsidRPr="00ED404D">
        <w:rPr>
          <w:sz w:val="14"/>
        </w:rPr>
        <w:instrText xml:space="preserve"> SEQ Table \* ARABIC </w:instrText>
      </w:r>
      <w:r w:rsidRPr="00ED404D">
        <w:rPr>
          <w:sz w:val="14"/>
        </w:rPr>
        <w:fldChar w:fldCharType="separate"/>
      </w:r>
      <w:r w:rsidRPr="00ED404D">
        <w:rPr>
          <w:noProof/>
          <w:sz w:val="14"/>
        </w:rPr>
        <w:t>1</w:t>
      </w:r>
      <w:r w:rsidRPr="00ED404D">
        <w:rPr>
          <w:sz w:val="14"/>
        </w:rPr>
        <w:fldChar w:fldCharType="end"/>
      </w:r>
      <w:r w:rsidRPr="00ED404D">
        <w:rPr>
          <w:sz w:val="14"/>
        </w:rPr>
        <w:t>- Fir</w:t>
      </w:r>
      <w:r>
        <w:rPr>
          <w:sz w:val="14"/>
        </w:rPr>
        <w:t>st 15</w:t>
      </w:r>
      <w:r w:rsidRPr="00ED404D">
        <w:rPr>
          <w:sz w:val="14"/>
        </w:rPr>
        <w:t xml:space="preserve"> Time Step's Error Readings from Edge Following Behaviour</w:t>
      </w:r>
    </w:p>
    <w:p w:rsidR="00A25CB8" w:rsidRDefault="00A25CB8" w:rsidP="004C55A2">
      <w:pPr>
        <w:pStyle w:val="Heading2"/>
        <w:spacing w:before="0" w:after="40"/>
      </w:pPr>
    </w:p>
    <w:p w:rsidR="00121427" w:rsidRDefault="00121427" w:rsidP="00121427"/>
    <w:p w:rsidR="00121427" w:rsidRPr="00121427" w:rsidRDefault="00121427" w:rsidP="00121427"/>
    <w:p w:rsidR="004A10EF" w:rsidRDefault="004A10EF" w:rsidP="004C55A2">
      <w:pPr>
        <w:pStyle w:val="Heading2"/>
        <w:spacing w:before="0" w:after="40"/>
      </w:pPr>
      <w:r>
        <w:lastRenderedPageBreak/>
        <w:tab/>
      </w:r>
      <w:bookmarkStart w:id="71" w:name="_Toc444175182"/>
      <w:r>
        <w:t>Wandering:</w:t>
      </w:r>
      <w:bookmarkEnd w:id="71"/>
    </w:p>
    <w:p w:rsidR="001806B2" w:rsidRPr="001806B2" w:rsidRDefault="00334361" w:rsidP="001806B2">
      <w:r>
        <w:rPr>
          <w:noProof/>
          <w:lang w:eastAsia="en-GB"/>
        </w:rPr>
        <mc:AlternateContent>
          <mc:Choice Requires="wpg">
            <w:drawing>
              <wp:anchor distT="0" distB="0" distL="114300" distR="114300" simplePos="0" relativeHeight="252011008" behindDoc="0" locked="0" layoutInCell="1" allowOverlap="1">
                <wp:simplePos x="0" y="0"/>
                <wp:positionH relativeFrom="column">
                  <wp:posOffset>257175</wp:posOffset>
                </wp:positionH>
                <wp:positionV relativeFrom="paragraph">
                  <wp:posOffset>48260</wp:posOffset>
                </wp:positionV>
                <wp:extent cx="3493135" cy="2011045"/>
                <wp:effectExtent l="0" t="0" r="12065" b="8255"/>
                <wp:wrapSquare wrapText="bothSides"/>
                <wp:docPr id="95" name="Group 95"/>
                <wp:cNvGraphicFramePr/>
                <a:graphic xmlns:a="http://schemas.openxmlformats.org/drawingml/2006/main">
                  <a:graphicData uri="http://schemas.microsoft.com/office/word/2010/wordprocessingGroup">
                    <wpg:wgp>
                      <wpg:cNvGrpSpPr/>
                      <wpg:grpSpPr>
                        <a:xfrm>
                          <a:off x="0" y="0"/>
                          <a:ext cx="3493135" cy="2011045"/>
                          <a:chOff x="0" y="0"/>
                          <a:chExt cx="3493135" cy="2011045"/>
                        </a:xfrm>
                      </wpg:grpSpPr>
                      <wpg:grpSp>
                        <wpg:cNvPr id="78" name="Group 78"/>
                        <wpg:cNvGrpSpPr>
                          <a:grpSpLocks/>
                        </wpg:cNvGrpSpPr>
                        <wpg:grpSpPr bwMode="auto">
                          <a:xfrm>
                            <a:off x="0" y="0"/>
                            <a:ext cx="3493135" cy="1718945"/>
                            <a:chOff x="1067513" y="1059591"/>
                            <a:chExt cx="34928" cy="17190"/>
                          </a:xfrm>
                        </wpg:grpSpPr>
                        <wps:wsp>
                          <wps:cNvPr id="79" name="Oval 11"/>
                          <wps:cNvSpPr>
                            <a:spLocks noChangeArrowheads="1"/>
                          </wps:cNvSpPr>
                          <wps:spPr bwMode="auto">
                            <a:xfrm>
                              <a:off x="1080680" y="1065064"/>
                              <a:ext cx="6752" cy="6472"/>
                            </a:xfrm>
                            <a:prstGeom prst="ellipse">
                              <a:avLst/>
                            </a:prstGeom>
                            <a:solidFill>
                              <a:srgbClr val="0000FF"/>
                            </a:solidFill>
                            <a:ln w="9525" algn="in">
                              <a:solidFill>
                                <a:schemeClr val="dk1">
                                  <a:lumMod val="0"/>
                                  <a:lumOff val="0"/>
                                </a:schemeClr>
                              </a:solidFill>
                              <a:round/>
                              <a:headEnd/>
                              <a:tailEnd/>
                            </a:ln>
                            <a:effectLst/>
                            <a:extLst>
                              <a:ext uri="{AF507438-7753-43E0-B8FC-AC1667EBCBE1}">
                                <a14:hiddenEffects xmlns:a14="http://schemas.microsoft.com/office/drawing/2010/main">
                                  <a:effectLst>
                                    <a:outerShdw dist="35921" dir="2700000" algn="ctr" rotWithShape="0">
                                      <a:srgbClr val="EEECE1"/>
                                    </a:outerShdw>
                                  </a:effectLst>
                                </a14:hiddenEffects>
                              </a:ext>
                            </a:extLst>
                          </wps:spPr>
                          <wps:txbx>
                            <w:txbxContent>
                              <w:p w:rsidR="005B2455" w:rsidRDefault="005B2455" w:rsidP="001806B2">
                                <w:pPr>
                                  <w:widowControl w:val="0"/>
                                  <w:spacing w:after="0"/>
                                  <w:jc w:val="center"/>
                                  <w:rPr>
                                    <w:b/>
                                    <w:bCs/>
                                    <w:color w:val="FFFFFF"/>
                                    <w:sz w:val="24"/>
                                    <w:szCs w:val="24"/>
                                  </w:rPr>
                                </w:pPr>
                                <w:r>
                                  <w:rPr>
                                    <w:b/>
                                    <w:bCs/>
                                    <w:color w:val="FFFFFF"/>
                                    <w:sz w:val="24"/>
                                    <w:szCs w:val="24"/>
                                  </w:rPr>
                                  <w:t>IDLE</w:t>
                                </w:r>
                              </w:p>
                            </w:txbxContent>
                          </wps:txbx>
                          <wps:bodyPr rot="0" vert="horz" wrap="square" lIns="36576" tIns="36576" rIns="36576" bIns="36576" anchor="t" anchorCtr="0" upright="1">
                            <a:noAutofit/>
                          </wps:bodyPr>
                        </wps:wsp>
                        <wps:wsp>
                          <wps:cNvPr id="80" name="Oval 12"/>
                          <wps:cNvSpPr>
                            <a:spLocks noChangeArrowheads="1"/>
                          </wps:cNvSpPr>
                          <wps:spPr bwMode="auto">
                            <a:xfrm>
                              <a:off x="1092655" y="1065082"/>
                              <a:ext cx="9787" cy="6852"/>
                            </a:xfrm>
                            <a:prstGeom prst="ellipse">
                              <a:avLst/>
                            </a:prstGeom>
                            <a:solidFill>
                              <a:srgbClr val="0000FF"/>
                            </a:solidFill>
                            <a:ln w="9525" algn="in">
                              <a:solidFill>
                                <a:schemeClr val="dk1">
                                  <a:lumMod val="0"/>
                                  <a:lumOff val="0"/>
                                </a:schemeClr>
                              </a:solidFill>
                              <a:round/>
                              <a:headEnd/>
                              <a:tailEnd/>
                            </a:ln>
                            <a:effectLst/>
                            <a:extLst>
                              <a:ext uri="{AF507438-7753-43E0-B8FC-AC1667EBCBE1}">
                                <a14:hiddenEffects xmlns:a14="http://schemas.microsoft.com/office/drawing/2010/main">
                                  <a:effectLst>
                                    <a:outerShdw dist="35921" dir="2700000" algn="ctr" rotWithShape="0">
                                      <a:srgbClr val="EEECE1"/>
                                    </a:outerShdw>
                                  </a:effectLst>
                                </a14:hiddenEffects>
                              </a:ext>
                            </a:extLst>
                          </wps:spPr>
                          <wps:txbx>
                            <w:txbxContent>
                              <w:p w:rsidR="005B2455" w:rsidRDefault="005B2455" w:rsidP="001806B2">
                                <w:pPr>
                                  <w:widowControl w:val="0"/>
                                  <w:spacing w:after="0"/>
                                  <w:jc w:val="center"/>
                                  <w:rPr>
                                    <w:b/>
                                    <w:bCs/>
                                    <w:color w:val="FFFFFF"/>
                                    <w:sz w:val="24"/>
                                    <w:szCs w:val="24"/>
                                  </w:rPr>
                                </w:pPr>
                                <w:r>
                                  <w:rPr>
                                    <w:b/>
                                    <w:bCs/>
                                    <w:color w:val="FFFFFF"/>
                                    <w:sz w:val="24"/>
                                    <w:szCs w:val="24"/>
                                  </w:rPr>
                                  <w:t>Wander</w:t>
                                </w:r>
                              </w:p>
                            </w:txbxContent>
                          </wps:txbx>
                          <wps:bodyPr rot="0" vert="horz" wrap="square" lIns="36576" tIns="36576" rIns="36576" bIns="36576" anchor="t" anchorCtr="0" upright="1">
                            <a:noAutofit/>
                          </wps:bodyPr>
                        </wps:wsp>
                        <wps:wsp>
                          <wps:cNvPr id="81" name="AutoShape 13"/>
                          <wps:cNvCnPr>
                            <a:cxnSpLocks noChangeShapeType="1"/>
                            <a:stCxn id="79" idx="0"/>
                            <a:endCxn id="80" idx="0"/>
                          </wps:cNvCnPr>
                          <wps:spPr bwMode="auto">
                            <a:xfrm rot="5400000" flipV="1">
                              <a:off x="1090793" y="1058327"/>
                              <a:ext cx="18" cy="13492"/>
                            </a:xfrm>
                            <a:prstGeom prst="curvedConnector3">
                              <a:avLst>
                                <a:gd name="adj1" fmla="val -12996019"/>
                              </a:avLst>
                            </a:prstGeom>
                            <a:noFill/>
                            <a:ln w="9525">
                              <a:solidFill>
                                <a:schemeClr val="dk1">
                                  <a:lumMod val="0"/>
                                  <a:lumOff val="0"/>
                                </a:schemeClr>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EEECE1"/>
                                    </a:outerShdw>
                                  </a:effectLst>
                                </a14:hiddenEffects>
                              </a:ext>
                            </a:extLst>
                          </wps:spPr>
                          <wps:bodyPr/>
                        </wps:wsp>
                        <wps:wsp>
                          <wps:cNvPr id="82" name="Text Box 14"/>
                          <wps:cNvSpPr txBox="1">
                            <a:spLocks noChangeArrowheads="1"/>
                          </wps:cNvSpPr>
                          <wps:spPr bwMode="auto">
                            <a:xfrm>
                              <a:off x="1084277" y="1074490"/>
                              <a:ext cx="12219" cy="2292"/>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chemeClr val="dk1">
                                      <a:lumMod val="0"/>
                                      <a:lumOff val="0"/>
                                    </a:schemeClr>
                                  </a:solidFill>
                                  <a:miter lim="800000"/>
                                  <a:headEnd/>
                                  <a:tailEnd/>
                                </a14:hiddenLine>
                              </a:ext>
                              <a:ext uri="{AF507438-7753-43E0-B8FC-AC1667EBCBE1}">
                                <a14:hiddenEffects xmlns:a14="http://schemas.microsoft.com/office/drawing/2010/main">
                                  <a:effectLst/>
                                </a14:hiddenEffects>
                              </a:ext>
                            </a:extLst>
                          </wps:spPr>
                          <wps:txbx>
                            <w:txbxContent>
                              <w:p w:rsidR="005B2455" w:rsidRDefault="005B2455" w:rsidP="001806B2">
                                <w:pPr>
                                  <w:widowControl w:val="0"/>
                                </w:pPr>
                                <w:r>
                                  <w:t>Goal waypoint reset</w:t>
                                </w:r>
                              </w:p>
                            </w:txbxContent>
                          </wps:txbx>
                          <wps:bodyPr rot="0" vert="horz" wrap="square" lIns="36576" tIns="36576" rIns="36576" bIns="36576" anchor="t" anchorCtr="0" upright="1">
                            <a:noAutofit/>
                          </wps:bodyPr>
                        </wps:wsp>
                        <wps:wsp>
                          <wps:cNvPr id="86" name="Text Box 15"/>
                          <wps:cNvSpPr txBox="1">
                            <a:spLocks noChangeArrowheads="1"/>
                          </wps:cNvSpPr>
                          <wps:spPr bwMode="auto">
                            <a:xfrm>
                              <a:off x="1085553" y="1059591"/>
                              <a:ext cx="9701" cy="2519"/>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chemeClr val="dk1">
                                      <a:lumMod val="0"/>
                                      <a:lumOff val="0"/>
                                    </a:schemeClr>
                                  </a:solidFill>
                                  <a:miter lim="800000"/>
                                  <a:headEnd/>
                                  <a:tailEnd/>
                                </a14:hiddenLine>
                              </a:ext>
                              <a:ext uri="{AF507438-7753-43E0-B8FC-AC1667EBCBE1}">
                                <a14:hiddenEffects xmlns:a14="http://schemas.microsoft.com/office/drawing/2010/main">
                                  <a:effectLst/>
                                </a14:hiddenEffects>
                              </a:ext>
                            </a:extLst>
                          </wps:spPr>
                          <wps:txbx>
                            <w:txbxContent>
                              <w:p w:rsidR="005B2455" w:rsidRDefault="005B2455" w:rsidP="001806B2">
                                <w:pPr>
                                  <w:widowControl w:val="0"/>
                                </w:pPr>
                                <w:r>
                                  <w:t>Timer Expired</w:t>
                                </w:r>
                              </w:p>
                            </w:txbxContent>
                          </wps:txbx>
                          <wps:bodyPr rot="0" vert="horz" wrap="square" lIns="36576" tIns="36576" rIns="36576" bIns="36576" anchor="t" anchorCtr="0" upright="1">
                            <a:noAutofit/>
                          </wps:bodyPr>
                        </wps:wsp>
                        <wps:wsp>
                          <wps:cNvPr id="87" name="AutoShape 16"/>
                          <wps:cNvCnPr>
                            <a:cxnSpLocks noChangeShapeType="1"/>
                            <a:stCxn id="79" idx="4"/>
                            <a:endCxn id="80" idx="4"/>
                          </wps:cNvCnPr>
                          <wps:spPr bwMode="auto">
                            <a:xfrm rot="16200000" flipH="1">
                              <a:off x="1090603" y="1064989"/>
                              <a:ext cx="398" cy="13492"/>
                            </a:xfrm>
                            <a:prstGeom prst="curvedConnector3">
                              <a:avLst>
                                <a:gd name="adj1" fmla="val 673519"/>
                              </a:avLst>
                            </a:prstGeom>
                            <a:noFill/>
                            <a:ln w="9525">
                              <a:solidFill>
                                <a:schemeClr val="dk1">
                                  <a:lumMod val="0"/>
                                  <a:lumOff val="0"/>
                                </a:schemeClr>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EEECE1"/>
                                    </a:outerShdw>
                                  </a:effectLst>
                                </a14:hiddenEffects>
                              </a:ext>
                            </a:extLst>
                          </wps:spPr>
                          <wps:bodyPr/>
                        </wps:wsp>
                        <wps:wsp>
                          <wps:cNvPr id="88" name="AutoShape 17"/>
                          <wps:cNvCnPr>
                            <a:cxnSpLocks noChangeShapeType="1"/>
                            <a:stCxn id="79" idx="2"/>
                            <a:endCxn id="79" idx="3"/>
                          </wps:cNvCnPr>
                          <wps:spPr bwMode="auto">
                            <a:xfrm rot="10800000" flipH="1" flipV="1">
                              <a:off x="1080680" y="1068300"/>
                              <a:ext cx="988" cy="2288"/>
                            </a:xfrm>
                            <a:prstGeom prst="curvedConnector4">
                              <a:avLst>
                                <a:gd name="adj1" fmla="val -231190"/>
                                <a:gd name="adj2" fmla="val 241329"/>
                              </a:avLst>
                            </a:prstGeom>
                            <a:noFill/>
                            <a:ln w="9525">
                              <a:solidFill>
                                <a:schemeClr val="dk1">
                                  <a:lumMod val="0"/>
                                  <a:lumOff val="0"/>
                                </a:schemeClr>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EEECE1"/>
                                    </a:outerShdw>
                                  </a:effectLst>
                                </a14:hiddenEffects>
                              </a:ext>
                            </a:extLst>
                          </wps:spPr>
                          <wps:bodyPr/>
                        </wps:wsp>
                        <wps:wsp>
                          <wps:cNvPr id="89" name="Text Box 18"/>
                          <wps:cNvSpPr txBox="1">
                            <a:spLocks noChangeArrowheads="1"/>
                          </wps:cNvSpPr>
                          <wps:spPr bwMode="auto">
                            <a:xfrm>
                              <a:off x="1067513" y="1066203"/>
                              <a:ext cx="12219" cy="2292"/>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chemeClr val="dk1">
                                      <a:lumMod val="0"/>
                                      <a:lumOff val="0"/>
                                    </a:schemeClr>
                                  </a:solidFill>
                                  <a:miter lim="800000"/>
                                  <a:headEnd/>
                                  <a:tailEnd/>
                                </a14:hiddenLine>
                              </a:ext>
                              <a:ext uri="{AF507438-7753-43E0-B8FC-AC1667EBCBE1}">
                                <a14:hiddenEffects xmlns:a14="http://schemas.microsoft.com/office/drawing/2010/main">
                                  <a:effectLst/>
                                </a14:hiddenEffects>
                              </a:ext>
                            </a:extLst>
                          </wps:spPr>
                          <wps:txbx>
                            <w:txbxContent>
                              <w:p w:rsidR="005B2455" w:rsidRDefault="005B2455" w:rsidP="001806B2">
                                <w:pPr>
                                  <w:widowControl w:val="0"/>
                                </w:pPr>
                                <w:r>
                                  <w:t>Timer not expired</w:t>
                                </w:r>
                              </w:p>
                            </w:txbxContent>
                          </wps:txbx>
                          <wps:bodyPr rot="0" vert="horz" wrap="square" lIns="36576" tIns="36576" rIns="36576" bIns="36576" anchor="t" anchorCtr="0" upright="1">
                            <a:noAutofit/>
                          </wps:bodyPr>
                        </wps:wsp>
                      </wpg:grpSp>
                      <wps:wsp>
                        <wps:cNvPr id="66" name="Text Box 66"/>
                        <wps:cNvSpPr txBox="1"/>
                        <wps:spPr>
                          <a:xfrm>
                            <a:off x="0" y="1775460"/>
                            <a:ext cx="3493135" cy="235585"/>
                          </a:xfrm>
                          <a:prstGeom prst="rect">
                            <a:avLst/>
                          </a:prstGeom>
                          <a:solidFill>
                            <a:prstClr val="white"/>
                          </a:solidFill>
                          <a:ln>
                            <a:noFill/>
                          </a:ln>
                          <a:effectLst/>
                        </wps:spPr>
                        <wps:txbx>
                          <w:txbxContent>
                            <w:p w:rsidR="005B2455" w:rsidRPr="00334361" w:rsidRDefault="005B2455" w:rsidP="00334361">
                              <w:pPr>
                                <w:pStyle w:val="Caption"/>
                                <w:jc w:val="center"/>
                                <w:rPr>
                                  <w:rFonts w:ascii="Times New Roman" w:hAnsi="Times New Roman"/>
                                  <w:noProof/>
                                  <w:sz w:val="20"/>
                                  <w:szCs w:val="24"/>
                                </w:rPr>
                              </w:pPr>
                              <w:r w:rsidRPr="00334361">
                                <w:rPr>
                                  <w:sz w:val="14"/>
                                </w:rPr>
                                <w:t xml:space="preserve">Figure </w:t>
                              </w:r>
                              <w:r w:rsidRPr="00334361">
                                <w:rPr>
                                  <w:sz w:val="14"/>
                                </w:rPr>
                                <w:fldChar w:fldCharType="begin"/>
                              </w:r>
                              <w:r w:rsidRPr="00334361">
                                <w:rPr>
                                  <w:sz w:val="14"/>
                                </w:rPr>
                                <w:instrText xml:space="preserve"> SEQ Figure \* ARABIC </w:instrText>
                              </w:r>
                              <w:r w:rsidRPr="00334361">
                                <w:rPr>
                                  <w:sz w:val="14"/>
                                </w:rPr>
                                <w:fldChar w:fldCharType="separate"/>
                              </w:r>
                              <w:r w:rsidR="00854A36">
                                <w:rPr>
                                  <w:noProof/>
                                  <w:sz w:val="14"/>
                                </w:rPr>
                                <w:t>19</w:t>
                              </w:r>
                              <w:r w:rsidRPr="00334361">
                                <w:rPr>
                                  <w:sz w:val="14"/>
                                </w:rPr>
                                <w:fldChar w:fldCharType="end"/>
                              </w:r>
                              <w:r w:rsidRPr="00334361">
                                <w:rPr>
                                  <w:sz w:val="14"/>
                                </w:rPr>
                                <w:t>- Finite State Machine Diagram for Wandering Behaviou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95" o:spid="_x0000_s1172" style="position:absolute;margin-left:20.25pt;margin-top:3.8pt;width:275.05pt;height:158.35pt;z-index:252011008" coordsize="34931,201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">
                <v:group id="Group 78" o:spid="_x0000_s1173" style="position:absolute;width:34931;height:17189" coordorigin="10675,10595" coordsize="349,17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OlCu8wwAAANsAAAAP&#10;AAAAAAAAAAAAAAAAAKoCAABkcnMvZG93bnJldi54bWxQSwUGAAAAAAQABAD6AAAAmgMAAAAA&#10;">
                  <v:oval id="Oval 11" o:spid="_x0000_s1174" style="position:absolute;left:10806;top:10650;width:68;height: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zT4MMUA&#10;AADbAAAADwAAAGRycy9kb3ducmV2LnhtbESPQWsCMRSE74L/ITyhF9GsPVS7NYoIxR56qbrV4yN5&#10;7m7dvGw3Udd/bwTB4zAz3zDTeWsrcabGl44VjIYJCGLtTMm5gu3mczAB4QOywcoxKbiSh/ms25li&#10;atyFf+i8DrmIEPYpKihCqFMpvS7Ioh+6mjh6B9dYDFE2uTQNXiLcVvI1Sd6kxZLjQoE1LQvSx/XJ&#10;KvjOJv+/q5Ordoe/bN+/titNeqfUS69dfIAI1IZn+NH+MgrG73D/En+AnN0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XNPgwxQAAANsAAAAPAAAAAAAAAAAAAAAAAJgCAABkcnMv&#10;ZG93bnJldi54bWxQSwUGAAAAAAQABAD1AAAAigMAAAAA&#10;" fillcolor="blue" strokecolor="black [0]" insetpen="t">
                    <v:shadow color="#eeece1"/>
                    <v:textbox inset="2.88pt,2.88pt,2.88pt,2.88pt">
                      <w:txbxContent>
                        <w:p w:rsidR="005B2455" w:rsidRDefault="005B2455" w:rsidP="001806B2">
                          <w:pPr>
                            <w:widowControl w:val="0"/>
                            <w:spacing w:after="0"/>
                            <w:jc w:val="center"/>
                            <w:rPr>
                              <w:b/>
                              <w:bCs/>
                              <w:color w:val="FFFFFF"/>
                              <w:sz w:val="24"/>
                              <w:szCs w:val="24"/>
                            </w:rPr>
                          </w:pPr>
                          <w:r>
                            <w:rPr>
                              <w:b/>
                              <w:bCs/>
                              <w:color w:val="FFFFFF"/>
                              <w:sz w:val="24"/>
                              <w:szCs w:val="24"/>
                            </w:rPr>
                            <w:t>IDLE</w:t>
                          </w:r>
                        </w:p>
                      </w:txbxContent>
                    </v:textbox>
                  </v:oval>
                  <v:oval id="Oval 12" o:spid="_x0000_s1175" style="position:absolute;left:10926;top:10650;width:98;height:6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9shisIA&#10;AADbAAAADwAAAGRycy9kb3ducmV2LnhtbERPPW/CMBDdkfofrKvUBRWHDihKYxBCqmDoUiiE8WQf&#10;Sdr4nMaGJP8eD0gdn953vhpsI27U+dqxgvksAUGsnam5VPB9+HhNQfiAbLBxTApG8rBaPk1yzIzr&#10;+Ytu+1CKGMI+QwVVCG0mpdcVWfQz1xJH7uI6iyHCrpSmwz6G20a+JclCWqw5NlTY0qYi/bu/WgWf&#10;x/TvtL26prj8HM/Tcdhq0oVSL8/D+h1EoCH8ix/unVGQxvXxS/wBcnk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z2yGKwgAAANsAAAAPAAAAAAAAAAAAAAAAAJgCAABkcnMvZG93&#10;bnJldi54bWxQSwUGAAAAAAQABAD1AAAAhwMAAAAA&#10;" fillcolor="blue" strokecolor="black [0]" insetpen="t">
                    <v:shadow color="#eeece1"/>
                    <v:textbox inset="2.88pt,2.88pt,2.88pt,2.88pt">
                      <w:txbxContent>
                        <w:p w:rsidR="005B2455" w:rsidRDefault="005B2455" w:rsidP="001806B2">
                          <w:pPr>
                            <w:widowControl w:val="0"/>
                            <w:spacing w:after="0"/>
                            <w:jc w:val="center"/>
                            <w:rPr>
                              <w:b/>
                              <w:bCs/>
                              <w:color w:val="FFFFFF"/>
                              <w:sz w:val="24"/>
                              <w:szCs w:val="24"/>
                            </w:rPr>
                          </w:pPr>
                          <w:r>
                            <w:rPr>
                              <w:b/>
                              <w:bCs/>
                              <w:color w:val="FFFFFF"/>
                              <w:sz w:val="24"/>
                              <w:szCs w:val="24"/>
                            </w:rPr>
                            <w:t>Wander</w:t>
                          </w:r>
                        </w:p>
                      </w:txbxContent>
                    </v:textbox>
                  </v:oval>
                  <v:shape id="AutoShape 13" o:spid="_x0000_s1176" type="#_x0000_t38" style="position:absolute;left:10908;top:10582;width:0;height:135;rotation:-90;flip:y;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V5Ce8MAAADbAAAADwAAAGRycy9kb3ducmV2LnhtbESPQWvCQBSE70L/w/IKvZmNFiTErFJK&#10;K01vpqW9PrLPbDD7NmRXE/vru4LgcZiZb5hiO9lOnGnwrWMFiyQFQVw73XKj4PvrfZ6B8AFZY+eY&#10;FFzIw3bzMCsw127kPZ2r0IgIYZ+jAhNCn0vpa0MWfeJ64ugd3GAxRDk0Ug84Rrjt5DJNV9Jiy3HB&#10;YE+vhupjdbIKdrrc0ViWF9M+r45v/u+z/PlFpZ4ep5c1iEBTuIdv7Q+tIFvA9Uv8AXLzD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leQnvDAAAA2wAAAA8AAAAAAAAAAAAA&#10;AAAAoQIAAGRycy9kb3ducmV2LnhtbFBLBQYAAAAABAAEAPkAAACRAwAAAAA=&#10;" adj="-2807140" strokecolor="black [0]">
                    <v:stroke endarrow="block"/>
                    <v:shadow color="#eeece1"/>
                  </v:shape>
                  <v:shape id="Text Box 14" o:spid="_x0000_s1177" type="#_x0000_t202" style="position:absolute;left:10842;top:10744;width:122;height:2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2ms88QA&#10;AADbAAAADwAAAGRycy9kb3ducmV2LnhtbESPS2vDMBCE74H+B7GF3hI5LrjGjRJCoZBDoHmUnrfW&#10;xjaxVkaSH82vjwqFHoeZ+YZZbSbTioGcbywrWC4SEMSl1Q1XCj7P7/MchA/IGlvLpOCHPGzWD7MV&#10;FtqOfKThFCoRIewLVFCH0BVS+rImg35hO+LoXawzGKJ0ldQOxwg3rUyTJJMGG44LNXb0VlN5PfVG&#10;wdf3S38Y3fPheL11WWu3/mMfvFJPj9P2FUSgKfyH/9o7rSBP4fdL/AFyf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NprPPEAAAA2wAAAA8AAAAAAAAAAAAAAAAAmAIAAGRycy9k&#10;b3ducmV2LnhtbFBLBQYAAAAABAAEAPUAAACJAwAAAAA=&#10;" filled="f" stroked="f" strokecolor="black [0]" insetpen="t">
                    <v:textbox inset="2.88pt,2.88pt,2.88pt,2.88pt">
                      <w:txbxContent>
                        <w:p w:rsidR="005B2455" w:rsidRDefault="005B2455" w:rsidP="001806B2">
                          <w:pPr>
                            <w:widowControl w:val="0"/>
                          </w:pPr>
                          <w:r>
                            <w:t>Goal waypoint reset</w:t>
                          </w:r>
                        </w:p>
                      </w:txbxContent>
                    </v:textbox>
                  </v:shape>
                  <v:shape id="Text Box 15" o:spid="_x0000_s1178" type="#_x0000_t202" style="position:absolute;left:10855;top:10595;width:97;height:2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Kq8MQA&#10;AADbAAAADwAAAGRycy9kb3ducmV2LnhtbESPQWvCQBSE74L/YXlCb2ZjC2mIriJCoYdCTVo8P7PP&#10;JJh9G3ZXk/bXdwuFHoeZ+YbZ7CbTizs531lWsEpSEMS11R03Cj4/XpY5CB+QNfaWScEXedht57MN&#10;FtqOXNK9Co2IEPYFKmhDGAopfd2SQZ/YgTh6F+sMhihdI7XDMcJNLx/TNJMGO44LLQ50aKm+Vjej&#10;4HR+vh1H93Qsr99D1tu9f38LXqmHxbRfgwg0hf/wX/tVK8gz+P0Sf4Dc/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xSqvDEAAAA2wAAAA8AAAAAAAAAAAAAAAAAmAIAAGRycy9k&#10;b3ducmV2LnhtbFBLBQYAAAAABAAEAPUAAACJAwAAAAA=&#10;" filled="f" stroked="f" strokecolor="black [0]" insetpen="t">
                    <v:textbox inset="2.88pt,2.88pt,2.88pt,2.88pt">
                      <w:txbxContent>
                        <w:p w:rsidR="005B2455" w:rsidRDefault="005B2455" w:rsidP="001806B2">
                          <w:pPr>
                            <w:widowControl w:val="0"/>
                          </w:pPr>
                          <w:r>
                            <w:t>Timer Expired</w:t>
                          </w:r>
                        </w:p>
                      </w:txbxContent>
                    </v:textbox>
                  </v:shape>
                  <v:shape id="AutoShape 16" o:spid="_x0000_s1179" type="#_x0000_t38" style="position:absolute;left:10906;top:10649;width:4;height:135;rotation:9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0QqO8QAAADbAAAADwAAAGRycy9kb3ducmV2LnhtbESPT2vCQBTE74LfYXlCb3VjLf6J2YgV&#10;Ci2ejC16fGRfk9DdtyG7xvTbdwsFj8PM/IbJtoM1oqfON44VzKYJCOLS6YYrBR+n18cVCB+QNRrH&#10;pOCHPGzz8SjDVLsbH6kvQiUihH2KCuoQ2lRKX9Zk0U9dSxy9L9dZDFF2ldQd3iLcGvmUJAtpseG4&#10;UGNL+5rK7+JqFWhj1i8Hz5/r/rm4luf3sw2XuVIPk2G3ARFoCPfwf/tNK1gt4e9L/AEy/wU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HRCo7xAAAANsAAAAPAAAAAAAAAAAA&#10;AAAAAKECAABkcnMvZG93bnJldi54bWxQSwUGAAAAAAQABAD5AAAAkgMAAAAA&#10;" adj="145480" strokecolor="black [0]">
                    <v:stroke endarrow="block"/>
                    <v:shadow color="#eeece1"/>
                  </v:shape>
                  <v:shape id="AutoShape 17" o:spid="_x0000_s1180" type="#_x0000_t39" style="position:absolute;left:10806;top:10683;width:10;height:22;rotation:180;flip:x y;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" adj="-49937,52127" strokecolor="black [0]">
                    <v:stroke endarrow="block"/>
                    <v:shadow color="#eeece1"/>
                  </v:shape>
                  <v:shape id="Text Box 18" o:spid="_x0000_s1181" type="#_x0000_t202" style="position:absolute;left:10675;top:10662;width:122;height:2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c0+gsMA&#10;AADbAAAADwAAAGRycy9kb3ducmV2LnhtbESPQYvCMBSE74L/ITzBm6au4Go1iiwIHoRVd/H8bJ5t&#10;sXkpSbR1f70RFjwOM/MNs1i1phJ3cr60rGA0TEAQZ1aXnCv4/dkMpiB8QNZYWSYFD/KwWnY7C0y1&#10;bfhA92PIRYSwT1FBEUKdSumzggz6oa2Jo3exzmCI0uVSO2wi3FTyI0km0mDJcaHAmr4Kyq7Hm1Fw&#10;On/e9o0b7w/Xv3pS2bX/3gWvVL/XrucgArXhHf5vb7WC6QxeX+IPkMsn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jc0+gsMAAADbAAAADwAAAAAAAAAAAAAAAACYAgAAZHJzL2Rv&#10;d25yZXYueG1sUEsFBgAAAAAEAAQA9QAAAIgDAAAAAA==&#10;" filled="f" stroked="f" strokecolor="black [0]" insetpen="t">
                    <v:textbox inset="2.88pt,2.88pt,2.88pt,2.88pt">
                      <w:txbxContent>
                        <w:p w:rsidR="005B2455" w:rsidRDefault="005B2455" w:rsidP="001806B2">
                          <w:pPr>
                            <w:widowControl w:val="0"/>
                          </w:pPr>
                          <w:r>
                            <w:t>Timer not expired</w:t>
                          </w:r>
                        </w:p>
                      </w:txbxContent>
                    </v:textbox>
                  </v:shape>
                </v:group>
                <v:shape id="Text Box 66" o:spid="_x0000_s1182" type="#_x0000_t202" style="position:absolute;top:17754;width:34931;height:23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tLVVMUA&#10;AADbAAAADwAAAGRycy9kb3ducmV2LnhtbESPQWsCMRSE70L/Q3iFXkSzrbKUrVFEFGov0q0Xb4/N&#10;c7Pt5mVJsrr9940g9DjMzDfMYjXYVlzIh8axgudpBoK4crrhWsHxazd5BREissbWMSn4pQCr5cNo&#10;gYV2V/6kSxlrkSAcClRgYuwKKUNlyGKYuo44eWfnLcYkfS21x2uC21a+ZFkuLTacFgx2tDFU/ZS9&#10;VXCYnw5m3J+3H+v5zO+P/Sb/rkulnh6H9RuISEP8D9/b71pBnsPtS/oBcvk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u0tVUxQAAANsAAAAPAAAAAAAAAAAAAAAAAJgCAABkcnMv&#10;ZG93bnJldi54bWxQSwUGAAAAAAQABAD1AAAAigMAAAAA&#10;" stroked="f">
                  <v:textbox style="mso-fit-shape-to-text:t" inset="0,0,0,0">
                    <w:txbxContent>
                      <w:p w:rsidR="005B2455" w:rsidRPr="00334361" w:rsidRDefault="005B2455" w:rsidP="00334361">
                        <w:pPr>
                          <w:pStyle w:val="Caption"/>
                          <w:jc w:val="center"/>
                          <w:rPr>
                            <w:rFonts w:ascii="Times New Roman" w:hAnsi="Times New Roman"/>
                            <w:noProof/>
                            <w:sz w:val="20"/>
                            <w:szCs w:val="24"/>
                          </w:rPr>
                        </w:pPr>
                        <w:r w:rsidRPr="00334361">
                          <w:rPr>
                            <w:sz w:val="14"/>
                          </w:rPr>
                          <w:t xml:space="preserve">Figure </w:t>
                        </w:r>
                        <w:r w:rsidRPr="00334361">
                          <w:rPr>
                            <w:sz w:val="14"/>
                          </w:rPr>
                          <w:fldChar w:fldCharType="begin"/>
                        </w:r>
                        <w:r w:rsidRPr="00334361">
                          <w:rPr>
                            <w:sz w:val="14"/>
                          </w:rPr>
                          <w:instrText xml:space="preserve"> SEQ Figure \* ARABIC </w:instrText>
                        </w:r>
                        <w:r w:rsidRPr="00334361">
                          <w:rPr>
                            <w:sz w:val="14"/>
                          </w:rPr>
                          <w:fldChar w:fldCharType="separate"/>
                        </w:r>
                        <w:r w:rsidR="00854A36">
                          <w:rPr>
                            <w:noProof/>
                            <w:sz w:val="14"/>
                          </w:rPr>
                          <w:t>19</w:t>
                        </w:r>
                        <w:r w:rsidRPr="00334361">
                          <w:rPr>
                            <w:sz w:val="14"/>
                          </w:rPr>
                          <w:fldChar w:fldCharType="end"/>
                        </w:r>
                        <w:r w:rsidRPr="00334361">
                          <w:rPr>
                            <w:sz w:val="14"/>
                          </w:rPr>
                          <w:t>- Finite State Machine Diagram for Wandering Behaviour</w:t>
                        </w:r>
                      </w:p>
                    </w:txbxContent>
                  </v:textbox>
                </v:shape>
                <w10:wrap type="square"/>
              </v:group>
            </w:pict>
          </mc:Fallback>
        </mc:AlternateContent>
      </w:r>
    </w:p>
    <w:p w:rsidR="001806B2" w:rsidRDefault="001806B2" w:rsidP="001806B2"/>
    <w:p w:rsidR="001806B2" w:rsidRDefault="001806B2" w:rsidP="001806B2"/>
    <w:p w:rsidR="001827FF" w:rsidRDefault="001827FF" w:rsidP="001806B2"/>
    <w:p w:rsidR="001806B2" w:rsidRDefault="001806B2" w:rsidP="001806B2"/>
    <w:p w:rsidR="001827FF" w:rsidRDefault="001827FF" w:rsidP="001806B2"/>
    <w:p w:rsidR="00334361" w:rsidRPr="001806B2" w:rsidRDefault="00334361" w:rsidP="001806B2"/>
    <w:p w:rsidR="00F84FB7" w:rsidRDefault="004A10EF" w:rsidP="00B66F83">
      <w:pPr>
        <w:pStyle w:val="Heading2"/>
        <w:spacing w:before="0" w:after="40"/>
        <w:rPr>
          <w:b w:val="0"/>
          <w:bCs w:val="0"/>
        </w:rPr>
      </w:pPr>
      <w:r>
        <w:tab/>
      </w:r>
      <w:bookmarkStart w:id="72" w:name="_Toc444175183"/>
      <w:r w:rsidR="00F84FB7">
        <w:br w:type="page"/>
      </w:r>
    </w:p>
    <w:p w:rsidR="00D635BD" w:rsidRDefault="004A10EF" w:rsidP="00F84FB7">
      <w:pPr>
        <w:pStyle w:val="Heading2"/>
        <w:spacing w:before="0" w:after="40"/>
      </w:pPr>
      <w:r>
        <w:lastRenderedPageBreak/>
        <w:t>Mapping:</w:t>
      </w:r>
      <w:bookmarkEnd w:id="72"/>
      <w:r w:rsidR="00F84FB7">
        <w:t xml:space="preserve"> </w:t>
      </w:r>
    </w:p>
    <w:p w:rsidR="00D635BD" w:rsidRDefault="00D635BD" w:rsidP="004C55A2">
      <w:pPr>
        <w:spacing w:after="40"/>
      </w:pPr>
    </w:p>
    <w:p w:rsidR="00D635BD" w:rsidRDefault="00F84FB7" w:rsidP="004C55A2">
      <w:pPr>
        <w:spacing w:after="40"/>
      </w:pPr>
      <w:r>
        <w:rPr>
          <w:noProof/>
          <w:lang w:eastAsia="en-GB"/>
        </w:rPr>
        <mc:AlternateContent>
          <mc:Choice Requires="wpg">
            <w:drawing>
              <wp:anchor distT="0" distB="0" distL="114300" distR="114300" simplePos="0" relativeHeight="252005888" behindDoc="0" locked="0" layoutInCell="1" allowOverlap="1">
                <wp:simplePos x="0" y="0"/>
                <wp:positionH relativeFrom="column">
                  <wp:posOffset>-121920</wp:posOffset>
                </wp:positionH>
                <wp:positionV relativeFrom="paragraph">
                  <wp:posOffset>94615</wp:posOffset>
                </wp:positionV>
                <wp:extent cx="5622290" cy="9289415"/>
                <wp:effectExtent l="0" t="0" r="0" b="6985"/>
                <wp:wrapSquare wrapText="bothSides"/>
                <wp:docPr id="358" name="Group 358"/>
                <wp:cNvGraphicFramePr/>
                <a:graphic xmlns:a="http://schemas.openxmlformats.org/drawingml/2006/main">
                  <a:graphicData uri="http://schemas.microsoft.com/office/word/2010/wordprocessingGroup">
                    <wpg:wgp>
                      <wpg:cNvGrpSpPr/>
                      <wpg:grpSpPr>
                        <a:xfrm>
                          <a:off x="0" y="0"/>
                          <a:ext cx="5622290" cy="9289415"/>
                          <a:chOff x="0" y="0"/>
                          <a:chExt cx="5622290" cy="9289415"/>
                        </a:xfrm>
                      </wpg:grpSpPr>
                      <wpg:grpSp>
                        <wpg:cNvPr id="314" name="Group 314"/>
                        <wpg:cNvGrpSpPr/>
                        <wpg:grpSpPr>
                          <a:xfrm>
                            <a:off x="66675" y="0"/>
                            <a:ext cx="5555615" cy="4866640"/>
                            <a:chOff x="0" y="0"/>
                            <a:chExt cx="5555615" cy="4866640"/>
                          </a:xfrm>
                        </wpg:grpSpPr>
                        <wpg:grpSp>
                          <wpg:cNvPr id="91" name="Group 91"/>
                          <wpg:cNvGrpSpPr/>
                          <wpg:grpSpPr>
                            <a:xfrm>
                              <a:off x="0" y="0"/>
                              <a:ext cx="5555615" cy="4572000"/>
                              <a:chOff x="0" y="0"/>
                              <a:chExt cx="5555673" cy="4572000"/>
                            </a:xfrm>
                          </wpg:grpSpPr>
                          <pic:pic xmlns:pic="http://schemas.openxmlformats.org/drawingml/2006/picture">
                            <pic:nvPicPr>
                              <pic:cNvPr id="59" name="Picture 59"/>
                              <pic:cNvPicPr>
                                <a:picLocks noChangeAspect="1"/>
                              </pic:cNvPicPr>
                            </pic:nvPicPr>
                            <pic:blipFill rotWithShape="1">
                              <a:blip r:embed="rId73" cstate="print">
                                <a:extLst>
                                  <a:ext uri="{28A0092B-C50C-407E-A947-70E740481C1C}">
                                    <a14:useLocalDpi xmlns:a14="http://schemas.microsoft.com/office/drawing/2010/main" val="0"/>
                                  </a:ext>
                                </a:extLst>
                              </a:blip>
                              <a:srcRect l="23869" t="19365" r="2219" b="22967"/>
                              <a:stretch/>
                            </pic:blipFill>
                            <pic:spPr bwMode="auto">
                              <a:xfrm>
                                <a:off x="34637" y="0"/>
                                <a:ext cx="5209309" cy="2286000"/>
                              </a:xfrm>
                              <a:prstGeom prst="rect">
                                <a:avLst/>
                              </a:prstGeom>
                              <a:noFill/>
                              <a:ln>
                                <a:noFill/>
                              </a:ln>
                              <a:effectLst/>
                              <a:extLst>
                                <a:ext uri="{53640926-AAD7-44D8-BBD7-CCE9431645EC}">
                                  <a14:shadowObscured xmlns:a14="http://schemas.microsoft.com/office/drawing/2010/main"/>
                                </a:ext>
                              </a:extLst>
                            </pic:spPr>
                          </pic:pic>
                          <pic:pic xmlns:pic="http://schemas.openxmlformats.org/drawingml/2006/picture">
                            <pic:nvPicPr>
                              <pic:cNvPr id="58" name="Picture 58"/>
                              <pic:cNvPicPr>
                                <a:picLocks noChangeAspect="1"/>
                              </pic:cNvPicPr>
                            </pic:nvPicPr>
                            <pic:blipFill rotWithShape="1">
                              <a:blip r:embed="rId74" cstate="print">
                                <a:extLst>
                                  <a:ext uri="{28A0092B-C50C-407E-A947-70E740481C1C}">
                                    <a14:useLocalDpi xmlns:a14="http://schemas.microsoft.com/office/drawing/2010/main" val="0"/>
                                  </a:ext>
                                </a:extLst>
                              </a:blip>
                              <a:srcRect l="24795" t="14419" r="1292" b="33266"/>
                              <a:stretch/>
                            </pic:blipFill>
                            <pic:spPr bwMode="auto">
                              <a:xfrm>
                                <a:off x="0" y="2362200"/>
                                <a:ext cx="5555673" cy="2209800"/>
                              </a:xfrm>
                              <a:prstGeom prst="rect">
                                <a:avLst/>
                              </a:prstGeom>
                              <a:noFill/>
                              <a:ln>
                                <a:noFill/>
                              </a:ln>
                              <a:effectLst/>
                              <a:extLst>
                                <a:ext uri="{53640926-AAD7-44D8-BBD7-CCE9431645EC}">
                                  <a14:shadowObscured xmlns:a14="http://schemas.microsoft.com/office/drawing/2010/main"/>
                                </a:ext>
                              </a:extLst>
                            </pic:spPr>
                          </pic:pic>
                        </wpg:grpSp>
                        <wps:wsp>
                          <wps:cNvPr id="313" name="Text Box 313"/>
                          <wps:cNvSpPr txBox="1"/>
                          <wps:spPr>
                            <a:xfrm>
                              <a:off x="0" y="4631055"/>
                              <a:ext cx="5555615" cy="235585"/>
                            </a:xfrm>
                            <a:prstGeom prst="rect">
                              <a:avLst/>
                            </a:prstGeom>
                            <a:solidFill>
                              <a:prstClr val="white"/>
                            </a:solidFill>
                            <a:ln>
                              <a:noFill/>
                            </a:ln>
                            <a:effectLst/>
                          </wps:spPr>
                          <wps:txbx>
                            <w:txbxContent>
                              <w:p w:rsidR="005B2455" w:rsidRPr="00460A8B" w:rsidRDefault="005B2455" w:rsidP="00460A8B">
                                <w:pPr>
                                  <w:pStyle w:val="Caption"/>
                                  <w:jc w:val="center"/>
                                  <w:rPr>
                                    <w:noProof/>
                                    <w:sz w:val="14"/>
                                  </w:rPr>
                                </w:pPr>
                                <w:r w:rsidRPr="00460A8B">
                                  <w:rPr>
                                    <w:sz w:val="14"/>
                                  </w:rPr>
                                  <w:t xml:space="preserve">Figure </w:t>
                                </w:r>
                                <w:r w:rsidRPr="00460A8B">
                                  <w:rPr>
                                    <w:sz w:val="14"/>
                                  </w:rPr>
                                  <w:fldChar w:fldCharType="begin"/>
                                </w:r>
                                <w:r w:rsidRPr="00460A8B">
                                  <w:rPr>
                                    <w:sz w:val="14"/>
                                  </w:rPr>
                                  <w:instrText xml:space="preserve"> SEQ Figure \* ARABIC </w:instrText>
                                </w:r>
                                <w:r w:rsidRPr="00460A8B">
                                  <w:rPr>
                                    <w:sz w:val="14"/>
                                  </w:rPr>
                                  <w:fldChar w:fldCharType="separate"/>
                                </w:r>
                                <w:r w:rsidR="00854A36">
                                  <w:rPr>
                                    <w:noProof/>
                                    <w:sz w:val="14"/>
                                  </w:rPr>
                                  <w:t>21</w:t>
                                </w:r>
                                <w:r w:rsidRPr="00460A8B">
                                  <w:rPr>
                                    <w:sz w:val="14"/>
                                  </w:rPr>
                                  <w:fldChar w:fldCharType="end"/>
                                </w:r>
                                <w:r w:rsidRPr="00460A8B">
                                  <w:rPr>
                                    <w:sz w:val="14"/>
                                  </w:rPr>
                                  <w:t xml:space="preserve"> - First Attempts at mapping</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cNvPr id="316" name="Group 316"/>
                        <wpg:cNvGrpSpPr/>
                        <wpg:grpSpPr>
                          <a:xfrm>
                            <a:off x="0" y="5133975"/>
                            <a:ext cx="5153660" cy="4155440"/>
                            <a:chOff x="0" y="0"/>
                            <a:chExt cx="5153660" cy="4155440"/>
                          </a:xfrm>
                        </wpg:grpSpPr>
                        <wpg:grpSp>
                          <wpg:cNvPr id="92" name="Group 92"/>
                          <wpg:cNvGrpSpPr/>
                          <wpg:grpSpPr>
                            <a:xfrm>
                              <a:off x="0" y="0"/>
                              <a:ext cx="5153660" cy="3865245"/>
                              <a:chOff x="0" y="0"/>
                              <a:chExt cx="5153890" cy="3865418"/>
                            </a:xfrm>
                          </wpg:grpSpPr>
                          <pic:pic xmlns:pic="http://schemas.openxmlformats.org/drawingml/2006/picture">
                            <pic:nvPicPr>
                              <pic:cNvPr id="67" name="Picture 67"/>
                              <pic:cNvPicPr>
                                <a:picLocks noChangeAspect="1"/>
                              </pic:cNvPicPr>
                            </pic:nvPicPr>
                            <pic:blipFill rotWithShape="1">
                              <a:blip r:embed="rId75" cstate="print">
                                <a:extLst>
                                  <a:ext uri="{28A0092B-C50C-407E-A947-70E740481C1C}">
                                    <a14:useLocalDpi xmlns:a14="http://schemas.microsoft.com/office/drawing/2010/main" val="0"/>
                                  </a:ext>
                                </a:extLst>
                              </a:blip>
                              <a:srcRect l="5348" t="18070" r="20856" b="28689"/>
                              <a:stretch/>
                            </pic:blipFill>
                            <pic:spPr bwMode="auto">
                              <a:xfrm>
                                <a:off x="0" y="0"/>
                                <a:ext cx="4987636" cy="2022764"/>
                              </a:xfrm>
                              <a:prstGeom prst="rect">
                                <a:avLst/>
                              </a:prstGeom>
                              <a:noFill/>
                              <a:ln>
                                <a:noFill/>
                              </a:ln>
                              <a:effectLst/>
                              <a:extLst>
                                <a:ext uri="{53640926-AAD7-44D8-BBD7-CCE9431645EC}">
                                  <a14:shadowObscured xmlns:a14="http://schemas.microsoft.com/office/drawing/2010/main"/>
                                </a:ext>
                              </a:extLst>
                            </pic:spPr>
                          </pic:pic>
                          <pic:pic xmlns:pic="http://schemas.openxmlformats.org/drawingml/2006/picture">
                            <pic:nvPicPr>
                              <pic:cNvPr id="68" name="Picture 68"/>
                              <pic:cNvPicPr>
                                <a:picLocks noChangeAspect="1"/>
                              </pic:cNvPicPr>
                            </pic:nvPicPr>
                            <pic:blipFill rotWithShape="1">
                              <a:blip r:embed="rId76" cstate="print">
                                <a:extLst>
                                  <a:ext uri="{28A0092B-C50C-407E-A947-70E740481C1C}">
                                    <a14:useLocalDpi xmlns:a14="http://schemas.microsoft.com/office/drawing/2010/main" val="0"/>
                                  </a:ext>
                                </a:extLst>
                              </a:blip>
                              <a:srcRect l="21584" t="18145" r="8880" b="43385"/>
                              <a:stretch/>
                            </pic:blipFill>
                            <pic:spPr bwMode="auto">
                              <a:xfrm>
                                <a:off x="0" y="2085109"/>
                                <a:ext cx="5153890" cy="1780309"/>
                              </a:xfrm>
                              <a:prstGeom prst="rect">
                                <a:avLst/>
                              </a:prstGeom>
                              <a:ln>
                                <a:noFill/>
                              </a:ln>
                              <a:extLst>
                                <a:ext uri="{53640926-AAD7-44D8-BBD7-CCE9431645EC}">
                                  <a14:shadowObscured xmlns:a14="http://schemas.microsoft.com/office/drawing/2010/main"/>
                                </a:ext>
                              </a:extLst>
                            </pic:spPr>
                          </pic:pic>
                        </wpg:grpSp>
                        <wps:wsp>
                          <wps:cNvPr id="315" name="Text Box 315"/>
                          <wps:cNvSpPr txBox="1"/>
                          <wps:spPr>
                            <a:xfrm>
                              <a:off x="0" y="3919855"/>
                              <a:ext cx="5153660" cy="235585"/>
                            </a:xfrm>
                            <a:prstGeom prst="rect">
                              <a:avLst/>
                            </a:prstGeom>
                            <a:solidFill>
                              <a:prstClr val="white"/>
                            </a:solidFill>
                            <a:ln>
                              <a:noFill/>
                            </a:ln>
                            <a:effectLst/>
                          </wps:spPr>
                          <wps:txbx>
                            <w:txbxContent>
                              <w:p w:rsidR="005B2455" w:rsidRPr="00460A8B" w:rsidRDefault="005B2455" w:rsidP="00460A8B">
                                <w:pPr>
                                  <w:pStyle w:val="Caption"/>
                                  <w:jc w:val="center"/>
                                  <w:rPr>
                                    <w:noProof/>
                                    <w:sz w:val="14"/>
                                  </w:rPr>
                                </w:pPr>
                                <w:r w:rsidRPr="00460A8B">
                                  <w:rPr>
                                    <w:sz w:val="14"/>
                                  </w:rPr>
                                  <w:t xml:space="preserve">Figure </w:t>
                                </w:r>
                                <w:r w:rsidRPr="00460A8B">
                                  <w:rPr>
                                    <w:sz w:val="14"/>
                                  </w:rPr>
                                  <w:fldChar w:fldCharType="begin"/>
                                </w:r>
                                <w:r w:rsidRPr="00460A8B">
                                  <w:rPr>
                                    <w:sz w:val="14"/>
                                  </w:rPr>
                                  <w:instrText xml:space="preserve"> SEQ Figure \* ARABIC </w:instrText>
                                </w:r>
                                <w:r w:rsidRPr="00460A8B">
                                  <w:rPr>
                                    <w:sz w:val="14"/>
                                  </w:rPr>
                                  <w:fldChar w:fldCharType="separate"/>
                                </w:r>
                                <w:r w:rsidR="00854A36">
                                  <w:rPr>
                                    <w:noProof/>
                                    <w:sz w:val="14"/>
                                  </w:rPr>
                                  <w:t>21</w:t>
                                </w:r>
                                <w:r w:rsidRPr="00460A8B">
                                  <w:rPr>
                                    <w:sz w:val="14"/>
                                  </w:rPr>
                                  <w:fldChar w:fldCharType="end"/>
                                </w:r>
                                <w:r w:rsidRPr="00460A8B">
                                  <w:rPr>
                                    <w:sz w:val="14"/>
                                  </w:rPr>
                                  <w:t xml:space="preserve"> - Testing between variable brightness </w:t>
                                </w:r>
                                <w:proofErr w:type="gramStart"/>
                                <w:r w:rsidRPr="00460A8B">
                                  <w:rPr>
                                    <w:sz w:val="14"/>
                                  </w:rPr>
                                  <w:t>/</w:t>
                                </w:r>
                                <w:proofErr w:type="gramEnd"/>
                                <w:r w:rsidRPr="00460A8B">
                                  <w:rPr>
                                    <w:sz w:val="14"/>
                                  </w:rPr>
                                  <w:t xml:space="preserve"> radius dependant on certainty of occupancy</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wgp>
                  </a:graphicData>
                </a:graphic>
              </wp:anchor>
            </w:drawing>
          </mc:Choice>
          <mc:Fallback>
            <w:pict>
              <v:group id="Group 358" o:spid="_x0000_s1183" style="position:absolute;margin-left:-9.6pt;margin-top:7.45pt;width:442.7pt;height:731.45pt;z-index:252005888" coordsize="56222,9289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">
                <v:group id="Group 314" o:spid="_x0000_s1184" style="position:absolute;left:666;width:55556;height:48666" coordsize="55556,4866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c4mRjxgAAANwA&#10;AAAPAAAAAAAAAAAAAAAAAKoCAABkcnMvZG93bnJldi54bWxQSwUGAAAAAAQABAD6AAAAnQMAAAAA&#10;">
                  <v:group id="Group 91" o:spid="_x0000_s1185" style="position:absolute;width:55556;height:45720" coordsize="55556,4572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O+iZNvFAAAA2wAA&#10;AA8AAAAAAAAAAAAAAAAAqgIAAGRycy9kb3ducmV2LnhtbFBLBQYAAAAABAAEAPoAAACcAwAAAAA=&#10;">
                    <v:shape id="Picture 59" o:spid="_x0000_s1186" type="#_x0000_t75" style="position:absolute;left:346;width:52093;height:2286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oKJB3CAAAA2wAAAA8AAABkcnMvZG93bnJldi54bWxEj0GLwjAUhO+C/yG8BS+i6S66aNcoi6AI&#10;nrTr/dk8m2LzUpus1n9vBMHjMDPfMLNFaytxpcaXjhV8DhMQxLnTJRcK/rLVYALCB2SNlWNScCcP&#10;i3m3M8NUuxvv6LoPhYgQ9ikqMCHUqZQ+N2TRD11NHL2TayyGKJtC6gZvEW4r+ZUk39JiyXHBYE1L&#10;Q/l5/28VUFEfssMyWbdmdZ8ctxc661Ffqd5H+/sDIlAb3uFXe6MVjKfw/BJ/gJw/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qCiQdwgAAANsAAAAPAAAAAAAAAAAAAAAAAJ8C&#10;AABkcnMvZG93bnJldi54bWxQSwUGAAAAAAQABAD3AAAAjgMAAAAA&#10;">
                      <v:imagedata r:id="rId77" o:title="" croptop="12691f" cropbottom="15052f" cropleft="15643f" cropright="1454f"/>
                      <v:path arrowok="t"/>
                    </v:shape>
                    <v:shape id="Picture 58" o:spid="_x0000_s1187" type="#_x0000_t75" style="position:absolute;top:23622;width:55556;height:2209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ETGfvCAAAA2wAAAA8AAABkcnMvZG93bnJldi54bWxET0trwkAQvhf6H5YpeBHdVFqV6CpVSOmx&#10;PgrtbZodk2B2NmRXE/995yD0+PG9l+ve1epKbag8G3geJ6CIc28rLgwcD9loDipEZIu1ZzJwowDr&#10;1ePDElPrO97RdR8LJSEcUjRQxtikWoe8JIdh7Bti4U6+dRgFtoW2LXYS7mo9SZKpdlixNJTY0Lak&#10;/Ly/OAOvm+z3Mv++nYddXSQ/szx7/3z5Mmbw1L8tQEXq47/47v6w4pOx8kV+gF79AQ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xExn7wgAAANsAAAAPAAAAAAAAAAAAAAAAAJ8C&#10;AABkcnMvZG93bnJldi54bWxQSwUGAAAAAAQABAD3AAAAjgMAAAAA&#10;">
                      <v:imagedata r:id="rId78" o:title="" croptop="9450f" cropbottom="21801f" cropleft="16250f" cropright="847f"/>
                      <v:path arrowok="t"/>
                    </v:shape>
                  </v:group>
                  <v:shape id="Text Box 313" o:spid="_x0000_s1188" type="#_x0000_t202" style="position:absolute;top:46310;width:55556;height:23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3lPPcYA&#10;AADcAAAADwAAAGRycy9kb3ducmV2LnhtbESPQWsCMRSE70L/Q3iFXkSzdkXK1igiLVQv0q0Xb4/N&#10;c7Pt5mVJsrr+e1Mo9DjMzDfMcj3YVlzIh8axgtk0A0FcOd1wreD49T55AREissbWMSm4UYD16mG0&#10;xEK7K3/SpYy1SBAOBSowMXaFlKEyZDFMXUecvLPzFmOSvpba4zXBbSufs2whLTacFgx2tDVU/ZS9&#10;VXCYnw5m3J/f9pt57nfHfrv4rkulnh6HzSuISEP8D/+1P7SCfJbD75l0BOTqD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S3lPPcYAAADcAAAADwAAAAAAAAAAAAAAAACYAgAAZHJz&#10;L2Rvd25yZXYueG1sUEsFBgAAAAAEAAQA9QAAAIsDAAAAAA==&#10;" stroked="f">
                    <v:textbox style="mso-fit-shape-to-text:t" inset="0,0,0,0">
                      <w:txbxContent>
                        <w:p w:rsidR="005B2455" w:rsidRPr="00460A8B" w:rsidRDefault="005B2455" w:rsidP="00460A8B">
                          <w:pPr>
                            <w:pStyle w:val="Caption"/>
                            <w:jc w:val="center"/>
                            <w:rPr>
                              <w:noProof/>
                              <w:sz w:val="14"/>
                            </w:rPr>
                          </w:pPr>
                          <w:r w:rsidRPr="00460A8B">
                            <w:rPr>
                              <w:sz w:val="14"/>
                            </w:rPr>
                            <w:t xml:space="preserve">Figure </w:t>
                          </w:r>
                          <w:r w:rsidRPr="00460A8B">
                            <w:rPr>
                              <w:sz w:val="14"/>
                            </w:rPr>
                            <w:fldChar w:fldCharType="begin"/>
                          </w:r>
                          <w:r w:rsidRPr="00460A8B">
                            <w:rPr>
                              <w:sz w:val="14"/>
                            </w:rPr>
                            <w:instrText xml:space="preserve"> SEQ Figure \* ARABIC </w:instrText>
                          </w:r>
                          <w:r w:rsidRPr="00460A8B">
                            <w:rPr>
                              <w:sz w:val="14"/>
                            </w:rPr>
                            <w:fldChar w:fldCharType="separate"/>
                          </w:r>
                          <w:r w:rsidR="00854A36">
                            <w:rPr>
                              <w:noProof/>
                              <w:sz w:val="14"/>
                            </w:rPr>
                            <w:t>21</w:t>
                          </w:r>
                          <w:r w:rsidRPr="00460A8B">
                            <w:rPr>
                              <w:sz w:val="14"/>
                            </w:rPr>
                            <w:fldChar w:fldCharType="end"/>
                          </w:r>
                          <w:r w:rsidRPr="00460A8B">
                            <w:rPr>
                              <w:sz w:val="14"/>
                            </w:rPr>
                            <w:t xml:space="preserve"> - First Attempts at mapping</w:t>
                          </w:r>
                        </w:p>
                      </w:txbxContent>
                    </v:textbox>
                  </v:shape>
                </v:group>
                <v:group id="Group 316" o:spid="_x0000_s1189" style="position:absolute;top:51339;width:51536;height:41555" coordsize="51536,4155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DfF+PxgAAANwA&#10;AAAPAAAAAAAAAAAAAAAAAKoCAABkcnMvZG93bnJldi54bWxQSwUGAAAAAAQABAD6AAAAnQMAAAAA&#10;">
                  <v:group id="Group 92" o:spid="_x0000_s1190" style="position:absolute;width:51536;height:38652" coordsize="51538,3865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H3D6rMQAAADbAAAA&#10;DwAAAAAAAAAAAAAAAACqAgAAZHJzL2Rvd25yZXYueG1sUEsFBgAAAAAEAAQA+gAAAJsDAAAAAA==&#10;">
                    <v:shape id="Picture 67" o:spid="_x0000_s1191" type="#_x0000_t75" style="position:absolute;width:49876;height:2022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XsfVbCAAAA2wAAAA8AAABkcnMvZG93bnJldi54bWxEj0GLwjAUhO8L/ofwBG9rqkiVahQpLnhb&#10;VgWvj+bZFpuX2mRr9NdvFgSPw8x8w6w2wTSip87VlhVMxgkI4sLqmksFp+PX5wKE88gaG8uk4EEO&#10;NuvBxwozbe/8Q/3BlyJC2GWooPK+zaR0RUUG3di2xNG72M6gj7Irpe7wHuGmkdMkSaXBmuNChS3l&#10;FRXXw69RMAvz71A+L+f86na33fGMsz5PlRoNw3YJwlPw7/CrvdcK0jn8f4k/QK7/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F7H1WwgAAANsAAAAPAAAAAAAAAAAAAAAAAJ8C&#10;AABkcnMvZG93bnJldi54bWxQSwUGAAAAAAQABAD3AAAAjgMAAAAA&#10;">
                      <v:imagedata r:id="rId79" o:title="" croptop="11842f" cropbottom="18802f" cropleft="3505f" cropright="13668f"/>
                      <v:path arrowok="t"/>
                    </v:shape>
                    <v:shape id="Picture 68" o:spid="_x0000_s1192" type="#_x0000_t75" style="position:absolute;top:20851;width:51538;height:1780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">
                      <v:imagedata r:id="rId80" o:title="" croptop="11892f" cropbottom="28433f" cropleft="14145f" cropright="5820f"/>
                      <v:path arrowok="t"/>
                    </v:shape>
                  </v:group>
                  <v:shape id="Text Box 315" o:spid="_x0000_s1193" type="#_x0000_t202" style="position:absolute;top:39198;width:51536;height:23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9xy0scA&#10;AADcAAAADwAAAGRycy9kb3ducmV2LnhtbESPT2sCMRTE74V+h/AKXkrN+qciq1FEWmh7kW69eHts&#10;npu1m5clyer67U2h4HGYmd8wy3VvG3EmH2rHCkbDDARx6XTNlYL9z/vLHESIyBobx6TgSgHWq8eH&#10;JebaXfibzkWsRIJwyFGBibHNpQylIYth6Fri5B2dtxiT9JXUHi8Jbhs5zrKZtFhzWjDY0tZQ+Vt0&#10;VsFuetiZ5+749rWZTvznvtvOTlWh1OCp3yxAROrjPfzf/tAKJqNX+DuTjoBc3Q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KvcctLHAAAA3AAAAA8AAAAAAAAAAAAAAAAAmAIAAGRy&#10;cy9kb3ducmV2LnhtbFBLBQYAAAAABAAEAPUAAACMAwAAAAA=&#10;" stroked="f">
                    <v:textbox style="mso-fit-shape-to-text:t" inset="0,0,0,0">
                      <w:txbxContent>
                        <w:p w:rsidR="005B2455" w:rsidRPr="00460A8B" w:rsidRDefault="005B2455" w:rsidP="00460A8B">
                          <w:pPr>
                            <w:pStyle w:val="Caption"/>
                            <w:jc w:val="center"/>
                            <w:rPr>
                              <w:noProof/>
                              <w:sz w:val="14"/>
                            </w:rPr>
                          </w:pPr>
                          <w:r w:rsidRPr="00460A8B">
                            <w:rPr>
                              <w:sz w:val="14"/>
                            </w:rPr>
                            <w:t xml:space="preserve">Figure </w:t>
                          </w:r>
                          <w:r w:rsidRPr="00460A8B">
                            <w:rPr>
                              <w:sz w:val="14"/>
                            </w:rPr>
                            <w:fldChar w:fldCharType="begin"/>
                          </w:r>
                          <w:r w:rsidRPr="00460A8B">
                            <w:rPr>
                              <w:sz w:val="14"/>
                            </w:rPr>
                            <w:instrText xml:space="preserve"> SEQ Figure \* ARABIC </w:instrText>
                          </w:r>
                          <w:r w:rsidRPr="00460A8B">
                            <w:rPr>
                              <w:sz w:val="14"/>
                            </w:rPr>
                            <w:fldChar w:fldCharType="separate"/>
                          </w:r>
                          <w:r w:rsidR="00854A36">
                            <w:rPr>
                              <w:noProof/>
                              <w:sz w:val="14"/>
                            </w:rPr>
                            <w:t>21</w:t>
                          </w:r>
                          <w:r w:rsidRPr="00460A8B">
                            <w:rPr>
                              <w:sz w:val="14"/>
                            </w:rPr>
                            <w:fldChar w:fldCharType="end"/>
                          </w:r>
                          <w:r w:rsidRPr="00460A8B">
                            <w:rPr>
                              <w:sz w:val="14"/>
                            </w:rPr>
                            <w:t xml:space="preserve"> - Testing between variable brightness </w:t>
                          </w:r>
                          <w:proofErr w:type="gramStart"/>
                          <w:r w:rsidRPr="00460A8B">
                            <w:rPr>
                              <w:sz w:val="14"/>
                            </w:rPr>
                            <w:t>/</w:t>
                          </w:r>
                          <w:proofErr w:type="gramEnd"/>
                          <w:r w:rsidRPr="00460A8B">
                            <w:rPr>
                              <w:sz w:val="14"/>
                            </w:rPr>
                            <w:t xml:space="preserve"> radius dependant on certainty of occupancy</w:t>
                          </w:r>
                        </w:p>
                      </w:txbxContent>
                    </v:textbox>
                  </v:shape>
                </v:group>
                <w10:wrap type="square"/>
              </v:group>
            </w:pict>
          </mc:Fallback>
        </mc:AlternateContent>
      </w:r>
    </w:p>
    <w:p w:rsidR="00D635BD" w:rsidRDefault="00D635BD" w:rsidP="004C55A2">
      <w:pPr>
        <w:spacing w:after="40"/>
      </w:pPr>
    </w:p>
    <w:p w:rsidR="00D635BD" w:rsidRDefault="00D635BD" w:rsidP="004C55A2">
      <w:pPr>
        <w:spacing w:after="40"/>
      </w:pPr>
    </w:p>
    <w:p w:rsidR="00B65F60" w:rsidRDefault="00B65F60" w:rsidP="004C55A2">
      <w:pPr>
        <w:spacing w:after="40"/>
      </w:pPr>
    </w:p>
    <w:p w:rsidR="00B65F60" w:rsidRDefault="00B65F60" w:rsidP="004C55A2">
      <w:pPr>
        <w:spacing w:after="40"/>
      </w:pPr>
    </w:p>
    <w:p w:rsidR="00B65F60" w:rsidRDefault="00B65F60" w:rsidP="004C55A2">
      <w:pPr>
        <w:spacing w:after="40"/>
      </w:pPr>
    </w:p>
    <w:p w:rsidR="00B65F60" w:rsidRDefault="00B65F60" w:rsidP="004C55A2">
      <w:pPr>
        <w:spacing w:after="40"/>
      </w:pPr>
    </w:p>
    <w:p w:rsidR="00B65F60" w:rsidRDefault="00B65F60" w:rsidP="004C55A2">
      <w:pPr>
        <w:spacing w:after="40"/>
      </w:pPr>
    </w:p>
    <w:p w:rsidR="00154B8C" w:rsidRDefault="00154B8C" w:rsidP="004C55A2">
      <w:pPr>
        <w:spacing w:after="40"/>
      </w:pPr>
    </w:p>
    <w:p w:rsidR="00B65F60" w:rsidRDefault="00B65F60" w:rsidP="004C55A2">
      <w:pPr>
        <w:spacing w:after="40"/>
      </w:pPr>
    </w:p>
    <w:p w:rsidR="00CE4AFE" w:rsidRDefault="00CE4AFE" w:rsidP="004C55A2">
      <w:pPr>
        <w:spacing w:after="40"/>
      </w:pPr>
    </w:p>
    <w:p w:rsidR="00B65F60" w:rsidRDefault="00B65F60" w:rsidP="004C55A2">
      <w:pPr>
        <w:spacing w:after="40"/>
      </w:pPr>
    </w:p>
    <w:p w:rsidR="00D26D52" w:rsidRDefault="00D26D52" w:rsidP="004C55A2">
      <w:pPr>
        <w:spacing w:after="40"/>
      </w:pPr>
    </w:p>
    <w:p w:rsidR="00B65F60" w:rsidRDefault="00B65F60" w:rsidP="004C55A2">
      <w:pPr>
        <w:spacing w:after="40"/>
      </w:pPr>
    </w:p>
    <w:p w:rsidR="00B65F60" w:rsidRDefault="00B65F60" w:rsidP="004C55A2">
      <w:pPr>
        <w:spacing w:after="40"/>
      </w:pPr>
    </w:p>
    <w:p w:rsidR="00B65F60" w:rsidRDefault="00B65F60" w:rsidP="004C55A2">
      <w:pPr>
        <w:spacing w:after="40"/>
      </w:pPr>
    </w:p>
    <w:p w:rsidR="00B65F60" w:rsidRDefault="00B65F60" w:rsidP="004C55A2">
      <w:pPr>
        <w:spacing w:after="40"/>
      </w:pPr>
    </w:p>
    <w:p w:rsidR="00B65F60" w:rsidRDefault="00B65F60" w:rsidP="004C55A2">
      <w:pPr>
        <w:spacing w:after="40"/>
      </w:pPr>
    </w:p>
    <w:p w:rsidR="00B65F60" w:rsidRDefault="00B65F60" w:rsidP="004C55A2">
      <w:pPr>
        <w:spacing w:after="40"/>
      </w:pPr>
    </w:p>
    <w:p w:rsidR="00B65F60" w:rsidRDefault="00B65F60" w:rsidP="004C55A2">
      <w:pPr>
        <w:spacing w:after="40"/>
      </w:pPr>
    </w:p>
    <w:p w:rsidR="00B65F60" w:rsidRDefault="00B65F60" w:rsidP="004C55A2">
      <w:pPr>
        <w:spacing w:after="40"/>
      </w:pPr>
    </w:p>
    <w:p w:rsidR="00B65F60" w:rsidRDefault="00B65F60" w:rsidP="004C55A2">
      <w:pPr>
        <w:spacing w:after="40"/>
      </w:pPr>
    </w:p>
    <w:p w:rsidR="00B65F60" w:rsidRDefault="00B65F60" w:rsidP="004C55A2">
      <w:pPr>
        <w:spacing w:after="40"/>
      </w:pPr>
    </w:p>
    <w:p w:rsidR="00B65F60" w:rsidRDefault="00B65F60" w:rsidP="004C55A2">
      <w:pPr>
        <w:spacing w:after="40"/>
      </w:pPr>
    </w:p>
    <w:p w:rsidR="00B65F60" w:rsidRDefault="00B65F60" w:rsidP="004C55A2">
      <w:pPr>
        <w:spacing w:after="40"/>
      </w:pPr>
    </w:p>
    <w:p w:rsidR="00B65F60" w:rsidRDefault="00B65F60" w:rsidP="004C55A2">
      <w:pPr>
        <w:spacing w:after="40"/>
      </w:pPr>
    </w:p>
    <w:p w:rsidR="00B65F60" w:rsidRDefault="00B65F60" w:rsidP="004C55A2">
      <w:pPr>
        <w:spacing w:after="40"/>
      </w:pPr>
    </w:p>
    <w:p w:rsidR="00B65F60" w:rsidRDefault="00B65F60" w:rsidP="004C55A2">
      <w:pPr>
        <w:spacing w:after="40"/>
      </w:pPr>
    </w:p>
    <w:p w:rsidR="00B65F60" w:rsidRDefault="00B65F60" w:rsidP="004C55A2">
      <w:pPr>
        <w:spacing w:after="40"/>
      </w:pPr>
    </w:p>
    <w:p w:rsidR="00B65F60" w:rsidRDefault="00B65F60" w:rsidP="004C55A2">
      <w:pPr>
        <w:spacing w:after="40"/>
      </w:pPr>
    </w:p>
    <w:p w:rsidR="00B65F60" w:rsidRDefault="00B65F60" w:rsidP="004C55A2">
      <w:pPr>
        <w:spacing w:after="40"/>
      </w:pPr>
    </w:p>
    <w:p w:rsidR="00B65F60" w:rsidRDefault="00B65F60" w:rsidP="004C55A2">
      <w:pPr>
        <w:spacing w:after="40"/>
      </w:pPr>
    </w:p>
    <w:p w:rsidR="00B65F60" w:rsidRDefault="00B65F60" w:rsidP="004C55A2">
      <w:pPr>
        <w:spacing w:after="40"/>
      </w:pPr>
    </w:p>
    <w:p w:rsidR="00B65F60" w:rsidRDefault="00B65F60" w:rsidP="004C55A2">
      <w:pPr>
        <w:spacing w:after="40"/>
      </w:pPr>
    </w:p>
    <w:p w:rsidR="00B65F60" w:rsidRDefault="00B65F60" w:rsidP="004C55A2">
      <w:pPr>
        <w:spacing w:after="40"/>
      </w:pPr>
    </w:p>
    <w:p w:rsidR="00B65F60" w:rsidRDefault="00B65F60" w:rsidP="004C55A2">
      <w:pPr>
        <w:spacing w:after="40"/>
      </w:pPr>
    </w:p>
    <w:p w:rsidR="00B65F60" w:rsidRDefault="00B65F60" w:rsidP="004C55A2">
      <w:pPr>
        <w:spacing w:after="40"/>
      </w:pPr>
    </w:p>
    <w:p w:rsidR="00B65F60" w:rsidRDefault="00B65F60" w:rsidP="004C55A2">
      <w:pPr>
        <w:spacing w:after="40"/>
      </w:pPr>
    </w:p>
    <w:p w:rsidR="00B65F60" w:rsidRDefault="00B65F60" w:rsidP="004C55A2">
      <w:pPr>
        <w:spacing w:after="40"/>
      </w:pPr>
    </w:p>
    <w:p w:rsidR="00B65F60" w:rsidRDefault="00B65F60" w:rsidP="004C55A2">
      <w:pPr>
        <w:spacing w:after="40"/>
      </w:pPr>
    </w:p>
    <w:p w:rsidR="00B930A8" w:rsidRDefault="00F84FB7" w:rsidP="004C55A2">
      <w:pPr>
        <w:spacing w:after="40"/>
      </w:pPr>
      <w:r>
        <w:rPr>
          <w:noProof/>
          <w:lang w:eastAsia="en-GB"/>
        </w:rPr>
        <w:lastRenderedPageBreak/>
        <mc:AlternateContent>
          <mc:Choice Requires="wpg">
            <w:drawing>
              <wp:anchor distT="0" distB="0" distL="114300" distR="114300" simplePos="0" relativeHeight="252058112" behindDoc="0" locked="0" layoutInCell="1" allowOverlap="1">
                <wp:simplePos x="0" y="0"/>
                <wp:positionH relativeFrom="column">
                  <wp:posOffset>268605</wp:posOffset>
                </wp:positionH>
                <wp:positionV relativeFrom="paragraph">
                  <wp:posOffset>-131445</wp:posOffset>
                </wp:positionV>
                <wp:extent cx="5513705" cy="10206990"/>
                <wp:effectExtent l="0" t="0" r="0" b="3810"/>
                <wp:wrapNone/>
                <wp:docPr id="359" name="Group 359"/>
                <wp:cNvGraphicFramePr/>
                <a:graphic xmlns:a="http://schemas.openxmlformats.org/drawingml/2006/main">
                  <a:graphicData uri="http://schemas.microsoft.com/office/word/2010/wordprocessingGroup">
                    <wpg:wgp>
                      <wpg:cNvGrpSpPr/>
                      <wpg:grpSpPr>
                        <a:xfrm>
                          <a:off x="0" y="0"/>
                          <a:ext cx="5513705" cy="10206990"/>
                          <a:chOff x="0" y="0"/>
                          <a:chExt cx="5513705" cy="10206990"/>
                        </a:xfrm>
                      </wpg:grpSpPr>
                      <wpg:grpSp>
                        <wpg:cNvPr id="310" name="Group 310"/>
                        <wpg:cNvGrpSpPr/>
                        <wpg:grpSpPr>
                          <a:xfrm>
                            <a:off x="0" y="0"/>
                            <a:ext cx="5513705" cy="4724400"/>
                            <a:chOff x="0" y="0"/>
                            <a:chExt cx="5513705" cy="4724400"/>
                          </a:xfrm>
                        </wpg:grpSpPr>
                        <wpg:grpSp>
                          <wpg:cNvPr id="93" name="Group 93"/>
                          <wpg:cNvGrpSpPr/>
                          <wpg:grpSpPr>
                            <a:xfrm>
                              <a:off x="0" y="0"/>
                              <a:ext cx="5513705" cy="4433455"/>
                              <a:chOff x="0" y="0"/>
                              <a:chExt cx="5514109" cy="4433455"/>
                            </a:xfrm>
                          </wpg:grpSpPr>
                          <pic:pic xmlns:pic="http://schemas.openxmlformats.org/drawingml/2006/picture">
                            <pic:nvPicPr>
                              <pic:cNvPr id="57" name="Picture 57"/>
                              <pic:cNvPicPr>
                                <a:picLocks noChangeAspect="1"/>
                              </pic:cNvPicPr>
                            </pic:nvPicPr>
                            <pic:blipFill rotWithShape="1">
                              <a:blip r:embed="rId81" cstate="print">
                                <a:extLst>
                                  <a:ext uri="{28A0092B-C50C-407E-A947-70E740481C1C}">
                                    <a14:useLocalDpi xmlns:a14="http://schemas.microsoft.com/office/drawing/2010/main" val="0"/>
                                  </a:ext>
                                </a:extLst>
                              </a:blip>
                              <a:srcRect l="23634" t="19773" r="1750" b="22139"/>
                              <a:stretch/>
                            </pic:blipFill>
                            <pic:spPr bwMode="auto">
                              <a:xfrm>
                                <a:off x="0" y="2022764"/>
                                <a:ext cx="5514109" cy="2410691"/>
                              </a:xfrm>
                              <a:prstGeom prst="rect">
                                <a:avLst/>
                              </a:prstGeom>
                              <a:noFill/>
                              <a:ln>
                                <a:noFill/>
                              </a:ln>
                              <a:effectLst/>
                              <a:extLst>
                                <a:ext uri="{53640926-AAD7-44D8-BBD7-CCE9431645EC}">
                                  <a14:shadowObscured xmlns:a14="http://schemas.microsoft.com/office/drawing/2010/main"/>
                                </a:ext>
                              </a:extLst>
                            </pic:spPr>
                          </pic:pic>
                          <pic:pic xmlns:pic="http://schemas.openxmlformats.org/drawingml/2006/picture">
                            <pic:nvPicPr>
                              <pic:cNvPr id="62" name="Picture 62"/>
                              <pic:cNvPicPr>
                                <a:picLocks noChangeAspect="1"/>
                              </pic:cNvPicPr>
                            </pic:nvPicPr>
                            <pic:blipFill rotWithShape="1">
                              <a:blip r:embed="rId82" cstate="print">
                                <a:extLst>
                                  <a:ext uri="{28A0092B-C50C-407E-A947-70E740481C1C}">
                                    <a14:useLocalDpi xmlns:a14="http://schemas.microsoft.com/office/drawing/2010/main" val="0"/>
                                  </a:ext>
                                </a:extLst>
                              </a:blip>
                              <a:srcRect l="5810" t="16667" r="21438" b="35681"/>
                              <a:stretch/>
                            </pic:blipFill>
                            <pic:spPr bwMode="auto">
                              <a:xfrm>
                                <a:off x="0" y="0"/>
                                <a:ext cx="5375564" cy="1981200"/>
                              </a:xfrm>
                              <a:prstGeom prst="rect">
                                <a:avLst/>
                              </a:prstGeom>
                              <a:noFill/>
                              <a:ln>
                                <a:noFill/>
                              </a:ln>
                              <a:effectLst/>
                              <a:extLst>
                                <a:ext uri="{53640926-AAD7-44D8-BBD7-CCE9431645EC}">
                                  <a14:shadowObscured xmlns:a14="http://schemas.microsoft.com/office/drawing/2010/main"/>
                                </a:ext>
                              </a:extLst>
                            </pic:spPr>
                          </pic:pic>
                        </wpg:grpSp>
                        <wps:wsp>
                          <wps:cNvPr id="309" name="Text Box 309"/>
                          <wps:cNvSpPr txBox="1"/>
                          <wps:spPr>
                            <a:xfrm>
                              <a:off x="0" y="4488815"/>
                              <a:ext cx="5513705" cy="235585"/>
                            </a:xfrm>
                            <a:prstGeom prst="rect">
                              <a:avLst/>
                            </a:prstGeom>
                            <a:solidFill>
                              <a:prstClr val="white"/>
                            </a:solidFill>
                            <a:ln>
                              <a:noFill/>
                            </a:ln>
                            <a:effectLst/>
                          </wps:spPr>
                          <wps:txbx>
                            <w:txbxContent>
                              <w:p w:rsidR="005B2455" w:rsidRPr="008A5403" w:rsidRDefault="005B2455" w:rsidP="008A5403">
                                <w:pPr>
                                  <w:pStyle w:val="Caption"/>
                                  <w:jc w:val="center"/>
                                  <w:rPr>
                                    <w:noProof/>
                                    <w:sz w:val="14"/>
                                  </w:rPr>
                                </w:pPr>
                                <w:r w:rsidRPr="008A5403">
                                  <w:rPr>
                                    <w:sz w:val="14"/>
                                  </w:rPr>
                                  <w:t xml:space="preserve">Figure </w:t>
                                </w:r>
                                <w:r w:rsidRPr="008A5403">
                                  <w:rPr>
                                    <w:sz w:val="14"/>
                                  </w:rPr>
                                  <w:fldChar w:fldCharType="begin"/>
                                </w:r>
                                <w:r w:rsidRPr="008A5403">
                                  <w:rPr>
                                    <w:sz w:val="14"/>
                                  </w:rPr>
                                  <w:instrText xml:space="preserve"> SEQ Figure \* ARABIC </w:instrText>
                                </w:r>
                                <w:r w:rsidRPr="008A5403">
                                  <w:rPr>
                                    <w:sz w:val="14"/>
                                  </w:rPr>
                                  <w:fldChar w:fldCharType="separate"/>
                                </w:r>
                                <w:r w:rsidR="00854A36">
                                  <w:rPr>
                                    <w:noProof/>
                                    <w:sz w:val="14"/>
                                  </w:rPr>
                                  <w:t>24</w:t>
                                </w:r>
                                <w:r w:rsidRPr="008A5403">
                                  <w:rPr>
                                    <w:sz w:val="14"/>
                                  </w:rPr>
                                  <w:fldChar w:fldCharType="end"/>
                                </w:r>
                                <w:r w:rsidRPr="008A5403">
                                  <w:rPr>
                                    <w:sz w:val="14"/>
                                  </w:rPr>
                                  <w:t xml:space="preserve"> - Early Mapping Attempt, including alternate map</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cNvPr id="357" name="Group 357"/>
                        <wpg:cNvGrpSpPr/>
                        <wpg:grpSpPr>
                          <a:xfrm>
                            <a:off x="19050" y="4638675"/>
                            <a:ext cx="4413250" cy="5568315"/>
                            <a:chOff x="0" y="0"/>
                            <a:chExt cx="4413309" cy="5568373"/>
                          </a:xfrm>
                        </wpg:grpSpPr>
                        <wpg:grpSp>
                          <wpg:cNvPr id="318" name="Group 318"/>
                          <wpg:cNvGrpSpPr/>
                          <wpg:grpSpPr>
                            <a:xfrm>
                              <a:off x="0" y="0"/>
                              <a:ext cx="4413309" cy="3171883"/>
                              <a:chOff x="0" y="0"/>
                              <a:chExt cx="5105400" cy="3486785"/>
                            </a:xfrm>
                          </wpg:grpSpPr>
                          <pic:pic xmlns:pic="http://schemas.openxmlformats.org/drawingml/2006/picture">
                            <pic:nvPicPr>
                              <pic:cNvPr id="69" name="Picture 69"/>
                              <pic:cNvPicPr>
                                <a:picLocks noChangeAspect="1"/>
                              </pic:cNvPicPr>
                            </pic:nvPicPr>
                            <pic:blipFill>
                              <a:blip r:embed="rId83" cstate="print">
                                <a:extLst>
                                  <a:ext uri="{28A0092B-C50C-407E-A947-70E740481C1C}">
                                    <a14:useLocalDpi xmlns:a14="http://schemas.microsoft.com/office/drawing/2010/main" val="0"/>
                                  </a:ext>
                                </a:extLst>
                              </a:blip>
                              <a:stretch>
                                <a:fillRect/>
                              </a:stretch>
                            </pic:blipFill>
                            <pic:spPr>
                              <a:xfrm>
                                <a:off x="0" y="0"/>
                                <a:ext cx="5105400" cy="3191934"/>
                              </a:xfrm>
                              <a:prstGeom prst="rect">
                                <a:avLst/>
                              </a:prstGeom>
                            </pic:spPr>
                          </pic:pic>
                          <wps:wsp>
                            <wps:cNvPr id="317" name="Text Box 317"/>
                            <wps:cNvSpPr txBox="1"/>
                            <wps:spPr>
                              <a:xfrm>
                                <a:off x="0" y="3251200"/>
                                <a:ext cx="5103495" cy="235585"/>
                              </a:xfrm>
                              <a:prstGeom prst="rect">
                                <a:avLst/>
                              </a:prstGeom>
                              <a:solidFill>
                                <a:prstClr val="white"/>
                              </a:solidFill>
                              <a:ln>
                                <a:noFill/>
                              </a:ln>
                              <a:effectLst/>
                            </wps:spPr>
                            <wps:txbx>
                              <w:txbxContent>
                                <w:p w:rsidR="005B2455" w:rsidRPr="00460A8B" w:rsidRDefault="005B2455" w:rsidP="00460A8B">
                                  <w:pPr>
                                    <w:pStyle w:val="Caption"/>
                                    <w:rPr>
                                      <w:noProof/>
                                      <w:sz w:val="14"/>
                                    </w:rPr>
                                  </w:pPr>
                                  <w:r w:rsidRPr="00460A8B">
                                    <w:rPr>
                                      <w:sz w:val="14"/>
                                    </w:rPr>
                                    <w:t xml:space="preserve">Figure </w:t>
                                  </w:r>
                                  <w:r w:rsidRPr="00460A8B">
                                    <w:rPr>
                                      <w:sz w:val="14"/>
                                    </w:rPr>
                                    <w:fldChar w:fldCharType="begin"/>
                                  </w:r>
                                  <w:r w:rsidRPr="00460A8B">
                                    <w:rPr>
                                      <w:sz w:val="14"/>
                                    </w:rPr>
                                    <w:instrText xml:space="preserve"> SEQ Figure \* ARABIC </w:instrText>
                                  </w:r>
                                  <w:r w:rsidRPr="00460A8B">
                                    <w:rPr>
                                      <w:sz w:val="14"/>
                                    </w:rPr>
                                    <w:fldChar w:fldCharType="separate"/>
                                  </w:r>
                                  <w:r w:rsidR="00854A36">
                                    <w:rPr>
                                      <w:noProof/>
                                      <w:sz w:val="14"/>
                                    </w:rPr>
                                    <w:t>24</w:t>
                                  </w:r>
                                  <w:r w:rsidRPr="00460A8B">
                                    <w:rPr>
                                      <w:sz w:val="14"/>
                                    </w:rPr>
                                    <w:fldChar w:fldCharType="end"/>
                                  </w:r>
                                  <w:r w:rsidRPr="00460A8B">
                                    <w:rPr>
                                      <w:sz w:val="14"/>
                                    </w:rPr>
                                    <w:t xml:space="preserve"> - Higher level of map correction, NOTE: this version contained a bug in the rotation matrix, hence the lack of horizontal line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grpSp>
                        <wpg:grpSp>
                          <wpg:cNvPr id="340" name="Group 340"/>
                          <wpg:cNvGrpSpPr/>
                          <wpg:grpSpPr>
                            <a:xfrm>
                              <a:off x="0" y="3171883"/>
                              <a:ext cx="4381500" cy="2396490"/>
                              <a:chOff x="0" y="-104717"/>
                              <a:chExt cx="4381500" cy="2396490"/>
                            </a:xfrm>
                          </wpg:grpSpPr>
                          <pic:pic xmlns:pic="http://schemas.openxmlformats.org/drawingml/2006/picture">
                            <pic:nvPicPr>
                              <pic:cNvPr id="338" name="Picture 338"/>
                              <pic:cNvPicPr>
                                <a:picLocks noChangeAspect="1"/>
                              </pic:cNvPicPr>
                            </pic:nvPicPr>
                            <pic:blipFill rotWithShape="1">
                              <a:blip r:embed="rId84" cstate="print">
                                <a:extLst>
                                  <a:ext uri="{28A0092B-C50C-407E-A947-70E740481C1C}">
                                    <a14:useLocalDpi xmlns:a14="http://schemas.microsoft.com/office/drawing/2010/main" val="0"/>
                                  </a:ext>
                                </a:extLst>
                              </a:blip>
                              <a:srcRect l="23718" t="19829" r="21026" b="30256"/>
                              <a:stretch/>
                            </pic:blipFill>
                            <pic:spPr bwMode="auto">
                              <a:xfrm>
                                <a:off x="0" y="-104717"/>
                                <a:ext cx="4381500" cy="2225040"/>
                              </a:xfrm>
                              <a:prstGeom prst="rect">
                                <a:avLst/>
                              </a:prstGeom>
                              <a:ln>
                                <a:noFill/>
                              </a:ln>
                              <a:extLst>
                                <a:ext uri="{53640926-AAD7-44D8-BBD7-CCE9431645EC}">
                                  <a14:shadowObscured xmlns:a14="http://schemas.microsoft.com/office/drawing/2010/main"/>
                                </a:ext>
                              </a:extLst>
                            </pic:spPr>
                          </pic:pic>
                          <wps:wsp>
                            <wps:cNvPr id="339" name="Text Box 339"/>
                            <wps:cNvSpPr txBox="1"/>
                            <wps:spPr>
                              <a:xfrm>
                                <a:off x="0" y="2158423"/>
                                <a:ext cx="4378960" cy="133350"/>
                              </a:xfrm>
                              <a:prstGeom prst="rect">
                                <a:avLst/>
                              </a:prstGeom>
                              <a:solidFill>
                                <a:prstClr val="white"/>
                              </a:solidFill>
                              <a:ln>
                                <a:noFill/>
                              </a:ln>
                              <a:effectLst/>
                            </wps:spPr>
                            <wps:txbx>
                              <w:txbxContent>
                                <w:p w:rsidR="005B2455" w:rsidRPr="00F84FB7" w:rsidRDefault="005B2455" w:rsidP="00F84FB7">
                                  <w:pPr>
                                    <w:pStyle w:val="Caption"/>
                                    <w:jc w:val="center"/>
                                    <w:rPr>
                                      <w:noProof/>
                                      <w:sz w:val="14"/>
                                    </w:rPr>
                                  </w:pPr>
                                  <w:r w:rsidRPr="00F84FB7">
                                    <w:rPr>
                                      <w:sz w:val="14"/>
                                    </w:rPr>
                                    <w:t xml:space="preserve">Figure </w:t>
                                  </w:r>
                                  <w:r w:rsidRPr="00F84FB7">
                                    <w:rPr>
                                      <w:sz w:val="14"/>
                                    </w:rPr>
                                    <w:fldChar w:fldCharType="begin"/>
                                  </w:r>
                                  <w:r w:rsidRPr="00F84FB7">
                                    <w:rPr>
                                      <w:sz w:val="14"/>
                                    </w:rPr>
                                    <w:instrText xml:space="preserve"> SEQ Figure \* ARABIC </w:instrText>
                                  </w:r>
                                  <w:r w:rsidRPr="00F84FB7">
                                    <w:rPr>
                                      <w:sz w:val="14"/>
                                    </w:rPr>
                                    <w:fldChar w:fldCharType="separate"/>
                                  </w:r>
                                  <w:r w:rsidR="00854A36">
                                    <w:rPr>
                                      <w:noProof/>
                                      <w:sz w:val="14"/>
                                    </w:rPr>
                                    <w:t>24</w:t>
                                  </w:r>
                                  <w:r w:rsidRPr="00F84FB7">
                                    <w:rPr>
                                      <w:sz w:val="14"/>
                                    </w:rPr>
                                    <w:fldChar w:fldCharType="end"/>
                                  </w:r>
                                  <w:r w:rsidRPr="00F84FB7">
                                    <w:rPr>
                                      <w:sz w:val="14"/>
                                    </w:rPr>
                                    <w:t>- Final Result of mapping</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grpSp>
                      </wpg:grpSp>
                    </wpg:wgp>
                  </a:graphicData>
                </a:graphic>
              </wp:anchor>
            </w:drawing>
          </mc:Choice>
          <mc:Fallback>
            <w:pict>
              <v:group id="Group 359" o:spid="_x0000_s1194" style="position:absolute;margin-left:21.15pt;margin-top:-10.35pt;width:434.15pt;height:803.7pt;z-index:252058112" coordsize="55137,10206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">
                <v:group id="Group 310" o:spid="_x0000_s1195" style="position:absolute;width:55137;height:47244" coordsize="55137,4724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GPZYmDCAAAA3AAAAA8A&#10;AAAAAAAAAAAAAAAAqgIAAGRycy9kb3ducmV2LnhtbFBLBQYAAAAABAAEAPoAAACZAwAAAAA=&#10;">
                  <v:group id="Group 93" o:spid="_x0000_s1196" style="position:absolute;width:55137;height:44334" coordsize="55141,4433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cDxfN8QAAADbAAAA&#10;DwAAAAAAAAAAAAAAAACqAgAAZHJzL2Rvd25yZXYueG1sUEsFBgAAAAAEAAQA+gAAAJsDAAAAAA==&#10;">
                    <v:shape id="Picture 57" o:spid="_x0000_s1197" type="#_x0000_t75" style="position:absolute;top:20227;width:55141;height:2410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zJcbDAAAA2wAAAA8AAABkcnMvZG93bnJldi54bWxEj09rAjEUxO8Fv0N4greadbG6rEZRQeih&#10;F/8geHtsnpvFzUvYRN1++6ZQ6HGYmd8wy3VvW/GkLjSOFUzGGQjiyumGawXn0/69ABEissbWMSn4&#10;pgDr1eBtiaV2Lz7Q8xhrkSAcSlRgYvSllKEyZDGMnSdO3s11FmOSXS11h68Et63Ms2wmLTacFgx6&#10;2hmq7seHVbA95Vc/9wUdLsXM5F/TfJp4So2G/WYBIlIf/8N/7U+t4GMOv1/SD5CrH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v/MlxsMAAADbAAAADwAAAAAAAAAAAAAAAACf&#10;AgAAZHJzL2Rvd25yZXYueG1sUEsFBgAAAAAEAAQA9wAAAI8DAAAAAA==&#10;">
                      <v:imagedata r:id="rId85" o:title="" croptop="12958f" cropbottom="14509f" cropleft="15489f" cropright="1147f"/>
                      <v:path arrowok="t"/>
                    </v:shape>
                    <v:shape id="Picture 62" o:spid="_x0000_s1198" type="#_x0000_t75" style="position:absolute;width:53755;height:1981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kZKebCAAAA2wAAAA8AAABkcnMvZG93bnJldi54bWxEj82qwjAUhPeC7xCO4E5TRUSqUUQQhLsQ&#10;f+C6PLc5tsHmpDS5tvr0RhBcDjPzDbNYtbYUd6q9caxgNExAEGdOG84VnE/bwQyED8gaS8ek4EEe&#10;VstuZ4Gpdg0f6H4MuYgQ9ikqKEKoUil9VpBFP3QVcfSurrYYoqxzqWtsItyWcpwkU2nRcFwosKJN&#10;Qdnt+G8VTEbP/flyeWzW2szMn/lt3PYnV6rfa9dzEIHa8A1/2jutYDqG95f4A+TyBQ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pGSnmwgAAANsAAAAPAAAAAAAAAAAAAAAAAJ8C&#10;AABkcnMvZG93bnJldi54bWxQSwUGAAAAAAQABAD3AAAAjgMAAAAA&#10;">
                      <v:imagedata r:id="rId86" o:title="" croptop="10923f" cropbottom="23384f" cropleft="3808f" cropright="14050f"/>
                      <v:path arrowok="t"/>
                    </v:shape>
                  </v:group>
                  <v:shape id="Text Box 309" o:spid="_x0000_s1199" type="#_x0000_t202" style="position:absolute;top:44888;width:55137;height:23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0juCsYA&#10;AADcAAAADwAAAGRycy9kb3ducmV2LnhtbESPQWsCMRSE70L/Q3iFXkSzrSJ1NYpIBduLdOvF22Pz&#10;3KxuXpYkq9t/3xQKPQ4z8w2zXPe2ETfyoXas4HmcgSAuna65UnD82o1eQYSIrLFxTAq+KcB69TBY&#10;Yq7dnT/pVsRKJAiHHBWYGNtcylAashjGriVO3tl5izFJX0nt8Z7gtpEvWTaTFmtOCwZb2hoqr0Vn&#10;FRymp4MZdue3j8104t+P3XZ2qQqlnh77zQJEpD7+h//ae61gks3h90w6AnL1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r0juCsYAAADcAAAADwAAAAAAAAAAAAAAAACYAgAAZHJz&#10;L2Rvd25yZXYueG1sUEsFBgAAAAAEAAQA9QAAAIsDAAAAAA==&#10;" stroked="f">
                    <v:textbox style="mso-fit-shape-to-text:t" inset="0,0,0,0">
                      <w:txbxContent>
                        <w:p w:rsidR="005B2455" w:rsidRPr="008A5403" w:rsidRDefault="005B2455" w:rsidP="008A5403">
                          <w:pPr>
                            <w:pStyle w:val="Caption"/>
                            <w:jc w:val="center"/>
                            <w:rPr>
                              <w:noProof/>
                              <w:sz w:val="14"/>
                            </w:rPr>
                          </w:pPr>
                          <w:r w:rsidRPr="008A5403">
                            <w:rPr>
                              <w:sz w:val="14"/>
                            </w:rPr>
                            <w:t xml:space="preserve">Figure </w:t>
                          </w:r>
                          <w:r w:rsidRPr="008A5403">
                            <w:rPr>
                              <w:sz w:val="14"/>
                            </w:rPr>
                            <w:fldChar w:fldCharType="begin"/>
                          </w:r>
                          <w:r w:rsidRPr="008A5403">
                            <w:rPr>
                              <w:sz w:val="14"/>
                            </w:rPr>
                            <w:instrText xml:space="preserve"> SEQ Figure \* ARABIC </w:instrText>
                          </w:r>
                          <w:r w:rsidRPr="008A5403">
                            <w:rPr>
                              <w:sz w:val="14"/>
                            </w:rPr>
                            <w:fldChar w:fldCharType="separate"/>
                          </w:r>
                          <w:r w:rsidR="00854A36">
                            <w:rPr>
                              <w:noProof/>
                              <w:sz w:val="14"/>
                            </w:rPr>
                            <w:t>24</w:t>
                          </w:r>
                          <w:r w:rsidRPr="008A5403">
                            <w:rPr>
                              <w:sz w:val="14"/>
                            </w:rPr>
                            <w:fldChar w:fldCharType="end"/>
                          </w:r>
                          <w:r w:rsidRPr="008A5403">
                            <w:rPr>
                              <w:sz w:val="14"/>
                            </w:rPr>
                            <w:t xml:space="preserve"> - Early Mapping Attempt, including alternate map</w:t>
                          </w:r>
                        </w:p>
                      </w:txbxContent>
                    </v:textbox>
                  </v:shape>
                </v:group>
                <v:group id="Group 357" o:spid="_x0000_s1200" style="position:absolute;left:190;top:46386;width:44133;height:55683" coordsize="44133,5568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6WkPUxgAAANwA&#10;AAAPAAAAAAAAAAAAAAAAAKoCAABkcnMvZG93bnJldi54bWxQSwUGAAAAAAQABAD6AAAAnQMAAAAA&#10;">
                  <v:group id="Group 318" o:spid="_x0000_s1201" style="position:absolute;width:44133;height:31718" coordsize="51054,3486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J2vbmbCAAAA3AAAAA8A&#10;AAAAAAAAAAAAAAAAqgIAAGRycy9kb3ducmV2LnhtbFBLBQYAAAAABAAEAPoAAACZAwAAAAA=&#10;">
                    <v:shape id="Picture 69" o:spid="_x0000_s1202" type="#_x0000_t75" style="position:absolute;width:51054;height:3191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t2TzjEAAAA2wAAAA8AAABkcnMvZG93bnJldi54bWxEj09rwkAUxO8Fv8PyhF6kbvSgNnUjIrX2&#10;JP69P7KvSUj2bciucdtP3y0IPQ4z8xtmuQqmET11rrKsYDJOQBDnVldcKLicty8LEM4ja2wsk4Jv&#10;crDKBk9LTLW985H6ky9EhLBLUUHpfZtK6fKSDLqxbYmj92U7gz7KrpC6w3uEm0ZOk2QmDVYcF0ps&#10;aVNSXp9uRkG4Tte3/cdPX6M5jOa77XsbdolSz8OwfgPhKfj/8KP9qRXMXuHvS/wBMvsF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Pt2TzjEAAAA2wAAAA8AAAAAAAAAAAAAAAAA&#10;nwIAAGRycy9kb3ducmV2LnhtbFBLBQYAAAAABAAEAPcAAACQAwAAAAA=&#10;">
                      <v:imagedata r:id="rId87" o:title=""/>
                      <v:path arrowok="t"/>
                    </v:shape>
                    <v:shape id="Text Box 317" o:spid="_x0000_s1203" type="#_x0000_t202" style="position:absolute;top:32512;width:51034;height:235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pPWQ8UA&#10;AADcAAAADwAAAGRycy9kb3ducmV2LnhtbESPzYvCMBTE7wv+D+EJe1nWVAWVrlH8WMHDevADz4/m&#10;2Rabl5JEW/97Iwh7HGbmN8x03ppK3Mn50rKCfi8BQZxZXXKu4HTcfE9A+ICssbJMCh7kYT7rfEwx&#10;1bbhPd0PIRcRwj5FBUUIdSqlzwoy6Hu2Jo7exTqDIUqXS+2wiXBTyUGSjKTBkuNCgTWtCsquh5tR&#10;MFq7W7Pn1df69PuHuzofnJePs1Kf3XbxAyJQG/7D7/ZWKxj2x/A6E4+AnD0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Wk9ZDxQAAANwAAAAPAAAAAAAAAAAAAAAAAJgCAABkcnMv&#10;ZG93bnJldi54bWxQSwUGAAAAAAQABAD1AAAAigMAAAAA&#10;" stroked="f">
                      <v:textbox inset="0,0,0,0">
                        <w:txbxContent>
                          <w:p w:rsidR="005B2455" w:rsidRPr="00460A8B" w:rsidRDefault="005B2455" w:rsidP="00460A8B">
                            <w:pPr>
                              <w:pStyle w:val="Caption"/>
                              <w:rPr>
                                <w:noProof/>
                                <w:sz w:val="14"/>
                              </w:rPr>
                            </w:pPr>
                            <w:r w:rsidRPr="00460A8B">
                              <w:rPr>
                                <w:sz w:val="14"/>
                              </w:rPr>
                              <w:t xml:space="preserve">Figure </w:t>
                            </w:r>
                            <w:r w:rsidRPr="00460A8B">
                              <w:rPr>
                                <w:sz w:val="14"/>
                              </w:rPr>
                              <w:fldChar w:fldCharType="begin"/>
                            </w:r>
                            <w:r w:rsidRPr="00460A8B">
                              <w:rPr>
                                <w:sz w:val="14"/>
                              </w:rPr>
                              <w:instrText xml:space="preserve"> SEQ Figure \* ARABIC </w:instrText>
                            </w:r>
                            <w:r w:rsidRPr="00460A8B">
                              <w:rPr>
                                <w:sz w:val="14"/>
                              </w:rPr>
                              <w:fldChar w:fldCharType="separate"/>
                            </w:r>
                            <w:r w:rsidR="00854A36">
                              <w:rPr>
                                <w:noProof/>
                                <w:sz w:val="14"/>
                              </w:rPr>
                              <w:t>24</w:t>
                            </w:r>
                            <w:r w:rsidRPr="00460A8B">
                              <w:rPr>
                                <w:sz w:val="14"/>
                              </w:rPr>
                              <w:fldChar w:fldCharType="end"/>
                            </w:r>
                            <w:r w:rsidRPr="00460A8B">
                              <w:rPr>
                                <w:sz w:val="14"/>
                              </w:rPr>
                              <w:t xml:space="preserve"> - Higher level of map correction, NOTE: this version contained a bug in the rotation matrix, hence the lack of horizontal lines</w:t>
                            </w:r>
                          </w:p>
                        </w:txbxContent>
                      </v:textbox>
                    </v:shape>
                  </v:group>
                  <v:group id="Group 340" o:spid="_x0000_s1204" style="position:absolute;top:31718;width:43815;height:23965" coordorigin=",-1047" coordsize="43815,2396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HBqTX3CAAAA3AAAAA8A&#10;AAAAAAAAAAAAAAAAqgIAAGRycy9kb3ducmV2LnhtbFBLBQYAAAAABAAEAPoAAACZAwAAAAA=&#10;">
                    <v:shape id="Picture 338" o:spid="_x0000_s1205" type="#_x0000_t75" style="position:absolute;top:-1047;width:43815;height:2225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PBf+vCAAAA3AAAAA8AAABkcnMvZG93bnJldi54bWxET89rwjAUvg/8H8ITvM10doh0xjKEwnCH&#10;0Sru+miebWnzUpKs1v9+OQx2/Ph+7/PZDGIi5zvLCl7WCQji2uqOGwWXc/G8A+EDssbBMil4kIf8&#10;sHjaY6btnUuaqtCIGMI+QwVtCGMmpa9bMujXdiSO3M06gyFC10jt8B7DzSA3SbKVBjuODS2OdGyp&#10;7qsfo+DzdHbf5bUqHlVabsNr/2Vug1RqtZzf30AEmsO/+M/9oRWkaVwbz8QjIA+/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zwX/rwgAAANwAAAAPAAAAAAAAAAAAAAAAAJ8C&#10;AABkcnMvZG93bnJldi54bWxQSwUGAAAAAAQABAD3AAAAjgMAAAAA&#10;">
                      <v:imagedata r:id="rId88" o:title="" croptop="12995f" cropbottom="19829f" cropleft="15544f" cropright="13780f"/>
                      <v:path arrowok="t"/>
                    </v:shape>
                    <v:shape id="Text Box 339" o:spid="_x0000_s1206" type="#_x0000_t202" style="position:absolute;top:21584;width:43789;height:133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W7ysQA&#10;AADcAAAADwAAAGRycy9kb3ducmV2LnhtbESPQYvCMBSE78L+h/AWvIimKohbjbKru+BBD7ri+dE8&#10;22LzUpJo6783guBxmJlvmPmyNZW4kfOlZQXDQQKCOLO65FzB8f+vPwXhA7LGyjIpuJOH5eKjM8dU&#10;24b3dDuEXEQI+xQVFCHUqZQ+K8igH9iaOHpn6wyGKF0utcMmwk0lR0kykQZLjgsF1rQqKLscrkbB&#10;ZO2uzZ5XvfXxd4u7Oh+dfu4npbqf7fcMRKA2vMOv9kYrGI+/4HkmHgG5eA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P1u8rEAAAA3AAAAA8AAAAAAAAAAAAAAAAAmAIAAGRycy9k&#10;b3ducmV2LnhtbFBLBQYAAAAABAAEAPUAAACJAwAAAAA=&#10;" stroked="f">
                      <v:textbox inset="0,0,0,0">
                        <w:txbxContent>
                          <w:p w:rsidR="005B2455" w:rsidRPr="00F84FB7" w:rsidRDefault="005B2455" w:rsidP="00F84FB7">
                            <w:pPr>
                              <w:pStyle w:val="Caption"/>
                              <w:jc w:val="center"/>
                              <w:rPr>
                                <w:noProof/>
                                <w:sz w:val="14"/>
                              </w:rPr>
                            </w:pPr>
                            <w:r w:rsidRPr="00F84FB7">
                              <w:rPr>
                                <w:sz w:val="14"/>
                              </w:rPr>
                              <w:t xml:space="preserve">Figure </w:t>
                            </w:r>
                            <w:r w:rsidRPr="00F84FB7">
                              <w:rPr>
                                <w:sz w:val="14"/>
                              </w:rPr>
                              <w:fldChar w:fldCharType="begin"/>
                            </w:r>
                            <w:r w:rsidRPr="00F84FB7">
                              <w:rPr>
                                <w:sz w:val="14"/>
                              </w:rPr>
                              <w:instrText xml:space="preserve"> SEQ Figure \* ARABIC </w:instrText>
                            </w:r>
                            <w:r w:rsidRPr="00F84FB7">
                              <w:rPr>
                                <w:sz w:val="14"/>
                              </w:rPr>
                              <w:fldChar w:fldCharType="separate"/>
                            </w:r>
                            <w:r w:rsidR="00854A36">
                              <w:rPr>
                                <w:noProof/>
                                <w:sz w:val="14"/>
                              </w:rPr>
                              <w:t>24</w:t>
                            </w:r>
                            <w:r w:rsidRPr="00F84FB7">
                              <w:rPr>
                                <w:sz w:val="14"/>
                              </w:rPr>
                              <w:fldChar w:fldCharType="end"/>
                            </w:r>
                            <w:r w:rsidRPr="00F84FB7">
                              <w:rPr>
                                <w:sz w:val="14"/>
                              </w:rPr>
                              <w:t>- Final Result of mapping</w:t>
                            </w:r>
                          </w:p>
                        </w:txbxContent>
                      </v:textbox>
                    </v:shape>
                  </v:group>
                </v:group>
              </v:group>
            </w:pict>
          </mc:Fallback>
        </mc:AlternateContent>
      </w:r>
    </w:p>
    <w:p w:rsidR="00B65F60" w:rsidRDefault="00B65F60" w:rsidP="004C55A2">
      <w:pPr>
        <w:spacing w:after="40"/>
      </w:pPr>
    </w:p>
    <w:p w:rsidR="00523148" w:rsidRDefault="00523148" w:rsidP="004C55A2">
      <w:pPr>
        <w:spacing w:after="40"/>
      </w:pPr>
    </w:p>
    <w:p w:rsidR="00523148" w:rsidRDefault="00523148" w:rsidP="004C55A2">
      <w:pPr>
        <w:spacing w:after="40"/>
      </w:pPr>
    </w:p>
    <w:p w:rsidR="00523148" w:rsidRDefault="00523148" w:rsidP="004C55A2">
      <w:pPr>
        <w:spacing w:after="40"/>
      </w:pPr>
    </w:p>
    <w:p w:rsidR="00D635BD" w:rsidRDefault="00D635BD" w:rsidP="004C55A2">
      <w:pPr>
        <w:spacing w:after="40"/>
      </w:pPr>
    </w:p>
    <w:p w:rsidR="00D635BD" w:rsidRDefault="00D635BD" w:rsidP="004C55A2">
      <w:pPr>
        <w:spacing w:after="40"/>
      </w:pPr>
    </w:p>
    <w:p w:rsidR="008A5403" w:rsidRDefault="008A5403" w:rsidP="004C55A2">
      <w:pPr>
        <w:spacing w:after="40"/>
      </w:pPr>
    </w:p>
    <w:p w:rsidR="008A5403" w:rsidRDefault="008A5403" w:rsidP="004C55A2">
      <w:pPr>
        <w:spacing w:after="40"/>
      </w:pPr>
    </w:p>
    <w:p w:rsidR="008A5403" w:rsidRDefault="008A5403" w:rsidP="004C55A2">
      <w:pPr>
        <w:spacing w:after="40"/>
      </w:pPr>
    </w:p>
    <w:p w:rsidR="008A5403" w:rsidRDefault="008A5403" w:rsidP="004C55A2">
      <w:pPr>
        <w:spacing w:after="40"/>
      </w:pPr>
    </w:p>
    <w:p w:rsidR="008A5403" w:rsidRDefault="008A5403" w:rsidP="004C55A2">
      <w:pPr>
        <w:spacing w:after="40"/>
      </w:pPr>
    </w:p>
    <w:p w:rsidR="008A5403" w:rsidRDefault="008A5403" w:rsidP="004C55A2">
      <w:pPr>
        <w:spacing w:after="40"/>
      </w:pPr>
    </w:p>
    <w:p w:rsidR="008A5403" w:rsidRDefault="008A5403" w:rsidP="004C55A2">
      <w:pPr>
        <w:spacing w:after="40"/>
      </w:pPr>
    </w:p>
    <w:p w:rsidR="008A5403" w:rsidRDefault="008A5403" w:rsidP="004C55A2">
      <w:pPr>
        <w:spacing w:after="40"/>
      </w:pPr>
    </w:p>
    <w:p w:rsidR="008A5403" w:rsidRDefault="008A5403" w:rsidP="004C55A2">
      <w:pPr>
        <w:spacing w:after="40"/>
      </w:pPr>
    </w:p>
    <w:p w:rsidR="008A5403" w:rsidRDefault="008A5403" w:rsidP="004C55A2">
      <w:pPr>
        <w:spacing w:after="40"/>
      </w:pPr>
    </w:p>
    <w:p w:rsidR="008A5403" w:rsidRDefault="008A5403" w:rsidP="004C55A2">
      <w:pPr>
        <w:spacing w:after="40"/>
      </w:pPr>
    </w:p>
    <w:p w:rsidR="00D635BD" w:rsidRDefault="00D635BD" w:rsidP="004C55A2">
      <w:pPr>
        <w:spacing w:after="40"/>
      </w:pPr>
    </w:p>
    <w:p w:rsidR="00D635BD" w:rsidRDefault="00D635BD" w:rsidP="004C55A2">
      <w:pPr>
        <w:spacing w:after="40"/>
      </w:pPr>
    </w:p>
    <w:p w:rsidR="00D635BD" w:rsidRDefault="00D635BD" w:rsidP="004C55A2">
      <w:pPr>
        <w:spacing w:after="40"/>
      </w:pPr>
    </w:p>
    <w:p w:rsidR="00D635BD" w:rsidRDefault="00D635BD" w:rsidP="004C55A2">
      <w:pPr>
        <w:spacing w:after="40"/>
      </w:pPr>
    </w:p>
    <w:p w:rsidR="00D635BD" w:rsidRDefault="00D635BD" w:rsidP="004C55A2">
      <w:pPr>
        <w:spacing w:after="40"/>
      </w:pPr>
    </w:p>
    <w:p w:rsidR="00D635BD" w:rsidRDefault="00D635BD" w:rsidP="004C55A2">
      <w:pPr>
        <w:spacing w:after="40"/>
      </w:pPr>
    </w:p>
    <w:p w:rsidR="00D635BD" w:rsidRDefault="00D635BD" w:rsidP="004C55A2">
      <w:pPr>
        <w:spacing w:after="40"/>
      </w:pPr>
    </w:p>
    <w:p w:rsidR="00D635BD" w:rsidRDefault="00D635BD" w:rsidP="004C55A2">
      <w:pPr>
        <w:spacing w:after="40"/>
      </w:pPr>
    </w:p>
    <w:p w:rsidR="00D635BD" w:rsidRDefault="00D635BD" w:rsidP="004C55A2">
      <w:pPr>
        <w:spacing w:after="40"/>
      </w:pPr>
    </w:p>
    <w:p w:rsidR="00D635BD" w:rsidRDefault="00D635BD" w:rsidP="004C55A2">
      <w:pPr>
        <w:spacing w:after="40"/>
      </w:pPr>
    </w:p>
    <w:p w:rsidR="00416D6B" w:rsidRDefault="00416D6B" w:rsidP="004C55A2">
      <w:pPr>
        <w:spacing w:after="40"/>
      </w:pPr>
    </w:p>
    <w:p w:rsidR="00416D6B" w:rsidRDefault="00416D6B" w:rsidP="004C55A2">
      <w:pPr>
        <w:spacing w:after="40"/>
      </w:pPr>
    </w:p>
    <w:p w:rsidR="00416D6B" w:rsidRDefault="00416D6B" w:rsidP="004C55A2">
      <w:pPr>
        <w:spacing w:after="40"/>
      </w:pPr>
    </w:p>
    <w:p w:rsidR="008A5403" w:rsidRDefault="008A5403" w:rsidP="004C55A2">
      <w:pPr>
        <w:spacing w:after="40"/>
      </w:pPr>
    </w:p>
    <w:p w:rsidR="00BA389B" w:rsidRPr="00D26D52" w:rsidRDefault="00BA389B" w:rsidP="004C55A2">
      <w:pPr>
        <w:spacing w:after="40"/>
      </w:pPr>
    </w:p>
    <w:sectPr w:rsidR="00BA389B" w:rsidRPr="00D26D52" w:rsidSect="001113F2">
      <w:footerReference w:type="default" r:id="rId89"/>
      <w:pgSz w:w="11906" w:h="16838"/>
      <w:pgMar w:top="567" w:right="567" w:bottom="567" w:left="567" w:header="709" w:footer="709" w:gutter="0"/>
      <w:pgNumType w:start="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4706D" w:rsidRDefault="0034706D" w:rsidP="006C3064">
      <w:pPr>
        <w:spacing w:after="0" w:line="240" w:lineRule="auto"/>
      </w:pPr>
      <w:r>
        <w:separator/>
      </w:r>
    </w:p>
  </w:endnote>
  <w:endnote w:type="continuationSeparator" w:id="0">
    <w:p w:rsidR="0034706D" w:rsidRDefault="0034706D" w:rsidP="006C306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69608058"/>
      <w:docPartObj>
        <w:docPartGallery w:val="Page Numbers (Bottom of Page)"/>
        <w:docPartUnique/>
      </w:docPartObj>
    </w:sdtPr>
    <w:sdtEndPr>
      <w:rPr>
        <w:noProof/>
      </w:rPr>
    </w:sdtEndPr>
    <w:sdtContent>
      <w:p w:rsidR="005B2455" w:rsidRDefault="005B2455">
        <w:pPr>
          <w:pStyle w:val="Footer"/>
          <w:jc w:val="right"/>
        </w:pPr>
        <w:r>
          <w:fldChar w:fldCharType="begin"/>
        </w:r>
        <w:r>
          <w:instrText xml:space="preserve"> PAGE   \* MERGEFORMAT </w:instrText>
        </w:r>
        <w:r>
          <w:fldChar w:fldCharType="separate"/>
        </w:r>
        <w:r w:rsidR="00FD7C1A">
          <w:rPr>
            <w:noProof/>
          </w:rPr>
          <w:t>1</w:t>
        </w:r>
        <w:r>
          <w:rPr>
            <w:noProof/>
          </w:rPr>
          <w:fldChar w:fldCharType="end"/>
        </w:r>
      </w:p>
    </w:sdtContent>
  </w:sdt>
  <w:p w:rsidR="005B2455" w:rsidRDefault="005B245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4706D" w:rsidRDefault="0034706D" w:rsidP="006C3064">
      <w:pPr>
        <w:spacing w:after="0" w:line="240" w:lineRule="auto"/>
      </w:pPr>
      <w:r>
        <w:separator/>
      </w:r>
    </w:p>
  </w:footnote>
  <w:footnote w:type="continuationSeparator" w:id="0">
    <w:p w:rsidR="0034706D" w:rsidRDefault="0034706D" w:rsidP="006C3064">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0FC2CAE"/>
    <w:multiLevelType w:val="hybridMultilevel"/>
    <w:tmpl w:val="BAA2785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24EE6D14"/>
    <w:multiLevelType w:val="hybridMultilevel"/>
    <w:tmpl w:val="12442E48"/>
    <w:lvl w:ilvl="0" w:tplc="08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11C2B"/>
    <w:rsid w:val="0000545B"/>
    <w:rsid w:val="0001572B"/>
    <w:rsid w:val="00017BC9"/>
    <w:rsid w:val="00026AF2"/>
    <w:rsid w:val="00026DD6"/>
    <w:rsid w:val="000333FB"/>
    <w:rsid w:val="00036960"/>
    <w:rsid w:val="00037C82"/>
    <w:rsid w:val="000411BD"/>
    <w:rsid w:val="000427B7"/>
    <w:rsid w:val="00042A6F"/>
    <w:rsid w:val="00044774"/>
    <w:rsid w:val="00047BBD"/>
    <w:rsid w:val="0005019E"/>
    <w:rsid w:val="00062989"/>
    <w:rsid w:val="000635E3"/>
    <w:rsid w:val="000659F9"/>
    <w:rsid w:val="000675D6"/>
    <w:rsid w:val="0007581F"/>
    <w:rsid w:val="00080893"/>
    <w:rsid w:val="00081E87"/>
    <w:rsid w:val="000934CF"/>
    <w:rsid w:val="0009521B"/>
    <w:rsid w:val="00096906"/>
    <w:rsid w:val="000A2098"/>
    <w:rsid w:val="000A50E2"/>
    <w:rsid w:val="000A7A0C"/>
    <w:rsid w:val="000B1267"/>
    <w:rsid w:val="000B1DAB"/>
    <w:rsid w:val="000B5CCA"/>
    <w:rsid w:val="000C09EB"/>
    <w:rsid w:val="000C426E"/>
    <w:rsid w:val="000D0037"/>
    <w:rsid w:val="000D294F"/>
    <w:rsid w:val="000D4671"/>
    <w:rsid w:val="000D608A"/>
    <w:rsid w:val="000E0313"/>
    <w:rsid w:val="000F16F6"/>
    <w:rsid w:val="000F41F4"/>
    <w:rsid w:val="000F486F"/>
    <w:rsid w:val="000F4C26"/>
    <w:rsid w:val="00101C78"/>
    <w:rsid w:val="001023FC"/>
    <w:rsid w:val="00103C21"/>
    <w:rsid w:val="00104135"/>
    <w:rsid w:val="001072C1"/>
    <w:rsid w:val="00107366"/>
    <w:rsid w:val="00110A92"/>
    <w:rsid w:val="001113F2"/>
    <w:rsid w:val="00120BB8"/>
    <w:rsid w:val="00121427"/>
    <w:rsid w:val="00122FE2"/>
    <w:rsid w:val="00125AD3"/>
    <w:rsid w:val="00137270"/>
    <w:rsid w:val="0013734B"/>
    <w:rsid w:val="001434C1"/>
    <w:rsid w:val="00145199"/>
    <w:rsid w:val="00145553"/>
    <w:rsid w:val="00147216"/>
    <w:rsid w:val="00150AD7"/>
    <w:rsid w:val="00153C18"/>
    <w:rsid w:val="00154B8C"/>
    <w:rsid w:val="00156095"/>
    <w:rsid w:val="00156185"/>
    <w:rsid w:val="00166E17"/>
    <w:rsid w:val="00170B1C"/>
    <w:rsid w:val="00172641"/>
    <w:rsid w:val="001742A1"/>
    <w:rsid w:val="0017457B"/>
    <w:rsid w:val="00176E8C"/>
    <w:rsid w:val="001806B2"/>
    <w:rsid w:val="001827FF"/>
    <w:rsid w:val="00185476"/>
    <w:rsid w:val="00187904"/>
    <w:rsid w:val="0019119F"/>
    <w:rsid w:val="001918A4"/>
    <w:rsid w:val="00193FDB"/>
    <w:rsid w:val="00196D50"/>
    <w:rsid w:val="001A1027"/>
    <w:rsid w:val="001A310C"/>
    <w:rsid w:val="001A41A4"/>
    <w:rsid w:val="001A7544"/>
    <w:rsid w:val="001B536D"/>
    <w:rsid w:val="001C0F54"/>
    <w:rsid w:val="001C2BC7"/>
    <w:rsid w:val="001C417C"/>
    <w:rsid w:val="001C429C"/>
    <w:rsid w:val="001D171B"/>
    <w:rsid w:val="001D33C9"/>
    <w:rsid w:val="001D4990"/>
    <w:rsid w:val="001E06CB"/>
    <w:rsid w:val="001E5745"/>
    <w:rsid w:val="001E5D9C"/>
    <w:rsid w:val="001E6F81"/>
    <w:rsid w:val="001E7B80"/>
    <w:rsid w:val="001F71AD"/>
    <w:rsid w:val="002006AA"/>
    <w:rsid w:val="002009B0"/>
    <w:rsid w:val="00203F21"/>
    <w:rsid w:val="00204281"/>
    <w:rsid w:val="00207491"/>
    <w:rsid w:val="00211D89"/>
    <w:rsid w:val="002134E3"/>
    <w:rsid w:val="00216DDF"/>
    <w:rsid w:val="00222589"/>
    <w:rsid w:val="00222D8C"/>
    <w:rsid w:val="00224C30"/>
    <w:rsid w:val="0022515A"/>
    <w:rsid w:val="00234F93"/>
    <w:rsid w:val="00235453"/>
    <w:rsid w:val="002374D1"/>
    <w:rsid w:val="00240EA2"/>
    <w:rsid w:val="0024284B"/>
    <w:rsid w:val="002467E2"/>
    <w:rsid w:val="0025404D"/>
    <w:rsid w:val="00255922"/>
    <w:rsid w:val="00260F3B"/>
    <w:rsid w:val="00262255"/>
    <w:rsid w:val="00264CBD"/>
    <w:rsid w:val="00270858"/>
    <w:rsid w:val="00275FD0"/>
    <w:rsid w:val="002826D4"/>
    <w:rsid w:val="002831DF"/>
    <w:rsid w:val="002958FE"/>
    <w:rsid w:val="00296A40"/>
    <w:rsid w:val="002971CC"/>
    <w:rsid w:val="002A1D9E"/>
    <w:rsid w:val="002A23D2"/>
    <w:rsid w:val="002B3692"/>
    <w:rsid w:val="002B460A"/>
    <w:rsid w:val="002B4E31"/>
    <w:rsid w:val="002C27BD"/>
    <w:rsid w:val="002C6054"/>
    <w:rsid w:val="002D101E"/>
    <w:rsid w:val="002D1155"/>
    <w:rsid w:val="002D3A85"/>
    <w:rsid w:val="002E5421"/>
    <w:rsid w:val="002E6748"/>
    <w:rsid w:val="002F14BB"/>
    <w:rsid w:val="002F1A7F"/>
    <w:rsid w:val="002F5BBA"/>
    <w:rsid w:val="002F6360"/>
    <w:rsid w:val="002F653C"/>
    <w:rsid w:val="00300843"/>
    <w:rsid w:val="003073E3"/>
    <w:rsid w:val="00310CC9"/>
    <w:rsid w:val="00310D02"/>
    <w:rsid w:val="00312907"/>
    <w:rsid w:val="00314035"/>
    <w:rsid w:val="00321030"/>
    <w:rsid w:val="003232C6"/>
    <w:rsid w:val="003307E5"/>
    <w:rsid w:val="003316C3"/>
    <w:rsid w:val="00334361"/>
    <w:rsid w:val="00334D69"/>
    <w:rsid w:val="003352DC"/>
    <w:rsid w:val="00340647"/>
    <w:rsid w:val="00341682"/>
    <w:rsid w:val="00343B7E"/>
    <w:rsid w:val="0034706D"/>
    <w:rsid w:val="00351F5D"/>
    <w:rsid w:val="00351FAF"/>
    <w:rsid w:val="003561D7"/>
    <w:rsid w:val="00360965"/>
    <w:rsid w:val="00360CDE"/>
    <w:rsid w:val="0036393B"/>
    <w:rsid w:val="00364985"/>
    <w:rsid w:val="00371035"/>
    <w:rsid w:val="003736FC"/>
    <w:rsid w:val="00376F58"/>
    <w:rsid w:val="0038007A"/>
    <w:rsid w:val="00380F67"/>
    <w:rsid w:val="00384981"/>
    <w:rsid w:val="0038743E"/>
    <w:rsid w:val="00393E51"/>
    <w:rsid w:val="003972FB"/>
    <w:rsid w:val="003A07C9"/>
    <w:rsid w:val="003A5C33"/>
    <w:rsid w:val="003A67C2"/>
    <w:rsid w:val="003B000F"/>
    <w:rsid w:val="003B0CB8"/>
    <w:rsid w:val="003B2BAC"/>
    <w:rsid w:val="003B703B"/>
    <w:rsid w:val="003C6E37"/>
    <w:rsid w:val="003D40E5"/>
    <w:rsid w:val="003D4303"/>
    <w:rsid w:val="003D58ED"/>
    <w:rsid w:val="003E1865"/>
    <w:rsid w:val="003E18D7"/>
    <w:rsid w:val="003E4054"/>
    <w:rsid w:val="003E6EEB"/>
    <w:rsid w:val="003F2232"/>
    <w:rsid w:val="003F5A50"/>
    <w:rsid w:val="00400718"/>
    <w:rsid w:val="004039D5"/>
    <w:rsid w:val="00404905"/>
    <w:rsid w:val="00406D81"/>
    <w:rsid w:val="00416D6B"/>
    <w:rsid w:val="00420365"/>
    <w:rsid w:val="00431C3E"/>
    <w:rsid w:val="00434804"/>
    <w:rsid w:val="004378B3"/>
    <w:rsid w:val="00437A3A"/>
    <w:rsid w:val="0044364A"/>
    <w:rsid w:val="00444574"/>
    <w:rsid w:val="00444CCE"/>
    <w:rsid w:val="0044529B"/>
    <w:rsid w:val="00446CE6"/>
    <w:rsid w:val="00447373"/>
    <w:rsid w:val="0045008B"/>
    <w:rsid w:val="004502EE"/>
    <w:rsid w:val="00457458"/>
    <w:rsid w:val="00460A8B"/>
    <w:rsid w:val="00471F03"/>
    <w:rsid w:val="00472CFE"/>
    <w:rsid w:val="00476915"/>
    <w:rsid w:val="00477C69"/>
    <w:rsid w:val="00477DEA"/>
    <w:rsid w:val="004840EA"/>
    <w:rsid w:val="00492C4F"/>
    <w:rsid w:val="0049390E"/>
    <w:rsid w:val="004A0977"/>
    <w:rsid w:val="004A10EF"/>
    <w:rsid w:val="004A262C"/>
    <w:rsid w:val="004A3655"/>
    <w:rsid w:val="004A4ABB"/>
    <w:rsid w:val="004A5F52"/>
    <w:rsid w:val="004A72EA"/>
    <w:rsid w:val="004B325A"/>
    <w:rsid w:val="004C516D"/>
    <w:rsid w:val="004C55A2"/>
    <w:rsid w:val="004C6675"/>
    <w:rsid w:val="004C71BA"/>
    <w:rsid w:val="004D170D"/>
    <w:rsid w:val="004D33ED"/>
    <w:rsid w:val="004E242F"/>
    <w:rsid w:val="004F460C"/>
    <w:rsid w:val="0051293A"/>
    <w:rsid w:val="005154FE"/>
    <w:rsid w:val="00523148"/>
    <w:rsid w:val="00525BCA"/>
    <w:rsid w:val="00527C4F"/>
    <w:rsid w:val="0054119C"/>
    <w:rsid w:val="005437A1"/>
    <w:rsid w:val="00545011"/>
    <w:rsid w:val="0055093B"/>
    <w:rsid w:val="00553DC5"/>
    <w:rsid w:val="00570B1C"/>
    <w:rsid w:val="005844CB"/>
    <w:rsid w:val="00585E4B"/>
    <w:rsid w:val="00586E05"/>
    <w:rsid w:val="00587F02"/>
    <w:rsid w:val="005A23D5"/>
    <w:rsid w:val="005A3023"/>
    <w:rsid w:val="005A474C"/>
    <w:rsid w:val="005A6161"/>
    <w:rsid w:val="005A77E4"/>
    <w:rsid w:val="005B1FDB"/>
    <w:rsid w:val="005B2455"/>
    <w:rsid w:val="005C4987"/>
    <w:rsid w:val="005C4FF4"/>
    <w:rsid w:val="005C794C"/>
    <w:rsid w:val="005C7D93"/>
    <w:rsid w:val="005D1080"/>
    <w:rsid w:val="005D53B1"/>
    <w:rsid w:val="005D685B"/>
    <w:rsid w:val="005E3E02"/>
    <w:rsid w:val="005E4169"/>
    <w:rsid w:val="005E46E7"/>
    <w:rsid w:val="0060325E"/>
    <w:rsid w:val="00605167"/>
    <w:rsid w:val="00611D28"/>
    <w:rsid w:val="0061477D"/>
    <w:rsid w:val="00621743"/>
    <w:rsid w:val="006253F6"/>
    <w:rsid w:val="00627198"/>
    <w:rsid w:val="00634D73"/>
    <w:rsid w:val="006351CD"/>
    <w:rsid w:val="00635F85"/>
    <w:rsid w:val="006427D9"/>
    <w:rsid w:val="006447B4"/>
    <w:rsid w:val="0065522E"/>
    <w:rsid w:val="00660950"/>
    <w:rsid w:val="006656E5"/>
    <w:rsid w:val="00666431"/>
    <w:rsid w:val="00682FB5"/>
    <w:rsid w:val="006872C7"/>
    <w:rsid w:val="006923C5"/>
    <w:rsid w:val="0069299C"/>
    <w:rsid w:val="006953E6"/>
    <w:rsid w:val="006A4D60"/>
    <w:rsid w:val="006A518D"/>
    <w:rsid w:val="006A75DB"/>
    <w:rsid w:val="006B2431"/>
    <w:rsid w:val="006B2BF6"/>
    <w:rsid w:val="006B7849"/>
    <w:rsid w:val="006B7998"/>
    <w:rsid w:val="006C2386"/>
    <w:rsid w:val="006C3064"/>
    <w:rsid w:val="006D0DA6"/>
    <w:rsid w:val="006E0CB1"/>
    <w:rsid w:val="006E17CF"/>
    <w:rsid w:val="006E1E7F"/>
    <w:rsid w:val="006E22FE"/>
    <w:rsid w:val="006E3ABB"/>
    <w:rsid w:val="006F2B80"/>
    <w:rsid w:val="006F3E1B"/>
    <w:rsid w:val="006F6398"/>
    <w:rsid w:val="006F6B9B"/>
    <w:rsid w:val="00710C6A"/>
    <w:rsid w:val="00711319"/>
    <w:rsid w:val="007118DA"/>
    <w:rsid w:val="00711C18"/>
    <w:rsid w:val="00711C2B"/>
    <w:rsid w:val="00716674"/>
    <w:rsid w:val="00721635"/>
    <w:rsid w:val="00721C02"/>
    <w:rsid w:val="00722B69"/>
    <w:rsid w:val="00723579"/>
    <w:rsid w:val="00723CCB"/>
    <w:rsid w:val="007322F5"/>
    <w:rsid w:val="00732E89"/>
    <w:rsid w:val="00734082"/>
    <w:rsid w:val="00742F58"/>
    <w:rsid w:val="0074672A"/>
    <w:rsid w:val="00746A91"/>
    <w:rsid w:val="00746F0E"/>
    <w:rsid w:val="00751F3C"/>
    <w:rsid w:val="00754EE0"/>
    <w:rsid w:val="007568BB"/>
    <w:rsid w:val="00762191"/>
    <w:rsid w:val="00763E2B"/>
    <w:rsid w:val="0076533A"/>
    <w:rsid w:val="007714A9"/>
    <w:rsid w:val="007752C2"/>
    <w:rsid w:val="00775598"/>
    <w:rsid w:val="007765A1"/>
    <w:rsid w:val="0077660A"/>
    <w:rsid w:val="00780958"/>
    <w:rsid w:val="0078709A"/>
    <w:rsid w:val="007924D7"/>
    <w:rsid w:val="00794A00"/>
    <w:rsid w:val="00795C03"/>
    <w:rsid w:val="007A151C"/>
    <w:rsid w:val="007A6F1F"/>
    <w:rsid w:val="007B6B01"/>
    <w:rsid w:val="007B722E"/>
    <w:rsid w:val="007C077D"/>
    <w:rsid w:val="007C0914"/>
    <w:rsid w:val="007C1859"/>
    <w:rsid w:val="007C4618"/>
    <w:rsid w:val="007C70BE"/>
    <w:rsid w:val="007C7859"/>
    <w:rsid w:val="007D24C9"/>
    <w:rsid w:val="007E12EA"/>
    <w:rsid w:val="007E690C"/>
    <w:rsid w:val="007E754C"/>
    <w:rsid w:val="007F0042"/>
    <w:rsid w:val="007F291C"/>
    <w:rsid w:val="007F3C1F"/>
    <w:rsid w:val="007F446C"/>
    <w:rsid w:val="007F4598"/>
    <w:rsid w:val="008078B4"/>
    <w:rsid w:val="00811F4D"/>
    <w:rsid w:val="0081331F"/>
    <w:rsid w:val="00821733"/>
    <w:rsid w:val="008218F2"/>
    <w:rsid w:val="00824462"/>
    <w:rsid w:val="008307B8"/>
    <w:rsid w:val="0083237F"/>
    <w:rsid w:val="00836B98"/>
    <w:rsid w:val="00844F62"/>
    <w:rsid w:val="00846F3D"/>
    <w:rsid w:val="00851D34"/>
    <w:rsid w:val="00854A36"/>
    <w:rsid w:val="00855E72"/>
    <w:rsid w:val="008564A3"/>
    <w:rsid w:val="00856B75"/>
    <w:rsid w:val="008570E1"/>
    <w:rsid w:val="00864F22"/>
    <w:rsid w:val="00865047"/>
    <w:rsid w:val="00866158"/>
    <w:rsid w:val="00871272"/>
    <w:rsid w:val="00872D38"/>
    <w:rsid w:val="008836EF"/>
    <w:rsid w:val="008856D5"/>
    <w:rsid w:val="00887AAA"/>
    <w:rsid w:val="00891131"/>
    <w:rsid w:val="008928BE"/>
    <w:rsid w:val="00892B4C"/>
    <w:rsid w:val="00896FA3"/>
    <w:rsid w:val="008A4276"/>
    <w:rsid w:val="008A5403"/>
    <w:rsid w:val="008A5651"/>
    <w:rsid w:val="008B08E9"/>
    <w:rsid w:val="008C19CD"/>
    <w:rsid w:val="008C273D"/>
    <w:rsid w:val="008C2D79"/>
    <w:rsid w:val="008D35C6"/>
    <w:rsid w:val="008D43F8"/>
    <w:rsid w:val="008D621E"/>
    <w:rsid w:val="008E42BF"/>
    <w:rsid w:val="008E4D92"/>
    <w:rsid w:val="008E7F5C"/>
    <w:rsid w:val="008F4780"/>
    <w:rsid w:val="00900703"/>
    <w:rsid w:val="00901DDB"/>
    <w:rsid w:val="00902F6D"/>
    <w:rsid w:val="00906473"/>
    <w:rsid w:val="00907B75"/>
    <w:rsid w:val="00910746"/>
    <w:rsid w:val="00910B2C"/>
    <w:rsid w:val="009139FD"/>
    <w:rsid w:val="00913B36"/>
    <w:rsid w:val="00913F16"/>
    <w:rsid w:val="00915C06"/>
    <w:rsid w:val="00917421"/>
    <w:rsid w:val="009206D3"/>
    <w:rsid w:val="009222EB"/>
    <w:rsid w:val="00924B8D"/>
    <w:rsid w:val="00925AB6"/>
    <w:rsid w:val="009312D1"/>
    <w:rsid w:val="00932B7F"/>
    <w:rsid w:val="009330C4"/>
    <w:rsid w:val="00940B20"/>
    <w:rsid w:val="00941208"/>
    <w:rsid w:val="00942BED"/>
    <w:rsid w:val="00944B07"/>
    <w:rsid w:val="0095165D"/>
    <w:rsid w:val="00964076"/>
    <w:rsid w:val="009739B8"/>
    <w:rsid w:val="00973E31"/>
    <w:rsid w:val="00974CDD"/>
    <w:rsid w:val="00975D86"/>
    <w:rsid w:val="00984039"/>
    <w:rsid w:val="00987C10"/>
    <w:rsid w:val="009A2483"/>
    <w:rsid w:val="009A4585"/>
    <w:rsid w:val="009A4C2B"/>
    <w:rsid w:val="009A6703"/>
    <w:rsid w:val="009B653D"/>
    <w:rsid w:val="009C1B15"/>
    <w:rsid w:val="009C782B"/>
    <w:rsid w:val="009D117D"/>
    <w:rsid w:val="009D240C"/>
    <w:rsid w:val="009D30AD"/>
    <w:rsid w:val="009D3282"/>
    <w:rsid w:val="009D4528"/>
    <w:rsid w:val="009E4FCF"/>
    <w:rsid w:val="009E7B03"/>
    <w:rsid w:val="009F65D8"/>
    <w:rsid w:val="00A00FFD"/>
    <w:rsid w:val="00A0180A"/>
    <w:rsid w:val="00A03FD6"/>
    <w:rsid w:val="00A0417B"/>
    <w:rsid w:val="00A15F04"/>
    <w:rsid w:val="00A2280F"/>
    <w:rsid w:val="00A25CB8"/>
    <w:rsid w:val="00A26D9C"/>
    <w:rsid w:val="00A338B5"/>
    <w:rsid w:val="00A34AB4"/>
    <w:rsid w:val="00A44306"/>
    <w:rsid w:val="00A45778"/>
    <w:rsid w:val="00A45FF6"/>
    <w:rsid w:val="00A4757B"/>
    <w:rsid w:val="00A50BF2"/>
    <w:rsid w:val="00A527CE"/>
    <w:rsid w:val="00A566C3"/>
    <w:rsid w:val="00A62F1A"/>
    <w:rsid w:val="00A704C9"/>
    <w:rsid w:val="00A77387"/>
    <w:rsid w:val="00A81312"/>
    <w:rsid w:val="00A8532E"/>
    <w:rsid w:val="00A8744F"/>
    <w:rsid w:val="00A951B0"/>
    <w:rsid w:val="00AA047A"/>
    <w:rsid w:val="00AA1C71"/>
    <w:rsid w:val="00AA4FCA"/>
    <w:rsid w:val="00AA749F"/>
    <w:rsid w:val="00AB0AAA"/>
    <w:rsid w:val="00AB7CE9"/>
    <w:rsid w:val="00AC04EB"/>
    <w:rsid w:val="00AC4F7D"/>
    <w:rsid w:val="00AC7B0A"/>
    <w:rsid w:val="00AD0875"/>
    <w:rsid w:val="00AD0AE1"/>
    <w:rsid w:val="00AD1F4C"/>
    <w:rsid w:val="00AE1876"/>
    <w:rsid w:val="00AE3B24"/>
    <w:rsid w:val="00AE4331"/>
    <w:rsid w:val="00AF6C52"/>
    <w:rsid w:val="00B008BD"/>
    <w:rsid w:val="00B00CD1"/>
    <w:rsid w:val="00B00D77"/>
    <w:rsid w:val="00B0245E"/>
    <w:rsid w:val="00B160CB"/>
    <w:rsid w:val="00B164A6"/>
    <w:rsid w:val="00B17D60"/>
    <w:rsid w:val="00B213A1"/>
    <w:rsid w:val="00B21731"/>
    <w:rsid w:val="00B22714"/>
    <w:rsid w:val="00B334F6"/>
    <w:rsid w:val="00B34EFC"/>
    <w:rsid w:val="00B35229"/>
    <w:rsid w:val="00B35353"/>
    <w:rsid w:val="00B35B31"/>
    <w:rsid w:val="00B374C7"/>
    <w:rsid w:val="00B40E4C"/>
    <w:rsid w:val="00B45513"/>
    <w:rsid w:val="00B46503"/>
    <w:rsid w:val="00B46B81"/>
    <w:rsid w:val="00B643B7"/>
    <w:rsid w:val="00B64551"/>
    <w:rsid w:val="00B65F60"/>
    <w:rsid w:val="00B66F83"/>
    <w:rsid w:val="00B72FFA"/>
    <w:rsid w:val="00B809E0"/>
    <w:rsid w:val="00B819C2"/>
    <w:rsid w:val="00B82D77"/>
    <w:rsid w:val="00B84E6F"/>
    <w:rsid w:val="00B86728"/>
    <w:rsid w:val="00B87D46"/>
    <w:rsid w:val="00B92AB3"/>
    <w:rsid w:val="00B930A8"/>
    <w:rsid w:val="00B94AAC"/>
    <w:rsid w:val="00B95871"/>
    <w:rsid w:val="00B95B8D"/>
    <w:rsid w:val="00BA3573"/>
    <w:rsid w:val="00BA389B"/>
    <w:rsid w:val="00BB1161"/>
    <w:rsid w:val="00BB30CC"/>
    <w:rsid w:val="00BB73C9"/>
    <w:rsid w:val="00BC72AE"/>
    <w:rsid w:val="00BC7482"/>
    <w:rsid w:val="00BC755B"/>
    <w:rsid w:val="00BD4A46"/>
    <w:rsid w:val="00BD5BC8"/>
    <w:rsid w:val="00BE27FE"/>
    <w:rsid w:val="00BE41C9"/>
    <w:rsid w:val="00BE559A"/>
    <w:rsid w:val="00BF034C"/>
    <w:rsid w:val="00BF4C09"/>
    <w:rsid w:val="00BF609E"/>
    <w:rsid w:val="00C0164A"/>
    <w:rsid w:val="00C068A8"/>
    <w:rsid w:val="00C073AE"/>
    <w:rsid w:val="00C07F4A"/>
    <w:rsid w:val="00C10810"/>
    <w:rsid w:val="00C10E65"/>
    <w:rsid w:val="00C11021"/>
    <w:rsid w:val="00C11B7A"/>
    <w:rsid w:val="00C11B94"/>
    <w:rsid w:val="00C1517A"/>
    <w:rsid w:val="00C168BD"/>
    <w:rsid w:val="00C20883"/>
    <w:rsid w:val="00C21507"/>
    <w:rsid w:val="00C23469"/>
    <w:rsid w:val="00C24115"/>
    <w:rsid w:val="00C34676"/>
    <w:rsid w:val="00C40225"/>
    <w:rsid w:val="00C45955"/>
    <w:rsid w:val="00C50D94"/>
    <w:rsid w:val="00C70586"/>
    <w:rsid w:val="00C7064C"/>
    <w:rsid w:val="00C739BD"/>
    <w:rsid w:val="00C8363B"/>
    <w:rsid w:val="00C8470E"/>
    <w:rsid w:val="00C86307"/>
    <w:rsid w:val="00C9190B"/>
    <w:rsid w:val="00CA3927"/>
    <w:rsid w:val="00CA4C93"/>
    <w:rsid w:val="00CA560C"/>
    <w:rsid w:val="00CB19A2"/>
    <w:rsid w:val="00CB7377"/>
    <w:rsid w:val="00CC55A7"/>
    <w:rsid w:val="00CC5689"/>
    <w:rsid w:val="00CC6253"/>
    <w:rsid w:val="00CD3795"/>
    <w:rsid w:val="00CE1B69"/>
    <w:rsid w:val="00CE1CA5"/>
    <w:rsid w:val="00CE4AFE"/>
    <w:rsid w:val="00CE7BD8"/>
    <w:rsid w:val="00CF284C"/>
    <w:rsid w:val="00CF7888"/>
    <w:rsid w:val="00D1500C"/>
    <w:rsid w:val="00D20625"/>
    <w:rsid w:val="00D23EE6"/>
    <w:rsid w:val="00D24D5D"/>
    <w:rsid w:val="00D25C74"/>
    <w:rsid w:val="00D26D52"/>
    <w:rsid w:val="00D41D58"/>
    <w:rsid w:val="00D44AFE"/>
    <w:rsid w:val="00D51DA3"/>
    <w:rsid w:val="00D5769D"/>
    <w:rsid w:val="00D60C63"/>
    <w:rsid w:val="00D635BD"/>
    <w:rsid w:val="00D65BC4"/>
    <w:rsid w:val="00D665FC"/>
    <w:rsid w:val="00D6781A"/>
    <w:rsid w:val="00D72C32"/>
    <w:rsid w:val="00D73CCD"/>
    <w:rsid w:val="00D84F17"/>
    <w:rsid w:val="00D93C76"/>
    <w:rsid w:val="00D94183"/>
    <w:rsid w:val="00D9790F"/>
    <w:rsid w:val="00DA231F"/>
    <w:rsid w:val="00DA2BB3"/>
    <w:rsid w:val="00DA58BF"/>
    <w:rsid w:val="00DB1A8A"/>
    <w:rsid w:val="00DB22CC"/>
    <w:rsid w:val="00DB3720"/>
    <w:rsid w:val="00DB3A6C"/>
    <w:rsid w:val="00DB62CF"/>
    <w:rsid w:val="00DB6F43"/>
    <w:rsid w:val="00DC0A4D"/>
    <w:rsid w:val="00DC65F4"/>
    <w:rsid w:val="00DD035F"/>
    <w:rsid w:val="00DD0674"/>
    <w:rsid w:val="00DD14F3"/>
    <w:rsid w:val="00DD2FD6"/>
    <w:rsid w:val="00DD5531"/>
    <w:rsid w:val="00DD6CC6"/>
    <w:rsid w:val="00DD744C"/>
    <w:rsid w:val="00DE0096"/>
    <w:rsid w:val="00DE04C0"/>
    <w:rsid w:val="00DE77FD"/>
    <w:rsid w:val="00E04582"/>
    <w:rsid w:val="00E11FC4"/>
    <w:rsid w:val="00E15EE6"/>
    <w:rsid w:val="00E15EE7"/>
    <w:rsid w:val="00E15F45"/>
    <w:rsid w:val="00E17A81"/>
    <w:rsid w:val="00E24146"/>
    <w:rsid w:val="00E247D1"/>
    <w:rsid w:val="00E3143E"/>
    <w:rsid w:val="00E342C1"/>
    <w:rsid w:val="00E35C05"/>
    <w:rsid w:val="00E35EFA"/>
    <w:rsid w:val="00E42A00"/>
    <w:rsid w:val="00E453B8"/>
    <w:rsid w:val="00E55AFE"/>
    <w:rsid w:val="00E55B41"/>
    <w:rsid w:val="00E57663"/>
    <w:rsid w:val="00E57E08"/>
    <w:rsid w:val="00E62BF2"/>
    <w:rsid w:val="00E65C9E"/>
    <w:rsid w:val="00E65CA4"/>
    <w:rsid w:val="00E706CE"/>
    <w:rsid w:val="00E72971"/>
    <w:rsid w:val="00E73B06"/>
    <w:rsid w:val="00E742B9"/>
    <w:rsid w:val="00E76641"/>
    <w:rsid w:val="00E806B0"/>
    <w:rsid w:val="00E83547"/>
    <w:rsid w:val="00E85099"/>
    <w:rsid w:val="00E906D1"/>
    <w:rsid w:val="00E91D74"/>
    <w:rsid w:val="00E93859"/>
    <w:rsid w:val="00E93FC6"/>
    <w:rsid w:val="00E96024"/>
    <w:rsid w:val="00EA125E"/>
    <w:rsid w:val="00EA299E"/>
    <w:rsid w:val="00EA2D60"/>
    <w:rsid w:val="00EA3945"/>
    <w:rsid w:val="00EA64A9"/>
    <w:rsid w:val="00EA796C"/>
    <w:rsid w:val="00EB1C4D"/>
    <w:rsid w:val="00EB54E4"/>
    <w:rsid w:val="00EB5CFD"/>
    <w:rsid w:val="00EB7CEC"/>
    <w:rsid w:val="00EC1639"/>
    <w:rsid w:val="00EC2693"/>
    <w:rsid w:val="00EC2A3A"/>
    <w:rsid w:val="00EC416E"/>
    <w:rsid w:val="00EC66ED"/>
    <w:rsid w:val="00EC6FAE"/>
    <w:rsid w:val="00ED02BD"/>
    <w:rsid w:val="00ED1EB0"/>
    <w:rsid w:val="00ED2546"/>
    <w:rsid w:val="00ED404D"/>
    <w:rsid w:val="00ED6B8D"/>
    <w:rsid w:val="00ED7E70"/>
    <w:rsid w:val="00EE42C2"/>
    <w:rsid w:val="00F002F5"/>
    <w:rsid w:val="00F01F87"/>
    <w:rsid w:val="00F024D5"/>
    <w:rsid w:val="00F04418"/>
    <w:rsid w:val="00F0742A"/>
    <w:rsid w:val="00F14D01"/>
    <w:rsid w:val="00F16198"/>
    <w:rsid w:val="00F22D31"/>
    <w:rsid w:val="00F22F72"/>
    <w:rsid w:val="00F26B35"/>
    <w:rsid w:val="00F316D6"/>
    <w:rsid w:val="00F32975"/>
    <w:rsid w:val="00F33C93"/>
    <w:rsid w:val="00F408BA"/>
    <w:rsid w:val="00F418B7"/>
    <w:rsid w:val="00F42052"/>
    <w:rsid w:val="00F53B35"/>
    <w:rsid w:val="00F543C9"/>
    <w:rsid w:val="00F5453A"/>
    <w:rsid w:val="00F5549F"/>
    <w:rsid w:val="00F56E23"/>
    <w:rsid w:val="00F573C1"/>
    <w:rsid w:val="00F622BB"/>
    <w:rsid w:val="00F642C4"/>
    <w:rsid w:val="00F6736C"/>
    <w:rsid w:val="00F719D1"/>
    <w:rsid w:val="00F75EBB"/>
    <w:rsid w:val="00F7690D"/>
    <w:rsid w:val="00F822DF"/>
    <w:rsid w:val="00F8441A"/>
    <w:rsid w:val="00F84FB7"/>
    <w:rsid w:val="00F85A0A"/>
    <w:rsid w:val="00F86DA9"/>
    <w:rsid w:val="00F8730A"/>
    <w:rsid w:val="00F939FD"/>
    <w:rsid w:val="00F952ED"/>
    <w:rsid w:val="00F97DDD"/>
    <w:rsid w:val="00FA32DB"/>
    <w:rsid w:val="00FA427E"/>
    <w:rsid w:val="00FA42A9"/>
    <w:rsid w:val="00FA554F"/>
    <w:rsid w:val="00FB0B82"/>
    <w:rsid w:val="00FB5F60"/>
    <w:rsid w:val="00FC0B59"/>
    <w:rsid w:val="00FC12AD"/>
    <w:rsid w:val="00FC407A"/>
    <w:rsid w:val="00FC4154"/>
    <w:rsid w:val="00FC452F"/>
    <w:rsid w:val="00FC51B2"/>
    <w:rsid w:val="00FC5B8D"/>
    <w:rsid w:val="00FC63F6"/>
    <w:rsid w:val="00FC7A8B"/>
    <w:rsid w:val="00FD7C1A"/>
    <w:rsid w:val="00FF330A"/>
    <w:rsid w:val="00FF423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F04418"/>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763E2B"/>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17457B"/>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1D171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D171B"/>
    <w:rPr>
      <w:rFonts w:ascii="Tahoma" w:hAnsi="Tahoma" w:cs="Tahoma"/>
      <w:sz w:val="16"/>
      <w:szCs w:val="16"/>
    </w:rPr>
  </w:style>
  <w:style w:type="character" w:customStyle="1" w:styleId="Heading1Char">
    <w:name w:val="Heading 1 Char"/>
    <w:basedOn w:val="DefaultParagraphFont"/>
    <w:link w:val="Heading1"/>
    <w:uiPriority w:val="9"/>
    <w:rsid w:val="00F04418"/>
    <w:rPr>
      <w:rFonts w:asciiTheme="majorHAnsi" w:eastAsiaTheme="majorEastAsia" w:hAnsiTheme="majorHAnsi" w:cstheme="majorBidi"/>
      <w:b/>
      <w:bCs/>
      <w:color w:val="365F91" w:themeColor="accent1" w:themeShade="BF"/>
      <w:sz w:val="28"/>
      <w:szCs w:val="28"/>
    </w:rPr>
  </w:style>
  <w:style w:type="paragraph" w:styleId="TOCHeading">
    <w:name w:val="TOC Heading"/>
    <w:basedOn w:val="Heading1"/>
    <w:next w:val="Normal"/>
    <w:uiPriority w:val="39"/>
    <w:unhideWhenUsed/>
    <w:qFormat/>
    <w:rsid w:val="00F04418"/>
    <w:pPr>
      <w:outlineLvl w:val="9"/>
    </w:pPr>
    <w:rPr>
      <w:lang w:val="en-US" w:eastAsia="ja-JP"/>
    </w:rPr>
  </w:style>
  <w:style w:type="paragraph" w:styleId="TOC1">
    <w:name w:val="toc 1"/>
    <w:basedOn w:val="Normal"/>
    <w:next w:val="Normal"/>
    <w:autoRedefine/>
    <w:uiPriority w:val="39"/>
    <w:unhideWhenUsed/>
    <w:rsid w:val="003D40E5"/>
    <w:pPr>
      <w:tabs>
        <w:tab w:val="right" w:leader="dot" w:pos="10456"/>
      </w:tabs>
      <w:spacing w:after="0"/>
    </w:pPr>
  </w:style>
  <w:style w:type="character" w:styleId="Hyperlink">
    <w:name w:val="Hyperlink"/>
    <w:basedOn w:val="DefaultParagraphFont"/>
    <w:uiPriority w:val="99"/>
    <w:unhideWhenUsed/>
    <w:rsid w:val="00A4757B"/>
    <w:rPr>
      <w:color w:val="0000FF" w:themeColor="hyperlink"/>
      <w:u w:val="single"/>
    </w:rPr>
  </w:style>
  <w:style w:type="paragraph" w:styleId="Header">
    <w:name w:val="header"/>
    <w:basedOn w:val="Normal"/>
    <w:link w:val="HeaderChar"/>
    <w:uiPriority w:val="99"/>
    <w:unhideWhenUsed/>
    <w:rsid w:val="006C3064"/>
    <w:pPr>
      <w:tabs>
        <w:tab w:val="center" w:pos="4513"/>
        <w:tab w:val="right" w:pos="9026"/>
      </w:tabs>
      <w:spacing w:after="0" w:line="240" w:lineRule="auto"/>
    </w:pPr>
  </w:style>
  <w:style w:type="character" w:customStyle="1" w:styleId="HeaderChar">
    <w:name w:val="Header Char"/>
    <w:basedOn w:val="DefaultParagraphFont"/>
    <w:link w:val="Header"/>
    <w:uiPriority w:val="99"/>
    <w:rsid w:val="006C3064"/>
  </w:style>
  <w:style w:type="paragraph" w:styleId="Footer">
    <w:name w:val="footer"/>
    <w:basedOn w:val="Normal"/>
    <w:link w:val="FooterChar"/>
    <w:uiPriority w:val="99"/>
    <w:unhideWhenUsed/>
    <w:rsid w:val="006C3064"/>
    <w:pPr>
      <w:tabs>
        <w:tab w:val="center" w:pos="4513"/>
        <w:tab w:val="right" w:pos="9026"/>
      </w:tabs>
      <w:spacing w:after="0" w:line="240" w:lineRule="auto"/>
    </w:pPr>
  </w:style>
  <w:style w:type="character" w:customStyle="1" w:styleId="FooterChar">
    <w:name w:val="Footer Char"/>
    <w:basedOn w:val="DefaultParagraphFont"/>
    <w:link w:val="Footer"/>
    <w:uiPriority w:val="99"/>
    <w:rsid w:val="006C3064"/>
  </w:style>
  <w:style w:type="character" w:customStyle="1" w:styleId="Heading2Char">
    <w:name w:val="Heading 2 Char"/>
    <w:basedOn w:val="DefaultParagraphFont"/>
    <w:link w:val="Heading2"/>
    <w:uiPriority w:val="9"/>
    <w:rsid w:val="00763E2B"/>
    <w:rPr>
      <w:rFonts w:asciiTheme="majorHAnsi" w:eastAsiaTheme="majorEastAsia" w:hAnsiTheme="majorHAnsi" w:cstheme="majorBidi"/>
      <w:b/>
      <w:bCs/>
      <w:color w:val="4F81BD" w:themeColor="accent1"/>
      <w:sz w:val="26"/>
      <w:szCs w:val="26"/>
    </w:rPr>
  </w:style>
  <w:style w:type="paragraph" w:styleId="TOC2">
    <w:name w:val="toc 2"/>
    <w:basedOn w:val="Normal"/>
    <w:next w:val="Normal"/>
    <w:autoRedefine/>
    <w:uiPriority w:val="39"/>
    <w:unhideWhenUsed/>
    <w:rsid w:val="00B21731"/>
    <w:pPr>
      <w:spacing w:after="100"/>
      <w:ind w:left="220"/>
    </w:pPr>
  </w:style>
  <w:style w:type="character" w:styleId="PlaceholderText">
    <w:name w:val="Placeholder Text"/>
    <w:basedOn w:val="DefaultParagraphFont"/>
    <w:uiPriority w:val="99"/>
    <w:semiHidden/>
    <w:rsid w:val="0055093B"/>
    <w:rPr>
      <w:color w:val="808080"/>
    </w:rPr>
  </w:style>
  <w:style w:type="paragraph" w:styleId="Caption">
    <w:name w:val="caption"/>
    <w:basedOn w:val="Normal"/>
    <w:next w:val="Normal"/>
    <w:uiPriority w:val="35"/>
    <w:unhideWhenUsed/>
    <w:qFormat/>
    <w:rsid w:val="00525BCA"/>
    <w:pPr>
      <w:spacing w:line="240" w:lineRule="auto"/>
    </w:pPr>
    <w:rPr>
      <w:b/>
      <w:bCs/>
      <w:color w:val="4F81BD" w:themeColor="accent1"/>
      <w:sz w:val="18"/>
      <w:szCs w:val="18"/>
    </w:rPr>
  </w:style>
  <w:style w:type="character" w:customStyle="1" w:styleId="Heading3Char">
    <w:name w:val="Heading 3 Char"/>
    <w:basedOn w:val="DefaultParagraphFont"/>
    <w:link w:val="Heading3"/>
    <w:uiPriority w:val="9"/>
    <w:rsid w:val="0017457B"/>
    <w:rPr>
      <w:rFonts w:asciiTheme="majorHAnsi" w:eastAsiaTheme="majorEastAsia" w:hAnsiTheme="majorHAnsi" w:cstheme="majorBidi"/>
      <w:b/>
      <w:bCs/>
      <w:color w:val="4F81BD" w:themeColor="accent1"/>
    </w:rPr>
  </w:style>
  <w:style w:type="paragraph" w:styleId="TOC3">
    <w:name w:val="toc 3"/>
    <w:basedOn w:val="Normal"/>
    <w:next w:val="Normal"/>
    <w:autoRedefine/>
    <w:uiPriority w:val="39"/>
    <w:unhideWhenUsed/>
    <w:rsid w:val="003F2232"/>
    <w:pPr>
      <w:spacing w:after="100"/>
      <w:ind w:left="440"/>
    </w:pPr>
  </w:style>
  <w:style w:type="paragraph" w:styleId="ListParagraph">
    <w:name w:val="List Paragraph"/>
    <w:basedOn w:val="Normal"/>
    <w:uiPriority w:val="34"/>
    <w:qFormat/>
    <w:rsid w:val="0013734B"/>
    <w:pPr>
      <w:ind w:left="720"/>
      <w:contextualSpacing/>
    </w:pPr>
  </w:style>
  <w:style w:type="character" w:styleId="CommentReference">
    <w:name w:val="annotation reference"/>
    <w:basedOn w:val="DefaultParagraphFont"/>
    <w:uiPriority w:val="99"/>
    <w:semiHidden/>
    <w:unhideWhenUsed/>
    <w:rsid w:val="00CE1CA5"/>
    <w:rPr>
      <w:sz w:val="16"/>
      <w:szCs w:val="16"/>
    </w:rPr>
  </w:style>
  <w:style w:type="paragraph" w:styleId="CommentText">
    <w:name w:val="annotation text"/>
    <w:basedOn w:val="Normal"/>
    <w:link w:val="CommentTextChar"/>
    <w:uiPriority w:val="99"/>
    <w:semiHidden/>
    <w:unhideWhenUsed/>
    <w:rsid w:val="00CE1CA5"/>
    <w:pPr>
      <w:spacing w:line="240" w:lineRule="auto"/>
    </w:pPr>
    <w:rPr>
      <w:sz w:val="20"/>
      <w:szCs w:val="20"/>
    </w:rPr>
  </w:style>
  <w:style w:type="character" w:customStyle="1" w:styleId="CommentTextChar">
    <w:name w:val="Comment Text Char"/>
    <w:basedOn w:val="DefaultParagraphFont"/>
    <w:link w:val="CommentText"/>
    <w:uiPriority w:val="99"/>
    <w:semiHidden/>
    <w:rsid w:val="00CE1CA5"/>
    <w:rPr>
      <w:sz w:val="20"/>
      <w:szCs w:val="20"/>
    </w:rPr>
  </w:style>
  <w:style w:type="paragraph" w:styleId="CommentSubject">
    <w:name w:val="annotation subject"/>
    <w:basedOn w:val="CommentText"/>
    <w:next w:val="CommentText"/>
    <w:link w:val="CommentSubjectChar"/>
    <w:uiPriority w:val="99"/>
    <w:semiHidden/>
    <w:unhideWhenUsed/>
    <w:rsid w:val="00CE1CA5"/>
    <w:rPr>
      <w:b/>
      <w:bCs/>
    </w:rPr>
  </w:style>
  <w:style w:type="character" w:customStyle="1" w:styleId="CommentSubjectChar">
    <w:name w:val="Comment Subject Char"/>
    <w:basedOn w:val="CommentTextChar"/>
    <w:link w:val="CommentSubject"/>
    <w:uiPriority w:val="99"/>
    <w:semiHidden/>
    <w:rsid w:val="00CE1CA5"/>
    <w:rPr>
      <w:b/>
      <w:bCs/>
      <w:sz w:val="20"/>
      <w:szCs w:val="20"/>
    </w:rPr>
  </w:style>
  <w:style w:type="table" w:styleId="TableGrid">
    <w:name w:val="Table Grid"/>
    <w:basedOn w:val="TableNormal"/>
    <w:uiPriority w:val="59"/>
    <w:rsid w:val="00DB62C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F04418"/>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763E2B"/>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17457B"/>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1D171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D171B"/>
    <w:rPr>
      <w:rFonts w:ascii="Tahoma" w:hAnsi="Tahoma" w:cs="Tahoma"/>
      <w:sz w:val="16"/>
      <w:szCs w:val="16"/>
    </w:rPr>
  </w:style>
  <w:style w:type="character" w:customStyle="1" w:styleId="Heading1Char">
    <w:name w:val="Heading 1 Char"/>
    <w:basedOn w:val="DefaultParagraphFont"/>
    <w:link w:val="Heading1"/>
    <w:uiPriority w:val="9"/>
    <w:rsid w:val="00F04418"/>
    <w:rPr>
      <w:rFonts w:asciiTheme="majorHAnsi" w:eastAsiaTheme="majorEastAsia" w:hAnsiTheme="majorHAnsi" w:cstheme="majorBidi"/>
      <w:b/>
      <w:bCs/>
      <w:color w:val="365F91" w:themeColor="accent1" w:themeShade="BF"/>
      <w:sz w:val="28"/>
      <w:szCs w:val="28"/>
    </w:rPr>
  </w:style>
  <w:style w:type="paragraph" w:styleId="TOCHeading">
    <w:name w:val="TOC Heading"/>
    <w:basedOn w:val="Heading1"/>
    <w:next w:val="Normal"/>
    <w:uiPriority w:val="39"/>
    <w:unhideWhenUsed/>
    <w:qFormat/>
    <w:rsid w:val="00F04418"/>
    <w:pPr>
      <w:outlineLvl w:val="9"/>
    </w:pPr>
    <w:rPr>
      <w:lang w:val="en-US" w:eastAsia="ja-JP"/>
    </w:rPr>
  </w:style>
  <w:style w:type="paragraph" w:styleId="TOC1">
    <w:name w:val="toc 1"/>
    <w:basedOn w:val="Normal"/>
    <w:next w:val="Normal"/>
    <w:autoRedefine/>
    <w:uiPriority w:val="39"/>
    <w:unhideWhenUsed/>
    <w:rsid w:val="003D40E5"/>
    <w:pPr>
      <w:tabs>
        <w:tab w:val="right" w:leader="dot" w:pos="10456"/>
      </w:tabs>
      <w:spacing w:after="0"/>
    </w:pPr>
  </w:style>
  <w:style w:type="character" w:styleId="Hyperlink">
    <w:name w:val="Hyperlink"/>
    <w:basedOn w:val="DefaultParagraphFont"/>
    <w:uiPriority w:val="99"/>
    <w:unhideWhenUsed/>
    <w:rsid w:val="00A4757B"/>
    <w:rPr>
      <w:color w:val="0000FF" w:themeColor="hyperlink"/>
      <w:u w:val="single"/>
    </w:rPr>
  </w:style>
  <w:style w:type="paragraph" w:styleId="Header">
    <w:name w:val="header"/>
    <w:basedOn w:val="Normal"/>
    <w:link w:val="HeaderChar"/>
    <w:uiPriority w:val="99"/>
    <w:unhideWhenUsed/>
    <w:rsid w:val="006C3064"/>
    <w:pPr>
      <w:tabs>
        <w:tab w:val="center" w:pos="4513"/>
        <w:tab w:val="right" w:pos="9026"/>
      </w:tabs>
      <w:spacing w:after="0" w:line="240" w:lineRule="auto"/>
    </w:pPr>
  </w:style>
  <w:style w:type="character" w:customStyle="1" w:styleId="HeaderChar">
    <w:name w:val="Header Char"/>
    <w:basedOn w:val="DefaultParagraphFont"/>
    <w:link w:val="Header"/>
    <w:uiPriority w:val="99"/>
    <w:rsid w:val="006C3064"/>
  </w:style>
  <w:style w:type="paragraph" w:styleId="Footer">
    <w:name w:val="footer"/>
    <w:basedOn w:val="Normal"/>
    <w:link w:val="FooterChar"/>
    <w:uiPriority w:val="99"/>
    <w:unhideWhenUsed/>
    <w:rsid w:val="006C3064"/>
    <w:pPr>
      <w:tabs>
        <w:tab w:val="center" w:pos="4513"/>
        <w:tab w:val="right" w:pos="9026"/>
      </w:tabs>
      <w:spacing w:after="0" w:line="240" w:lineRule="auto"/>
    </w:pPr>
  </w:style>
  <w:style w:type="character" w:customStyle="1" w:styleId="FooterChar">
    <w:name w:val="Footer Char"/>
    <w:basedOn w:val="DefaultParagraphFont"/>
    <w:link w:val="Footer"/>
    <w:uiPriority w:val="99"/>
    <w:rsid w:val="006C3064"/>
  </w:style>
  <w:style w:type="character" w:customStyle="1" w:styleId="Heading2Char">
    <w:name w:val="Heading 2 Char"/>
    <w:basedOn w:val="DefaultParagraphFont"/>
    <w:link w:val="Heading2"/>
    <w:uiPriority w:val="9"/>
    <w:rsid w:val="00763E2B"/>
    <w:rPr>
      <w:rFonts w:asciiTheme="majorHAnsi" w:eastAsiaTheme="majorEastAsia" w:hAnsiTheme="majorHAnsi" w:cstheme="majorBidi"/>
      <w:b/>
      <w:bCs/>
      <w:color w:val="4F81BD" w:themeColor="accent1"/>
      <w:sz w:val="26"/>
      <w:szCs w:val="26"/>
    </w:rPr>
  </w:style>
  <w:style w:type="paragraph" w:styleId="TOC2">
    <w:name w:val="toc 2"/>
    <w:basedOn w:val="Normal"/>
    <w:next w:val="Normal"/>
    <w:autoRedefine/>
    <w:uiPriority w:val="39"/>
    <w:unhideWhenUsed/>
    <w:rsid w:val="00B21731"/>
    <w:pPr>
      <w:spacing w:after="100"/>
      <w:ind w:left="220"/>
    </w:pPr>
  </w:style>
  <w:style w:type="character" w:styleId="PlaceholderText">
    <w:name w:val="Placeholder Text"/>
    <w:basedOn w:val="DefaultParagraphFont"/>
    <w:uiPriority w:val="99"/>
    <w:semiHidden/>
    <w:rsid w:val="0055093B"/>
    <w:rPr>
      <w:color w:val="808080"/>
    </w:rPr>
  </w:style>
  <w:style w:type="paragraph" w:styleId="Caption">
    <w:name w:val="caption"/>
    <w:basedOn w:val="Normal"/>
    <w:next w:val="Normal"/>
    <w:uiPriority w:val="35"/>
    <w:unhideWhenUsed/>
    <w:qFormat/>
    <w:rsid w:val="00525BCA"/>
    <w:pPr>
      <w:spacing w:line="240" w:lineRule="auto"/>
    </w:pPr>
    <w:rPr>
      <w:b/>
      <w:bCs/>
      <w:color w:val="4F81BD" w:themeColor="accent1"/>
      <w:sz w:val="18"/>
      <w:szCs w:val="18"/>
    </w:rPr>
  </w:style>
  <w:style w:type="character" w:customStyle="1" w:styleId="Heading3Char">
    <w:name w:val="Heading 3 Char"/>
    <w:basedOn w:val="DefaultParagraphFont"/>
    <w:link w:val="Heading3"/>
    <w:uiPriority w:val="9"/>
    <w:rsid w:val="0017457B"/>
    <w:rPr>
      <w:rFonts w:asciiTheme="majorHAnsi" w:eastAsiaTheme="majorEastAsia" w:hAnsiTheme="majorHAnsi" w:cstheme="majorBidi"/>
      <w:b/>
      <w:bCs/>
      <w:color w:val="4F81BD" w:themeColor="accent1"/>
    </w:rPr>
  </w:style>
  <w:style w:type="paragraph" w:styleId="TOC3">
    <w:name w:val="toc 3"/>
    <w:basedOn w:val="Normal"/>
    <w:next w:val="Normal"/>
    <w:autoRedefine/>
    <w:uiPriority w:val="39"/>
    <w:unhideWhenUsed/>
    <w:rsid w:val="003F2232"/>
    <w:pPr>
      <w:spacing w:after="100"/>
      <w:ind w:left="440"/>
    </w:pPr>
  </w:style>
  <w:style w:type="paragraph" w:styleId="ListParagraph">
    <w:name w:val="List Paragraph"/>
    <w:basedOn w:val="Normal"/>
    <w:uiPriority w:val="34"/>
    <w:qFormat/>
    <w:rsid w:val="0013734B"/>
    <w:pPr>
      <w:ind w:left="720"/>
      <w:contextualSpacing/>
    </w:pPr>
  </w:style>
  <w:style w:type="character" w:styleId="CommentReference">
    <w:name w:val="annotation reference"/>
    <w:basedOn w:val="DefaultParagraphFont"/>
    <w:uiPriority w:val="99"/>
    <w:semiHidden/>
    <w:unhideWhenUsed/>
    <w:rsid w:val="00CE1CA5"/>
    <w:rPr>
      <w:sz w:val="16"/>
      <w:szCs w:val="16"/>
    </w:rPr>
  </w:style>
  <w:style w:type="paragraph" w:styleId="CommentText">
    <w:name w:val="annotation text"/>
    <w:basedOn w:val="Normal"/>
    <w:link w:val="CommentTextChar"/>
    <w:uiPriority w:val="99"/>
    <w:semiHidden/>
    <w:unhideWhenUsed/>
    <w:rsid w:val="00CE1CA5"/>
    <w:pPr>
      <w:spacing w:line="240" w:lineRule="auto"/>
    </w:pPr>
    <w:rPr>
      <w:sz w:val="20"/>
      <w:szCs w:val="20"/>
    </w:rPr>
  </w:style>
  <w:style w:type="character" w:customStyle="1" w:styleId="CommentTextChar">
    <w:name w:val="Comment Text Char"/>
    <w:basedOn w:val="DefaultParagraphFont"/>
    <w:link w:val="CommentText"/>
    <w:uiPriority w:val="99"/>
    <w:semiHidden/>
    <w:rsid w:val="00CE1CA5"/>
    <w:rPr>
      <w:sz w:val="20"/>
      <w:szCs w:val="20"/>
    </w:rPr>
  </w:style>
  <w:style w:type="paragraph" w:styleId="CommentSubject">
    <w:name w:val="annotation subject"/>
    <w:basedOn w:val="CommentText"/>
    <w:next w:val="CommentText"/>
    <w:link w:val="CommentSubjectChar"/>
    <w:uiPriority w:val="99"/>
    <w:semiHidden/>
    <w:unhideWhenUsed/>
    <w:rsid w:val="00CE1CA5"/>
    <w:rPr>
      <w:b/>
      <w:bCs/>
    </w:rPr>
  </w:style>
  <w:style w:type="character" w:customStyle="1" w:styleId="CommentSubjectChar">
    <w:name w:val="Comment Subject Char"/>
    <w:basedOn w:val="CommentTextChar"/>
    <w:link w:val="CommentSubject"/>
    <w:uiPriority w:val="99"/>
    <w:semiHidden/>
    <w:rsid w:val="00CE1CA5"/>
    <w:rPr>
      <w:b/>
      <w:bCs/>
      <w:sz w:val="20"/>
      <w:szCs w:val="20"/>
    </w:rPr>
  </w:style>
  <w:style w:type="table" w:styleId="TableGrid">
    <w:name w:val="Table Grid"/>
    <w:basedOn w:val="TableNormal"/>
    <w:uiPriority w:val="59"/>
    <w:rsid w:val="00DB62C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2950713">
      <w:bodyDiv w:val="1"/>
      <w:marLeft w:val="0"/>
      <w:marRight w:val="0"/>
      <w:marTop w:val="0"/>
      <w:marBottom w:val="0"/>
      <w:divBdr>
        <w:top w:val="none" w:sz="0" w:space="0" w:color="auto"/>
        <w:left w:val="none" w:sz="0" w:space="0" w:color="auto"/>
        <w:bottom w:val="none" w:sz="0" w:space="0" w:color="auto"/>
        <w:right w:val="none" w:sz="0" w:space="0" w:color="auto"/>
      </w:divBdr>
    </w:div>
    <w:div w:id="1067827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9" Type="http://schemas.openxmlformats.org/officeDocument/2006/relationships/image" Target="media/image30.png"/><Relationship Id="rId21" Type="http://schemas.openxmlformats.org/officeDocument/2006/relationships/image" Target="media/image12.png"/><Relationship Id="rId34" Type="http://schemas.openxmlformats.org/officeDocument/2006/relationships/image" Target="media/image25.png"/><Relationship Id="rId42" Type="http://schemas.openxmlformats.org/officeDocument/2006/relationships/image" Target="media/image33.png"/><Relationship Id="rId47" Type="http://schemas.openxmlformats.org/officeDocument/2006/relationships/image" Target="media/image37.png"/><Relationship Id="rId50" Type="http://schemas.openxmlformats.org/officeDocument/2006/relationships/image" Target="media/image40.png"/><Relationship Id="rId55" Type="http://schemas.openxmlformats.org/officeDocument/2006/relationships/image" Target="media/image45.png"/><Relationship Id="rId63" Type="http://schemas.openxmlformats.org/officeDocument/2006/relationships/image" Target="media/image53.png"/><Relationship Id="rId68" Type="http://schemas.openxmlformats.org/officeDocument/2006/relationships/image" Target="media/image58.png"/><Relationship Id="rId76" Type="http://schemas.openxmlformats.org/officeDocument/2006/relationships/image" Target="media/image66.png"/><Relationship Id="rId84" Type="http://schemas.openxmlformats.org/officeDocument/2006/relationships/image" Target="media/image74.png"/><Relationship Id="rId89" Type="http://schemas.openxmlformats.org/officeDocument/2006/relationships/footer" Target="footer1.xml"/><Relationship Id="rId7" Type="http://schemas.openxmlformats.org/officeDocument/2006/relationships/webSettings" Target="webSettings.xml"/><Relationship Id="rId71" Type="http://schemas.openxmlformats.org/officeDocument/2006/relationships/image" Target="media/image61.png"/><Relationship Id="rId92"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7.png"/><Relationship Id="rId29" Type="http://schemas.openxmlformats.org/officeDocument/2006/relationships/image" Target="media/image20.png"/><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image" Target="media/image31.png"/><Relationship Id="rId45" Type="http://schemas.openxmlformats.org/officeDocument/2006/relationships/image" Target="media/image35.png"/><Relationship Id="rId53" Type="http://schemas.openxmlformats.org/officeDocument/2006/relationships/image" Target="media/image43.png"/><Relationship Id="rId58" Type="http://schemas.openxmlformats.org/officeDocument/2006/relationships/image" Target="media/image48.png"/><Relationship Id="rId66" Type="http://schemas.openxmlformats.org/officeDocument/2006/relationships/image" Target="media/image56.png"/><Relationship Id="rId74" Type="http://schemas.openxmlformats.org/officeDocument/2006/relationships/image" Target="media/image64.png"/><Relationship Id="rId79" Type="http://schemas.openxmlformats.org/officeDocument/2006/relationships/image" Target="media/image69.png"/><Relationship Id="rId87" Type="http://schemas.openxmlformats.org/officeDocument/2006/relationships/image" Target="media/image77.png"/><Relationship Id="rId5" Type="http://schemas.microsoft.com/office/2007/relationships/stylesWithEffects" Target="stylesWithEffects.xml"/><Relationship Id="rId61" Type="http://schemas.openxmlformats.org/officeDocument/2006/relationships/image" Target="media/image51.png"/><Relationship Id="rId82" Type="http://schemas.openxmlformats.org/officeDocument/2006/relationships/image" Target="media/image72.png"/><Relationship Id="rId90" Type="http://schemas.openxmlformats.org/officeDocument/2006/relationships/fontTable" Target="fontTable.xml"/><Relationship Id="rId19" Type="http://schemas.openxmlformats.org/officeDocument/2006/relationships/image" Target="media/image10.png"/><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chart" Target="charts/chart1.xml"/><Relationship Id="rId48" Type="http://schemas.openxmlformats.org/officeDocument/2006/relationships/image" Target="media/image38.png"/><Relationship Id="rId56" Type="http://schemas.openxmlformats.org/officeDocument/2006/relationships/image" Target="media/image46.png"/><Relationship Id="rId64" Type="http://schemas.openxmlformats.org/officeDocument/2006/relationships/image" Target="media/image54.png"/><Relationship Id="rId69" Type="http://schemas.openxmlformats.org/officeDocument/2006/relationships/image" Target="media/image59.png"/><Relationship Id="rId77" Type="http://schemas.openxmlformats.org/officeDocument/2006/relationships/image" Target="media/image67.png"/><Relationship Id="rId8" Type="http://schemas.openxmlformats.org/officeDocument/2006/relationships/footnotes" Target="footnotes.xml"/><Relationship Id="rId51" Type="http://schemas.openxmlformats.org/officeDocument/2006/relationships/image" Target="media/image41.png"/><Relationship Id="rId72" Type="http://schemas.openxmlformats.org/officeDocument/2006/relationships/image" Target="media/image62.png"/><Relationship Id="rId80" Type="http://schemas.openxmlformats.org/officeDocument/2006/relationships/image" Target="media/image70.png"/><Relationship Id="rId85" Type="http://schemas.openxmlformats.org/officeDocument/2006/relationships/image" Target="media/image75.png"/><Relationship Id="rId3" Type="http://schemas.openxmlformats.org/officeDocument/2006/relationships/numbering" Target="numbering.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9.png"/><Relationship Id="rId46" Type="http://schemas.openxmlformats.org/officeDocument/2006/relationships/image" Target="media/image36.png"/><Relationship Id="rId59" Type="http://schemas.openxmlformats.org/officeDocument/2006/relationships/image" Target="media/image49.png"/><Relationship Id="rId67" Type="http://schemas.openxmlformats.org/officeDocument/2006/relationships/image" Target="media/image57.png"/><Relationship Id="rId20" Type="http://schemas.openxmlformats.org/officeDocument/2006/relationships/image" Target="media/image11.png"/><Relationship Id="rId41" Type="http://schemas.openxmlformats.org/officeDocument/2006/relationships/image" Target="media/image32.png"/><Relationship Id="rId54" Type="http://schemas.openxmlformats.org/officeDocument/2006/relationships/image" Target="media/image44.png"/><Relationship Id="rId62" Type="http://schemas.openxmlformats.org/officeDocument/2006/relationships/image" Target="media/image52.png"/><Relationship Id="rId70" Type="http://schemas.openxmlformats.org/officeDocument/2006/relationships/image" Target="media/image60.png"/><Relationship Id="rId75" Type="http://schemas.openxmlformats.org/officeDocument/2006/relationships/image" Target="media/image65.png"/><Relationship Id="rId83" Type="http://schemas.openxmlformats.org/officeDocument/2006/relationships/image" Target="media/image73.png"/><Relationship Id="rId88" Type="http://schemas.openxmlformats.org/officeDocument/2006/relationships/image" Target="media/image78.png"/><Relationship Id="rId91"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settings" Target="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49" Type="http://schemas.openxmlformats.org/officeDocument/2006/relationships/image" Target="media/image39.png"/><Relationship Id="rId57" Type="http://schemas.openxmlformats.org/officeDocument/2006/relationships/image" Target="media/image47.png"/><Relationship Id="rId10" Type="http://schemas.openxmlformats.org/officeDocument/2006/relationships/image" Target="media/image1.png"/><Relationship Id="rId31" Type="http://schemas.openxmlformats.org/officeDocument/2006/relationships/image" Target="media/image22.png"/><Relationship Id="rId44" Type="http://schemas.openxmlformats.org/officeDocument/2006/relationships/image" Target="media/image34.png"/><Relationship Id="rId52" Type="http://schemas.openxmlformats.org/officeDocument/2006/relationships/image" Target="media/image42.png"/><Relationship Id="rId60" Type="http://schemas.openxmlformats.org/officeDocument/2006/relationships/image" Target="media/image50.png"/><Relationship Id="rId65" Type="http://schemas.openxmlformats.org/officeDocument/2006/relationships/image" Target="media/image55.png"/><Relationship Id="rId73" Type="http://schemas.openxmlformats.org/officeDocument/2006/relationships/image" Target="media/image63.png"/><Relationship Id="rId78" Type="http://schemas.openxmlformats.org/officeDocument/2006/relationships/image" Target="media/image68.png"/><Relationship Id="rId81" Type="http://schemas.openxmlformats.org/officeDocument/2006/relationships/image" Target="media/image71.png"/><Relationship Id="rId86" Type="http://schemas.openxmlformats.org/officeDocument/2006/relationships/image" Target="media/image76.png"/><Relationship Id="rId4" Type="http://schemas.openxmlformats.org/officeDocument/2006/relationships/styles" Target="styles.xml"/><Relationship Id="rId9" Type="http://schemas.openxmlformats.org/officeDocument/2006/relationships/endnotes" Target="endnotes.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Aaron\Documents\Uni\Year3\IMAT3404%20(Mobile%20Robotics)\Coursework\ExperimentData.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layout/>
      <c:overlay val="0"/>
    </c:title>
    <c:autoTitleDeleted val="0"/>
    <c:plotArea>
      <c:layout/>
      <c:lineChart>
        <c:grouping val="standard"/>
        <c:varyColors val="0"/>
        <c:ser>
          <c:idx val="0"/>
          <c:order val="0"/>
          <c:tx>
            <c:strRef>
              <c:f>Sheet1!$B$3</c:f>
              <c:strCache>
                <c:ptCount val="1"/>
                <c:pt idx="0">
                  <c:v>Error:</c:v>
                </c:pt>
              </c:strCache>
            </c:strRef>
          </c:tx>
          <c:marker>
            <c:symbol val="none"/>
          </c:marker>
          <c:val>
            <c:numRef>
              <c:f>Sheet1!$C$3:$ADP$3</c:f>
              <c:numCache>
                <c:formatCode>General</c:formatCode>
                <c:ptCount val="794"/>
                <c:pt idx="0">
                  <c:v>-216</c:v>
                </c:pt>
                <c:pt idx="1">
                  <c:v>-216</c:v>
                </c:pt>
                <c:pt idx="2">
                  <c:v>-214</c:v>
                </c:pt>
                <c:pt idx="3">
                  <c:v>-214</c:v>
                </c:pt>
                <c:pt idx="4">
                  <c:v>-214</c:v>
                </c:pt>
                <c:pt idx="5">
                  <c:v>-217</c:v>
                </c:pt>
                <c:pt idx="6">
                  <c:v>-223</c:v>
                </c:pt>
                <c:pt idx="7">
                  <c:v>-233</c:v>
                </c:pt>
                <c:pt idx="8">
                  <c:v>-238</c:v>
                </c:pt>
                <c:pt idx="9">
                  <c:v>-203</c:v>
                </c:pt>
                <c:pt idx="10">
                  <c:v>-176</c:v>
                </c:pt>
                <c:pt idx="11">
                  <c:v>-156</c:v>
                </c:pt>
                <c:pt idx="12">
                  <c:v>-140</c:v>
                </c:pt>
                <c:pt idx="13">
                  <c:v>-127</c:v>
                </c:pt>
                <c:pt idx="14">
                  <c:v>-113</c:v>
                </c:pt>
                <c:pt idx="15">
                  <c:v>-100</c:v>
                </c:pt>
                <c:pt idx="16">
                  <c:v>-87</c:v>
                </c:pt>
                <c:pt idx="17">
                  <c:v>-74</c:v>
                </c:pt>
                <c:pt idx="18">
                  <c:v>-61</c:v>
                </c:pt>
                <c:pt idx="19">
                  <c:v>-48</c:v>
                </c:pt>
                <c:pt idx="20">
                  <c:v>-36</c:v>
                </c:pt>
                <c:pt idx="21">
                  <c:v>-23</c:v>
                </c:pt>
                <c:pt idx="22">
                  <c:v>-11</c:v>
                </c:pt>
                <c:pt idx="23">
                  <c:v>1</c:v>
                </c:pt>
                <c:pt idx="24">
                  <c:v>12</c:v>
                </c:pt>
                <c:pt idx="25">
                  <c:v>23</c:v>
                </c:pt>
                <c:pt idx="26">
                  <c:v>32</c:v>
                </c:pt>
                <c:pt idx="27">
                  <c:v>41</c:v>
                </c:pt>
                <c:pt idx="28">
                  <c:v>49</c:v>
                </c:pt>
                <c:pt idx="29">
                  <c:v>56</c:v>
                </c:pt>
                <c:pt idx="30">
                  <c:v>62</c:v>
                </c:pt>
                <c:pt idx="31">
                  <c:v>67</c:v>
                </c:pt>
                <c:pt idx="32">
                  <c:v>70</c:v>
                </c:pt>
                <c:pt idx="33">
                  <c:v>74</c:v>
                </c:pt>
                <c:pt idx="34">
                  <c:v>76</c:v>
                </c:pt>
                <c:pt idx="35">
                  <c:v>77</c:v>
                </c:pt>
                <c:pt idx="36">
                  <c:v>79</c:v>
                </c:pt>
                <c:pt idx="37">
                  <c:v>91</c:v>
                </c:pt>
                <c:pt idx="38">
                  <c:v>102</c:v>
                </c:pt>
                <c:pt idx="39">
                  <c:v>113</c:v>
                </c:pt>
                <c:pt idx="40">
                  <c:v>123</c:v>
                </c:pt>
                <c:pt idx="41">
                  <c:v>130</c:v>
                </c:pt>
                <c:pt idx="42">
                  <c:v>135</c:v>
                </c:pt>
                <c:pt idx="43">
                  <c:v>137</c:v>
                </c:pt>
                <c:pt idx="44">
                  <c:v>137</c:v>
                </c:pt>
                <c:pt idx="45">
                  <c:v>138</c:v>
                </c:pt>
                <c:pt idx="46">
                  <c:v>143</c:v>
                </c:pt>
                <c:pt idx="47">
                  <c:v>146</c:v>
                </c:pt>
                <c:pt idx="48">
                  <c:v>148</c:v>
                </c:pt>
                <c:pt idx="49">
                  <c:v>147</c:v>
                </c:pt>
                <c:pt idx="50">
                  <c:v>144</c:v>
                </c:pt>
                <c:pt idx="51">
                  <c:v>138</c:v>
                </c:pt>
                <c:pt idx="52">
                  <c:v>132</c:v>
                </c:pt>
                <c:pt idx="53">
                  <c:v>123</c:v>
                </c:pt>
                <c:pt idx="54">
                  <c:v>114</c:v>
                </c:pt>
                <c:pt idx="55">
                  <c:v>105</c:v>
                </c:pt>
                <c:pt idx="56">
                  <c:v>94</c:v>
                </c:pt>
                <c:pt idx="57">
                  <c:v>83</c:v>
                </c:pt>
                <c:pt idx="58">
                  <c:v>73</c:v>
                </c:pt>
                <c:pt idx="59">
                  <c:v>63</c:v>
                </c:pt>
                <c:pt idx="60">
                  <c:v>53</c:v>
                </c:pt>
                <c:pt idx="61">
                  <c:v>44</c:v>
                </c:pt>
                <c:pt idx="62">
                  <c:v>35</c:v>
                </c:pt>
                <c:pt idx="63">
                  <c:v>26</c:v>
                </c:pt>
                <c:pt idx="64">
                  <c:v>17</c:v>
                </c:pt>
                <c:pt idx="65">
                  <c:v>9</c:v>
                </c:pt>
                <c:pt idx="66">
                  <c:v>3</c:v>
                </c:pt>
                <c:pt idx="67">
                  <c:v>-4</c:v>
                </c:pt>
                <c:pt idx="68">
                  <c:v>-11</c:v>
                </c:pt>
                <c:pt idx="69">
                  <c:v>-17</c:v>
                </c:pt>
                <c:pt idx="70">
                  <c:v>-23</c:v>
                </c:pt>
                <c:pt idx="71">
                  <c:v>-28</c:v>
                </c:pt>
                <c:pt idx="72">
                  <c:v>-33</c:v>
                </c:pt>
                <c:pt idx="73">
                  <c:v>-38</c:v>
                </c:pt>
                <c:pt idx="74">
                  <c:v>-42</c:v>
                </c:pt>
                <c:pt idx="75">
                  <c:v>-46</c:v>
                </c:pt>
                <c:pt idx="76">
                  <c:v>-51</c:v>
                </c:pt>
                <c:pt idx="77">
                  <c:v>-55</c:v>
                </c:pt>
                <c:pt idx="78">
                  <c:v>-59</c:v>
                </c:pt>
                <c:pt idx="79">
                  <c:v>-62</c:v>
                </c:pt>
                <c:pt idx="80">
                  <c:v>-66</c:v>
                </c:pt>
                <c:pt idx="81">
                  <c:v>-70</c:v>
                </c:pt>
                <c:pt idx="82">
                  <c:v>-74</c:v>
                </c:pt>
                <c:pt idx="83">
                  <c:v>-78</c:v>
                </c:pt>
                <c:pt idx="84">
                  <c:v>-82</c:v>
                </c:pt>
                <c:pt idx="85">
                  <c:v>-86</c:v>
                </c:pt>
                <c:pt idx="86">
                  <c:v>-91</c:v>
                </c:pt>
                <c:pt idx="87">
                  <c:v>-95</c:v>
                </c:pt>
                <c:pt idx="88">
                  <c:v>-94</c:v>
                </c:pt>
                <c:pt idx="89">
                  <c:v>-92</c:v>
                </c:pt>
                <c:pt idx="90">
                  <c:v>-91</c:v>
                </c:pt>
                <c:pt idx="91">
                  <c:v>-90</c:v>
                </c:pt>
                <c:pt idx="92">
                  <c:v>-88</c:v>
                </c:pt>
                <c:pt idx="93">
                  <c:v>-87</c:v>
                </c:pt>
                <c:pt idx="94">
                  <c:v>-86</c:v>
                </c:pt>
                <c:pt idx="95">
                  <c:v>-85</c:v>
                </c:pt>
                <c:pt idx="96">
                  <c:v>-83</c:v>
                </c:pt>
                <c:pt idx="97">
                  <c:v>-82</c:v>
                </c:pt>
                <c:pt idx="98">
                  <c:v>-81</c:v>
                </c:pt>
                <c:pt idx="99">
                  <c:v>-79</c:v>
                </c:pt>
                <c:pt idx="100">
                  <c:v>-77</c:v>
                </c:pt>
                <c:pt idx="101">
                  <c:v>-75</c:v>
                </c:pt>
                <c:pt idx="102">
                  <c:v>-73</c:v>
                </c:pt>
                <c:pt idx="103">
                  <c:v>-61</c:v>
                </c:pt>
                <c:pt idx="104">
                  <c:v>-48</c:v>
                </c:pt>
                <c:pt idx="105">
                  <c:v>-40</c:v>
                </c:pt>
                <c:pt idx="106">
                  <c:v>-34</c:v>
                </c:pt>
                <c:pt idx="107">
                  <c:v>-26</c:v>
                </c:pt>
                <c:pt idx="108">
                  <c:v>-19</c:v>
                </c:pt>
                <c:pt idx="109">
                  <c:v>-13</c:v>
                </c:pt>
                <c:pt idx="110">
                  <c:v>-7</c:v>
                </c:pt>
                <c:pt idx="111">
                  <c:v>-1</c:v>
                </c:pt>
                <c:pt idx="112">
                  <c:v>4</c:v>
                </c:pt>
                <c:pt idx="113">
                  <c:v>14</c:v>
                </c:pt>
                <c:pt idx="114">
                  <c:v>22</c:v>
                </c:pt>
                <c:pt idx="115">
                  <c:v>33</c:v>
                </c:pt>
                <c:pt idx="116">
                  <c:v>43</c:v>
                </c:pt>
                <c:pt idx="117">
                  <c:v>53</c:v>
                </c:pt>
                <c:pt idx="118">
                  <c:v>62</c:v>
                </c:pt>
                <c:pt idx="119">
                  <c:v>70</c:v>
                </c:pt>
                <c:pt idx="120">
                  <c:v>77</c:v>
                </c:pt>
                <c:pt idx="121">
                  <c:v>82</c:v>
                </c:pt>
                <c:pt idx="122">
                  <c:v>86</c:v>
                </c:pt>
                <c:pt idx="123">
                  <c:v>89</c:v>
                </c:pt>
                <c:pt idx="124">
                  <c:v>91</c:v>
                </c:pt>
                <c:pt idx="125">
                  <c:v>91</c:v>
                </c:pt>
                <c:pt idx="126">
                  <c:v>90</c:v>
                </c:pt>
                <c:pt idx="127">
                  <c:v>93</c:v>
                </c:pt>
                <c:pt idx="128">
                  <c:v>96</c:v>
                </c:pt>
                <c:pt idx="129">
                  <c:v>98</c:v>
                </c:pt>
                <c:pt idx="130">
                  <c:v>100</c:v>
                </c:pt>
                <c:pt idx="131">
                  <c:v>100</c:v>
                </c:pt>
                <c:pt idx="132">
                  <c:v>98</c:v>
                </c:pt>
                <c:pt idx="133">
                  <c:v>95</c:v>
                </c:pt>
                <c:pt idx="134">
                  <c:v>92</c:v>
                </c:pt>
                <c:pt idx="135">
                  <c:v>87</c:v>
                </c:pt>
                <c:pt idx="136">
                  <c:v>81</c:v>
                </c:pt>
                <c:pt idx="137">
                  <c:v>76</c:v>
                </c:pt>
                <c:pt idx="138">
                  <c:v>69</c:v>
                </c:pt>
                <c:pt idx="139">
                  <c:v>62</c:v>
                </c:pt>
                <c:pt idx="140">
                  <c:v>55</c:v>
                </c:pt>
                <c:pt idx="141">
                  <c:v>48</c:v>
                </c:pt>
                <c:pt idx="142">
                  <c:v>42</c:v>
                </c:pt>
                <c:pt idx="143">
                  <c:v>35</c:v>
                </c:pt>
                <c:pt idx="144">
                  <c:v>28</c:v>
                </c:pt>
                <c:pt idx="145">
                  <c:v>21</c:v>
                </c:pt>
                <c:pt idx="146">
                  <c:v>15</c:v>
                </c:pt>
                <c:pt idx="147">
                  <c:v>9</c:v>
                </c:pt>
                <c:pt idx="148">
                  <c:v>3</c:v>
                </c:pt>
                <c:pt idx="149">
                  <c:v>-3</c:v>
                </c:pt>
                <c:pt idx="150">
                  <c:v>-8</c:v>
                </c:pt>
                <c:pt idx="151">
                  <c:v>-13</c:v>
                </c:pt>
                <c:pt idx="152">
                  <c:v>-18</c:v>
                </c:pt>
                <c:pt idx="153">
                  <c:v>-23</c:v>
                </c:pt>
                <c:pt idx="154">
                  <c:v>-27</c:v>
                </c:pt>
                <c:pt idx="155">
                  <c:v>-32</c:v>
                </c:pt>
                <c:pt idx="156">
                  <c:v>-36</c:v>
                </c:pt>
                <c:pt idx="157">
                  <c:v>-40</c:v>
                </c:pt>
                <c:pt idx="158">
                  <c:v>-44</c:v>
                </c:pt>
                <c:pt idx="159">
                  <c:v>-47</c:v>
                </c:pt>
                <c:pt idx="160">
                  <c:v>-51</c:v>
                </c:pt>
                <c:pt idx="161">
                  <c:v>-55</c:v>
                </c:pt>
                <c:pt idx="162">
                  <c:v>-58</c:v>
                </c:pt>
                <c:pt idx="163">
                  <c:v>-62</c:v>
                </c:pt>
                <c:pt idx="164">
                  <c:v>-66</c:v>
                </c:pt>
                <c:pt idx="165">
                  <c:v>-69</c:v>
                </c:pt>
                <c:pt idx="166">
                  <c:v>-74</c:v>
                </c:pt>
                <c:pt idx="167">
                  <c:v>-78</c:v>
                </c:pt>
                <c:pt idx="168">
                  <c:v>-77</c:v>
                </c:pt>
                <c:pt idx="169">
                  <c:v>-76</c:v>
                </c:pt>
                <c:pt idx="170">
                  <c:v>-74</c:v>
                </c:pt>
                <c:pt idx="171">
                  <c:v>-73</c:v>
                </c:pt>
                <c:pt idx="172">
                  <c:v>-71</c:v>
                </c:pt>
                <c:pt idx="173">
                  <c:v>-70</c:v>
                </c:pt>
                <c:pt idx="174">
                  <c:v>-68</c:v>
                </c:pt>
                <c:pt idx="175">
                  <c:v>-66</c:v>
                </c:pt>
                <c:pt idx="176">
                  <c:v>-64</c:v>
                </c:pt>
                <c:pt idx="177">
                  <c:v>-62</c:v>
                </c:pt>
                <c:pt idx="178">
                  <c:v>-60</c:v>
                </c:pt>
                <c:pt idx="179">
                  <c:v>-58</c:v>
                </c:pt>
                <c:pt idx="180">
                  <c:v>-55</c:v>
                </c:pt>
                <c:pt idx="181">
                  <c:v>-52</c:v>
                </c:pt>
                <c:pt idx="182">
                  <c:v>-48</c:v>
                </c:pt>
                <c:pt idx="183">
                  <c:v>-45</c:v>
                </c:pt>
                <c:pt idx="184">
                  <c:v>-41</c:v>
                </c:pt>
                <c:pt idx="185">
                  <c:v>-36</c:v>
                </c:pt>
                <c:pt idx="186">
                  <c:v>-32</c:v>
                </c:pt>
                <c:pt idx="187">
                  <c:v>-26</c:v>
                </c:pt>
                <c:pt idx="188">
                  <c:v>-20</c:v>
                </c:pt>
                <c:pt idx="189">
                  <c:v>-14</c:v>
                </c:pt>
                <c:pt idx="190">
                  <c:v>-8</c:v>
                </c:pt>
                <c:pt idx="191">
                  <c:v>-1</c:v>
                </c:pt>
                <c:pt idx="192">
                  <c:v>6</c:v>
                </c:pt>
                <c:pt idx="193">
                  <c:v>13</c:v>
                </c:pt>
                <c:pt idx="194">
                  <c:v>21</c:v>
                </c:pt>
                <c:pt idx="195">
                  <c:v>28</c:v>
                </c:pt>
                <c:pt idx="196">
                  <c:v>35</c:v>
                </c:pt>
                <c:pt idx="197">
                  <c:v>41</c:v>
                </c:pt>
                <c:pt idx="198">
                  <c:v>47</c:v>
                </c:pt>
                <c:pt idx="199">
                  <c:v>52</c:v>
                </c:pt>
                <c:pt idx="200">
                  <c:v>56</c:v>
                </c:pt>
                <c:pt idx="201">
                  <c:v>60</c:v>
                </c:pt>
                <c:pt idx="202">
                  <c:v>63</c:v>
                </c:pt>
                <c:pt idx="203">
                  <c:v>65</c:v>
                </c:pt>
                <c:pt idx="204">
                  <c:v>66</c:v>
                </c:pt>
                <c:pt idx="205">
                  <c:v>67</c:v>
                </c:pt>
                <c:pt idx="206">
                  <c:v>66</c:v>
                </c:pt>
                <c:pt idx="207">
                  <c:v>67</c:v>
                </c:pt>
                <c:pt idx="208">
                  <c:v>69</c:v>
                </c:pt>
                <c:pt idx="209">
                  <c:v>71</c:v>
                </c:pt>
                <c:pt idx="210">
                  <c:v>72</c:v>
                </c:pt>
                <c:pt idx="211">
                  <c:v>73</c:v>
                </c:pt>
                <c:pt idx="212">
                  <c:v>74</c:v>
                </c:pt>
                <c:pt idx="213">
                  <c:v>73</c:v>
                </c:pt>
                <c:pt idx="214">
                  <c:v>71</c:v>
                </c:pt>
                <c:pt idx="215">
                  <c:v>69</c:v>
                </c:pt>
                <c:pt idx="216">
                  <c:v>66</c:v>
                </c:pt>
                <c:pt idx="217">
                  <c:v>62</c:v>
                </c:pt>
                <c:pt idx="218">
                  <c:v>58</c:v>
                </c:pt>
                <c:pt idx="219">
                  <c:v>53</c:v>
                </c:pt>
                <c:pt idx="220">
                  <c:v>48</c:v>
                </c:pt>
                <c:pt idx="221">
                  <c:v>43</c:v>
                </c:pt>
                <c:pt idx="222">
                  <c:v>38</c:v>
                </c:pt>
                <c:pt idx="223">
                  <c:v>33</c:v>
                </c:pt>
                <c:pt idx="224">
                  <c:v>27</c:v>
                </c:pt>
                <c:pt idx="225">
                  <c:v>21</c:v>
                </c:pt>
                <c:pt idx="226">
                  <c:v>16</c:v>
                </c:pt>
                <c:pt idx="227">
                  <c:v>11</c:v>
                </c:pt>
                <c:pt idx="228">
                  <c:v>6</c:v>
                </c:pt>
                <c:pt idx="229">
                  <c:v>1</c:v>
                </c:pt>
                <c:pt idx="230">
                  <c:v>-3</c:v>
                </c:pt>
                <c:pt idx="231">
                  <c:v>-8</c:v>
                </c:pt>
                <c:pt idx="232">
                  <c:v>-12</c:v>
                </c:pt>
                <c:pt idx="233">
                  <c:v>-17</c:v>
                </c:pt>
                <c:pt idx="234">
                  <c:v>-21</c:v>
                </c:pt>
                <c:pt idx="235">
                  <c:v>-25</c:v>
                </c:pt>
                <c:pt idx="236">
                  <c:v>-29</c:v>
                </c:pt>
                <c:pt idx="237">
                  <c:v>-32</c:v>
                </c:pt>
                <c:pt idx="238">
                  <c:v>-36</c:v>
                </c:pt>
                <c:pt idx="239">
                  <c:v>-40</c:v>
                </c:pt>
                <c:pt idx="240">
                  <c:v>-43</c:v>
                </c:pt>
                <c:pt idx="241">
                  <c:v>-46</c:v>
                </c:pt>
                <c:pt idx="242">
                  <c:v>-50</c:v>
                </c:pt>
                <c:pt idx="243">
                  <c:v>-53</c:v>
                </c:pt>
                <c:pt idx="244">
                  <c:v>-57</c:v>
                </c:pt>
                <c:pt idx="245">
                  <c:v>-60</c:v>
                </c:pt>
                <c:pt idx="246">
                  <c:v>-64</c:v>
                </c:pt>
                <c:pt idx="247">
                  <c:v>-65</c:v>
                </c:pt>
                <c:pt idx="248">
                  <c:v>-64</c:v>
                </c:pt>
                <c:pt idx="249">
                  <c:v>-62</c:v>
                </c:pt>
                <c:pt idx="250">
                  <c:v>-61</c:v>
                </c:pt>
                <c:pt idx="251">
                  <c:v>-60</c:v>
                </c:pt>
                <c:pt idx="252">
                  <c:v>-58</c:v>
                </c:pt>
                <c:pt idx="253">
                  <c:v>-57</c:v>
                </c:pt>
                <c:pt idx="254">
                  <c:v>-55</c:v>
                </c:pt>
                <c:pt idx="255">
                  <c:v>-53</c:v>
                </c:pt>
                <c:pt idx="256">
                  <c:v>-51</c:v>
                </c:pt>
                <c:pt idx="257">
                  <c:v>-49</c:v>
                </c:pt>
                <c:pt idx="258">
                  <c:v>-46</c:v>
                </c:pt>
                <c:pt idx="259">
                  <c:v>-44</c:v>
                </c:pt>
                <c:pt idx="260">
                  <c:v>-41</c:v>
                </c:pt>
                <c:pt idx="261">
                  <c:v>-38</c:v>
                </c:pt>
                <c:pt idx="262">
                  <c:v>-34</c:v>
                </c:pt>
                <c:pt idx="263">
                  <c:v>-31</c:v>
                </c:pt>
                <c:pt idx="264">
                  <c:v>-26</c:v>
                </c:pt>
                <c:pt idx="265">
                  <c:v>-22</c:v>
                </c:pt>
                <c:pt idx="266">
                  <c:v>-18</c:v>
                </c:pt>
                <c:pt idx="267">
                  <c:v>-14</c:v>
                </c:pt>
                <c:pt idx="268">
                  <c:v>-8</c:v>
                </c:pt>
                <c:pt idx="269">
                  <c:v>-4</c:v>
                </c:pt>
                <c:pt idx="270">
                  <c:v>1</c:v>
                </c:pt>
                <c:pt idx="271">
                  <c:v>6</c:v>
                </c:pt>
                <c:pt idx="272">
                  <c:v>11</c:v>
                </c:pt>
                <c:pt idx="273">
                  <c:v>16</c:v>
                </c:pt>
                <c:pt idx="274">
                  <c:v>21</c:v>
                </c:pt>
                <c:pt idx="275">
                  <c:v>26</c:v>
                </c:pt>
                <c:pt idx="276">
                  <c:v>30</c:v>
                </c:pt>
                <c:pt idx="277">
                  <c:v>34</c:v>
                </c:pt>
                <c:pt idx="278">
                  <c:v>37</c:v>
                </c:pt>
                <c:pt idx="279">
                  <c:v>40</c:v>
                </c:pt>
                <c:pt idx="280">
                  <c:v>43</c:v>
                </c:pt>
                <c:pt idx="281">
                  <c:v>45</c:v>
                </c:pt>
                <c:pt idx="282">
                  <c:v>46</c:v>
                </c:pt>
                <c:pt idx="283">
                  <c:v>47</c:v>
                </c:pt>
                <c:pt idx="284">
                  <c:v>47</c:v>
                </c:pt>
                <c:pt idx="285">
                  <c:v>47</c:v>
                </c:pt>
                <c:pt idx="286">
                  <c:v>47</c:v>
                </c:pt>
                <c:pt idx="287">
                  <c:v>47</c:v>
                </c:pt>
                <c:pt idx="288">
                  <c:v>49</c:v>
                </c:pt>
                <c:pt idx="289">
                  <c:v>50</c:v>
                </c:pt>
                <c:pt idx="290">
                  <c:v>52</c:v>
                </c:pt>
                <c:pt idx="291">
                  <c:v>53</c:v>
                </c:pt>
                <c:pt idx="292">
                  <c:v>54</c:v>
                </c:pt>
                <c:pt idx="293">
                  <c:v>54</c:v>
                </c:pt>
                <c:pt idx="294">
                  <c:v>53</c:v>
                </c:pt>
                <c:pt idx="295">
                  <c:v>51</c:v>
                </c:pt>
                <c:pt idx="296">
                  <c:v>50</c:v>
                </c:pt>
                <c:pt idx="297">
                  <c:v>48</c:v>
                </c:pt>
                <c:pt idx="298">
                  <c:v>45</c:v>
                </c:pt>
                <c:pt idx="299">
                  <c:v>42</c:v>
                </c:pt>
                <c:pt idx="300">
                  <c:v>39</c:v>
                </c:pt>
                <c:pt idx="301">
                  <c:v>35</c:v>
                </c:pt>
                <c:pt idx="302">
                  <c:v>32</c:v>
                </c:pt>
                <c:pt idx="303">
                  <c:v>28</c:v>
                </c:pt>
                <c:pt idx="304">
                  <c:v>24</c:v>
                </c:pt>
                <c:pt idx="305">
                  <c:v>20</c:v>
                </c:pt>
                <c:pt idx="306">
                  <c:v>16</c:v>
                </c:pt>
                <c:pt idx="307">
                  <c:v>12</c:v>
                </c:pt>
                <c:pt idx="308">
                  <c:v>8</c:v>
                </c:pt>
                <c:pt idx="309">
                  <c:v>4</c:v>
                </c:pt>
                <c:pt idx="310">
                  <c:v>0</c:v>
                </c:pt>
                <c:pt idx="311">
                  <c:v>-3</c:v>
                </c:pt>
                <c:pt idx="312">
                  <c:v>-7</c:v>
                </c:pt>
                <c:pt idx="313">
                  <c:v>-11</c:v>
                </c:pt>
                <c:pt idx="314">
                  <c:v>-14</c:v>
                </c:pt>
                <c:pt idx="315">
                  <c:v>-18</c:v>
                </c:pt>
                <c:pt idx="316">
                  <c:v>-21</c:v>
                </c:pt>
                <c:pt idx="317">
                  <c:v>-25</c:v>
                </c:pt>
                <c:pt idx="318">
                  <c:v>-28</c:v>
                </c:pt>
                <c:pt idx="319">
                  <c:v>-31</c:v>
                </c:pt>
                <c:pt idx="320">
                  <c:v>-34</c:v>
                </c:pt>
                <c:pt idx="321">
                  <c:v>-37</c:v>
                </c:pt>
                <c:pt idx="322">
                  <c:v>-40</c:v>
                </c:pt>
                <c:pt idx="323">
                  <c:v>-43</c:v>
                </c:pt>
                <c:pt idx="324">
                  <c:v>-46</c:v>
                </c:pt>
                <c:pt idx="325">
                  <c:v>-49</c:v>
                </c:pt>
                <c:pt idx="326">
                  <c:v>-52</c:v>
                </c:pt>
                <c:pt idx="327">
                  <c:v>-52</c:v>
                </c:pt>
                <c:pt idx="328">
                  <c:v>-51</c:v>
                </c:pt>
                <c:pt idx="329">
                  <c:v>-50</c:v>
                </c:pt>
                <c:pt idx="330">
                  <c:v>-49</c:v>
                </c:pt>
                <c:pt idx="331">
                  <c:v>-47</c:v>
                </c:pt>
                <c:pt idx="332">
                  <c:v>-46</c:v>
                </c:pt>
                <c:pt idx="333">
                  <c:v>-44</c:v>
                </c:pt>
                <c:pt idx="334">
                  <c:v>-42</c:v>
                </c:pt>
                <c:pt idx="335">
                  <c:v>-40</c:v>
                </c:pt>
                <c:pt idx="336">
                  <c:v>-38</c:v>
                </c:pt>
                <c:pt idx="337">
                  <c:v>-36</c:v>
                </c:pt>
                <c:pt idx="338">
                  <c:v>-34</c:v>
                </c:pt>
                <c:pt idx="339">
                  <c:v>-32</c:v>
                </c:pt>
                <c:pt idx="340">
                  <c:v>-29</c:v>
                </c:pt>
                <c:pt idx="341">
                  <c:v>-27</c:v>
                </c:pt>
                <c:pt idx="342">
                  <c:v>-24</c:v>
                </c:pt>
                <c:pt idx="343">
                  <c:v>-21</c:v>
                </c:pt>
                <c:pt idx="344">
                  <c:v>-17</c:v>
                </c:pt>
                <c:pt idx="345">
                  <c:v>-14</c:v>
                </c:pt>
                <c:pt idx="346">
                  <c:v>-10</c:v>
                </c:pt>
                <c:pt idx="347">
                  <c:v>-7</c:v>
                </c:pt>
                <c:pt idx="348">
                  <c:v>-4</c:v>
                </c:pt>
                <c:pt idx="349">
                  <c:v>0</c:v>
                </c:pt>
                <c:pt idx="350">
                  <c:v>3</c:v>
                </c:pt>
                <c:pt idx="351">
                  <c:v>7</c:v>
                </c:pt>
                <c:pt idx="352">
                  <c:v>10</c:v>
                </c:pt>
                <c:pt idx="353">
                  <c:v>13</c:v>
                </c:pt>
                <c:pt idx="354">
                  <c:v>16</c:v>
                </c:pt>
                <c:pt idx="355">
                  <c:v>19</c:v>
                </c:pt>
                <c:pt idx="356">
                  <c:v>21</c:v>
                </c:pt>
                <c:pt idx="357">
                  <c:v>24</c:v>
                </c:pt>
                <c:pt idx="358">
                  <c:v>25</c:v>
                </c:pt>
                <c:pt idx="359">
                  <c:v>27</c:v>
                </c:pt>
                <c:pt idx="360">
                  <c:v>29</c:v>
                </c:pt>
                <c:pt idx="361">
                  <c:v>30</c:v>
                </c:pt>
                <c:pt idx="362">
                  <c:v>31</c:v>
                </c:pt>
                <c:pt idx="363">
                  <c:v>32</c:v>
                </c:pt>
                <c:pt idx="364">
                  <c:v>32</c:v>
                </c:pt>
                <c:pt idx="365">
                  <c:v>32</c:v>
                </c:pt>
                <c:pt idx="366">
                  <c:v>32</c:v>
                </c:pt>
                <c:pt idx="367">
                  <c:v>31</c:v>
                </c:pt>
                <c:pt idx="368">
                  <c:v>33</c:v>
                </c:pt>
                <c:pt idx="369">
                  <c:v>34</c:v>
                </c:pt>
                <c:pt idx="370">
                  <c:v>35</c:v>
                </c:pt>
                <c:pt idx="371">
                  <c:v>36</c:v>
                </c:pt>
                <c:pt idx="372">
                  <c:v>37</c:v>
                </c:pt>
                <c:pt idx="373">
                  <c:v>37</c:v>
                </c:pt>
                <c:pt idx="374">
                  <c:v>36</c:v>
                </c:pt>
                <c:pt idx="375">
                  <c:v>36</c:v>
                </c:pt>
                <c:pt idx="376">
                  <c:v>35</c:v>
                </c:pt>
                <c:pt idx="377">
                  <c:v>48</c:v>
                </c:pt>
                <c:pt idx="378">
                  <c:v>53</c:v>
                </c:pt>
                <c:pt idx="379">
                  <c:v>71</c:v>
                </c:pt>
                <c:pt idx="380">
                  <c:v>85</c:v>
                </c:pt>
                <c:pt idx="381">
                  <c:v>109</c:v>
                </c:pt>
                <c:pt idx="382">
                  <c:v>108</c:v>
                </c:pt>
                <c:pt idx="383">
                  <c:v>121</c:v>
                </c:pt>
                <c:pt idx="384">
                  <c:v>132</c:v>
                </c:pt>
                <c:pt idx="385">
                  <c:v>128</c:v>
                </c:pt>
                <c:pt idx="386">
                  <c:v>124</c:v>
                </c:pt>
                <c:pt idx="387">
                  <c:v>130</c:v>
                </c:pt>
                <c:pt idx="388">
                  <c:v>134</c:v>
                </c:pt>
                <c:pt idx="389">
                  <c:v>132</c:v>
                </c:pt>
                <c:pt idx="390">
                  <c:v>145</c:v>
                </c:pt>
                <c:pt idx="391">
                  <c:v>157</c:v>
                </c:pt>
                <c:pt idx="392">
                  <c:v>169</c:v>
                </c:pt>
                <c:pt idx="393">
                  <c:v>166</c:v>
                </c:pt>
                <c:pt idx="394">
                  <c:v>185</c:v>
                </c:pt>
                <c:pt idx="395">
                  <c:v>182</c:v>
                </c:pt>
                <c:pt idx="396">
                  <c:v>181</c:v>
                </c:pt>
                <c:pt idx="397">
                  <c:v>177</c:v>
                </c:pt>
                <c:pt idx="398">
                  <c:v>193</c:v>
                </c:pt>
                <c:pt idx="399">
                  <c:v>185</c:v>
                </c:pt>
                <c:pt idx="400">
                  <c:v>176</c:v>
                </c:pt>
                <c:pt idx="401">
                  <c:v>183</c:v>
                </c:pt>
                <c:pt idx="402">
                  <c:v>177</c:v>
                </c:pt>
                <c:pt idx="403">
                  <c:v>168</c:v>
                </c:pt>
                <c:pt idx="404">
                  <c:v>150</c:v>
                </c:pt>
                <c:pt idx="405">
                  <c:v>144</c:v>
                </c:pt>
                <c:pt idx="406">
                  <c:v>133</c:v>
                </c:pt>
                <c:pt idx="407">
                  <c:v>117</c:v>
                </c:pt>
                <c:pt idx="408">
                  <c:v>96</c:v>
                </c:pt>
                <c:pt idx="409">
                  <c:v>101</c:v>
                </c:pt>
                <c:pt idx="410">
                  <c:v>83</c:v>
                </c:pt>
                <c:pt idx="411">
                  <c:v>69</c:v>
                </c:pt>
                <c:pt idx="412">
                  <c:v>50</c:v>
                </c:pt>
                <c:pt idx="413">
                  <c:v>53</c:v>
                </c:pt>
                <c:pt idx="414">
                  <c:v>52</c:v>
                </c:pt>
                <c:pt idx="415">
                  <c:v>36</c:v>
                </c:pt>
                <c:pt idx="416">
                  <c:v>23</c:v>
                </c:pt>
                <c:pt idx="417">
                  <c:v>22</c:v>
                </c:pt>
                <c:pt idx="418">
                  <c:v>1</c:v>
                </c:pt>
                <c:pt idx="419">
                  <c:v>-13</c:v>
                </c:pt>
                <c:pt idx="420">
                  <c:v>-1</c:v>
                </c:pt>
                <c:pt idx="421">
                  <c:v>-6</c:v>
                </c:pt>
                <c:pt idx="422">
                  <c:v>-12</c:v>
                </c:pt>
                <c:pt idx="423">
                  <c:v>-30</c:v>
                </c:pt>
                <c:pt idx="424">
                  <c:v>-33</c:v>
                </c:pt>
                <c:pt idx="425">
                  <c:v>-40</c:v>
                </c:pt>
                <c:pt idx="426">
                  <c:v>-39</c:v>
                </c:pt>
                <c:pt idx="427">
                  <c:v>-43</c:v>
                </c:pt>
                <c:pt idx="428">
                  <c:v>-48</c:v>
                </c:pt>
                <c:pt idx="429">
                  <c:v>-61</c:v>
                </c:pt>
                <c:pt idx="430">
                  <c:v>-66</c:v>
                </c:pt>
                <c:pt idx="431">
                  <c:v>-56</c:v>
                </c:pt>
                <c:pt idx="432">
                  <c:v>-61</c:v>
                </c:pt>
                <c:pt idx="433">
                  <c:v>-76</c:v>
                </c:pt>
                <c:pt idx="434">
                  <c:v>-75</c:v>
                </c:pt>
                <c:pt idx="435">
                  <c:v>-78</c:v>
                </c:pt>
                <c:pt idx="436">
                  <c:v>-84</c:v>
                </c:pt>
                <c:pt idx="437">
                  <c:v>-85</c:v>
                </c:pt>
                <c:pt idx="438">
                  <c:v>-79</c:v>
                </c:pt>
                <c:pt idx="439">
                  <c:v>-86</c:v>
                </c:pt>
                <c:pt idx="440">
                  <c:v>-93</c:v>
                </c:pt>
                <c:pt idx="441">
                  <c:v>-90</c:v>
                </c:pt>
                <c:pt idx="442">
                  <c:v>-100</c:v>
                </c:pt>
                <c:pt idx="443">
                  <c:v>-98</c:v>
                </c:pt>
                <c:pt idx="444">
                  <c:v>-108</c:v>
                </c:pt>
                <c:pt idx="445">
                  <c:v>-105</c:v>
                </c:pt>
                <c:pt idx="446">
                  <c:v>-96</c:v>
                </c:pt>
                <c:pt idx="447">
                  <c:v>-97</c:v>
                </c:pt>
                <c:pt idx="448">
                  <c:v>-92</c:v>
                </c:pt>
                <c:pt idx="449">
                  <c:v>-90</c:v>
                </c:pt>
                <c:pt idx="450">
                  <c:v>-89</c:v>
                </c:pt>
                <c:pt idx="451">
                  <c:v>-87</c:v>
                </c:pt>
                <c:pt idx="452">
                  <c:v>-84</c:v>
                </c:pt>
                <c:pt idx="453">
                  <c:v>-84</c:v>
                </c:pt>
                <c:pt idx="454">
                  <c:v>-85</c:v>
                </c:pt>
                <c:pt idx="455">
                  <c:v>-77</c:v>
                </c:pt>
                <c:pt idx="456">
                  <c:v>-67</c:v>
                </c:pt>
                <c:pt idx="457">
                  <c:v>-51</c:v>
                </c:pt>
                <c:pt idx="458">
                  <c:v>-55</c:v>
                </c:pt>
                <c:pt idx="459">
                  <c:v>-53</c:v>
                </c:pt>
                <c:pt idx="460">
                  <c:v>-41</c:v>
                </c:pt>
                <c:pt idx="461">
                  <c:v>-27</c:v>
                </c:pt>
                <c:pt idx="462">
                  <c:v>-5</c:v>
                </c:pt>
                <c:pt idx="463">
                  <c:v>-3</c:v>
                </c:pt>
                <c:pt idx="464">
                  <c:v>-9</c:v>
                </c:pt>
                <c:pt idx="465">
                  <c:v>0</c:v>
                </c:pt>
                <c:pt idx="466">
                  <c:v>15</c:v>
                </c:pt>
                <c:pt idx="467">
                  <c:v>16</c:v>
                </c:pt>
                <c:pt idx="468">
                  <c:v>31</c:v>
                </c:pt>
                <c:pt idx="469">
                  <c:v>36</c:v>
                </c:pt>
                <c:pt idx="470">
                  <c:v>39</c:v>
                </c:pt>
                <c:pt idx="471">
                  <c:v>53</c:v>
                </c:pt>
                <c:pt idx="472">
                  <c:v>58</c:v>
                </c:pt>
                <c:pt idx="473">
                  <c:v>67</c:v>
                </c:pt>
                <c:pt idx="474">
                  <c:v>87</c:v>
                </c:pt>
                <c:pt idx="475">
                  <c:v>79</c:v>
                </c:pt>
                <c:pt idx="476">
                  <c:v>79</c:v>
                </c:pt>
                <c:pt idx="477">
                  <c:v>91</c:v>
                </c:pt>
                <c:pt idx="478">
                  <c:v>95</c:v>
                </c:pt>
                <c:pt idx="479">
                  <c:v>103</c:v>
                </c:pt>
                <c:pt idx="480">
                  <c:v>90</c:v>
                </c:pt>
                <c:pt idx="481">
                  <c:v>84</c:v>
                </c:pt>
                <c:pt idx="482">
                  <c:v>103</c:v>
                </c:pt>
                <c:pt idx="483">
                  <c:v>97</c:v>
                </c:pt>
                <c:pt idx="484">
                  <c:v>97</c:v>
                </c:pt>
                <c:pt idx="485">
                  <c:v>98</c:v>
                </c:pt>
                <c:pt idx="486">
                  <c:v>101</c:v>
                </c:pt>
                <c:pt idx="487">
                  <c:v>85</c:v>
                </c:pt>
                <c:pt idx="488">
                  <c:v>91</c:v>
                </c:pt>
                <c:pt idx="489">
                  <c:v>83</c:v>
                </c:pt>
                <c:pt idx="490">
                  <c:v>74</c:v>
                </c:pt>
                <c:pt idx="491">
                  <c:v>80</c:v>
                </c:pt>
                <c:pt idx="492">
                  <c:v>69</c:v>
                </c:pt>
                <c:pt idx="493">
                  <c:v>61</c:v>
                </c:pt>
                <c:pt idx="494">
                  <c:v>54</c:v>
                </c:pt>
                <c:pt idx="495">
                  <c:v>49</c:v>
                </c:pt>
                <c:pt idx="496">
                  <c:v>45</c:v>
                </c:pt>
                <c:pt idx="497">
                  <c:v>33</c:v>
                </c:pt>
                <c:pt idx="498">
                  <c:v>23</c:v>
                </c:pt>
                <c:pt idx="499">
                  <c:v>8</c:v>
                </c:pt>
                <c:pt idx="500">
                  <c:v>10</c:v>
                </c:pt>
                <c:pt idx="501">
                  <c:v>12</c:v>
                </c:pt>
                <c:pt idx="502">
                  <c:v>2</c:v>
                </c:pt>
                <c:pt idx="503">
                  <c:v>-9</c:v>
                </c:pt>
                <c:pt idx="504">
                  <c:v>-10</c:v>
                </c:pt>
                <c:pt idx="505">
                  <c:v>-12</c:v>
                </c:pt>
                <c:pt idx="506">
                  <c:v>-27</c:v>
                </c:pt>
                <c:pt idx="507">
                  <c:v>-41</c:v>
                </c:pt>
                <c:pt idx="508">
                  <c:v>-45</c:v>
                </c:pt>
                <c:pt idx="509">
                  <c:v>-36</c:v>
                </c:pt>
                <c:pt idx="510">
                  <c:v>-42</c:v>
                </c:pt>
                <c:pt idx="511">
                  <c:v>-49</c:v>
                </c:pt>
                <c:pt idx="512">
                  <c:v>-49</c:v>
                </c:pt>
                <c:pt idx="513">
                  <c:v>-54</c:v>
                </c:pt>
                <c:pt idx="514">
                  <c:v>-51</c:v>
                </c:pt>
                <c:pt idx="515">
                  <c:v>-56</c:v>
                </c:pt>
                <c:pt idx="516">
                  <c:v>-56</c:v>
                </c:pt>
                <c:pt idx="517">
                  <c:v>-57</c:v>
                </c:pt>
                <c:pt idx="518">
                  <c:v>-70</c:v>
                </c:pt>
                <c:pt idx="519">
                  <c:v>69</c:v>
                </c:pt>
                <c:pt idx="520">
                  <c:v>36</c:v>
                </c:pt>
                <c:pt idx="521">
                  <c:v>22</c:v>
                </c:pt>
                <c:pt idx="522">
                  <c:v>11</c:v>
                </c:pt>
                <c:pt idx="523">
                  <c:v>-22</c:v>
                </c:pt>
                <c:pt idx="524">
                  <c:v>-35</c:v>
                </c:pt>
                <c:pt idx="525">
                  <c:v>-44</c:v>
                </c:pt>
                <c:pt idx="526">
                  <c:v>-59</c:v>
                </c:pt>
                <c:pt idx="527">
                  <c:v>-83</c:v>
                </c:pt>
                <c:pt idx="528">
                  <c:v>-88</c:v>
                </c:pt>
                <c:pt idx="529">
                  <c:v>-106</c:v>
                </c:pt>
                <c:pt idx="530">
                  <c:v>-131</c:v>
                </c:pt>
                <c:pt idx="531">
                  <c:v>-138</c:v>
                </c:pt>
                <c:pt idx="532">
                  <c:v>-159</c:v>
                </c:pt>
                <c:pt idx="533">
                  <c:v>-158</c:v>
                </c:pt>
                <c:pt idx="534">
                  <c:v>-170</c:v>
                </c:pt>
                <c:pt idx="535">
                  <c:v>-166</c:v>
                </c:pt>
                <c:pt idx="536">
                  <c:v>-168</c:v>
                </c:pt>
                <c:pt idx="537">
                  <c:v>-166</c:v>
                </c:pt>
                <c:pt idx="538">
                  <c:v>-172</c:v>
                </c:pt>
                <c:pt idx="539">
                  <c:v>-195</c:v>
                </c:pt>
                <c:pt idx="540">
                  <c:v>-195</c:v>
                </c:pt>
                <c:pt idx="541">
                  <c:v>-209</c:v>
                </c:pt>
                <c:pt idx="542">
                  <c:v>-201</c:v>
                </c:pt>
                <c:pt idx="543">
                  <c:v>-208</c:v>
                </c:pt>
                <c:pt idx="544">
                  <c:v>-217</c:v>
                </c:pt>
                <c:pt idx="545">
                  <c:v>-219</c:v>
                </c:pt>
                <c:pt idx="546">
                  <c:v>-228</c:v>
                </c:pt>
                <c:pt idx="547">
                  <c:v>-212</c:v>
                </c:pt>
                <c:pt idx="548">
                  <c:v>215</c:v>
                </c:pt>
                <c:pt idx="549">
                  <c:v>243</c:v>
                </c:pt>
                <c:pt idx="550">
                  <c:v>-259</c:v>
                </c:pt>
                <c:pt idx="551">
                  <c:v>-290</c:v>
                </c:pt>
                <c:pt idx="552">
                  <c:v>-297</c:v>
                </c:pt>
                <c:pt idx="553">
                  <c:v>-321</c:v>
                </c:pt>
                <c:pt idx="554">
                  <c:v>-358</c:v>
                </c:pt>
                <c:pt idx="555">
                  <c:v>-363</c:v>
                </c:pt>
                <c:pt idx="556">
                  <c:v>-387</c:v>
                </c:pt>
                <c:pt idx="557">
                  <c:v>-415</c:v>
                </c:pt>
                <c:pt idx="558">
                  <c:v>-433</c:v>
                </c:pt>
                <c:pt idx="559">
                  <c:v>-452</c:v>
                </c:pt>
                <c:pt idx="560">
                  <c:v>-461</c:v>
                </c:pt>
                <c:pt idx="561">
                  <c:v>-459</c:v>
                </c:pt>
                <c:pt idx="562">
                  <c:v>-473</c:v>
                </c:pt>
                <c:pt idx="563">
                  <c:v>-477</c:v>
                </c:pt>
                <c:pt idx="564">
                  <c:v>-479</c:v>
                </c:pt>
                <c:pt idx="565">
                  <c:v>-480</c:v>
                </c:pt>
                <c:pt idx="566">
                  <c:v>-492</c:v>
                </c:pt>
                <c:pt idx="567">
                  <c:v>-493</c:v>
                </c:pt>
                <c:pt idx="568">
                  <c:v>-512</c:v>
                </c:pt>
                <c:pt idx="569">
                  <c:v>-477</c:v>
                </c:pt>
                <c:pt idx="570">
                  <c:v>-440</c:v>
                </c:pt>
                <c:pt idx="571">
                  <c:v>-390</c:v>
                </c:pt>
                <c:pt idx="572">
                  <c:v>-287</c:v>
                </c:pt>
                <c:pt idx="573">
                  <c:v>-192</c:v>
                </c:pt>
                <c:pt idx="574">
                  <c:v>-1</c:v>
                </c:pt>
                <c:pt idx="575">
                  <c:v>-167</c:v>
                </c:pt>
                <c:pt idx="576">
                  <c:v>-166</c:v>
                </c:pt>
                <c:pt idx="577">
                  <c:v>-186</c:v>
                </c:pt>
                <c:pt idx="578">
                  <c:v>-172</c:v>
                </c:pt>
                <c:pt idx="579">
                  <c:v>-153</c:v>
                </c:pt>
                <c:pt idx="580">
                  <c:v>-136</c:v>
                </c:pt>
                <c:pt idx="581">
                  <c:v>-103</c:v>
                </c:pt>
                <c:pt idx="582">
                  <c:v>-89</c:v>
                </c:pt>
                <c:pt idx="583">
                  <c:v>-96</c:v>
                </c:pt>
                <c:pt idx="584">
                  <c:v>-83</c:v>
                </c:pt>
                <c:pt idx="585">
                  <c:v>-70</c:v>
                </c:pt>
                <c:pt idx="586">
                  <c:v>-56</c:v>
                </c:pt>
                <c:pt idx="587">
                  <c:v>-43</c:v>
                </c:pt>
                <c:pt idx="588">
                  <c:v>-29</c:v>
                </c:pt>
                <c:pt idx="589">
                  <c:v>-16</c:v>
                </c:pt>
                <c:pt idx="590">
                  <c:v>-22</c:v>
                </c:pt>
                <c:pt idx="591">
                  <c:v>-10</c:v>
                </c:pt>
                <c:pt idx="592">
                  <c:v>3</c:v>
                </c:pt>
                <c:pt idx="593">
                  <c:v>16</c:v>
                </c:pt>
                <c:pt idx="594">
                  <c:v>28</c:v>
                </c:pt>
                <c:pt idx="595">
                  <c:v>19</c:v>
                </c:pt>
                <c:pt idx="596">
                  <c:v>30</c:v>
                </c:pt>
                <c:pt idx="597">
                  <c:v>42</c:v>
                </c:pt>
                <c:pt idx="598">
                  <c:v>53</c:v>
                </c:pt>
                <c:pt idx="599">
                  <c:v>43</c:v>
                </c:pt>
                <c:pt idx="600">
                  <c:v>51</c:v>
                </c:pt>
                <c:pt idx="601">
                  <c:v>62</c:v>
                </c:pt>
                <c:pt idx="602">
                  <c:v>72</c:v>
                </c:pt>
                <c:pt idx="603">
                  <c:v>71</c:v>
                </c:pt>
                <c:pt idx="604">
                  <c:v>73</c:v>
                </c:pt>
                <c:pt idx="605">
                  <c:v>90</c:v>
                </c:pt>
                <c:pt idx="606">
                  <c:v>85</c:v>
                </c:pt>
                <c:pt idx="607">
                  <c:v>105</c:v>
                </c:pt>
                <c:pt idx="608">
                  <c:v>119</c:v>
                </c:pt>
                <c:pt idx="609">
                  <c:v>115</c:v>
                </c:pt>
                <c:pt idx="610">
                  <c:v>131</c:v>
                </c:pt>
                <c:pt idx="611">
                  <c:v>121</c:v>
                </c:pt>
                <c:pt idx="612">
                  <c:v>131</c:v>
                </c:pt>
                <c:pt idx="613">
                  <c:v>121</c:v>
                </c:pt>
                <c:pt idx="614">
                  <c:v>137</c:v>
                </c:pt>
                <c:pt idx="615">
                  <c:v>127</c:v>
                </c:pt>
                <c:pt idx="616">
                  <c:v>138</c:v>
                </c:pt>
                <c:pt idx="617">
                  <c:v>144</c:v>
                </c:pt>
                <c:pt idx="618">
                  <c:v>131</c:v>
                </c:pt>
                <c:pt idx="619">
                  <c:v>134</c:v>
                </c:pt>
                <c:pt idx="620">
                  <c:v>114</c:v>
                </c:pt>
                <c:pt idx="621">
                  <c:v>113</c:v>
                </c:pt>
                <c:pt idx="622">
                  <c:v>110</c:v>
                </c:pt>
                <c:pt idx="623">
                  <c:v>86</c:v>
                </c:pt>
                <c:pt idx="624">
                  <c:v>83</c:v>
                </c:pt>
                <c:pt idx="625">
                  <c:v>78</c:v>
                </c:pt>
                <c:pt idx="626">
                  <c:v>74</c:v>
                </c:pt>
                <c:pt idx="627">
                  <c:v>49</c:v>
                </c:pt>
                <c:pt idx="628">
                  <c:v>45</c:v>
                </c:pt>
                <c:pt idx="629">
                  <c:v>41</c:v>
                </c:pt>
                <c:pt idx="630">
                  <c:v>37</c:v>
                </c:pt>
                <c:pt idx="631">
                  <c:v>12</c:v>
                </c:pt>
                <c:pt idx="632">
                  <c:v>8</c:v>
                </c:pt>
                <c:pt idx="633">
                  <c:v>4</c:v>
                </c:pt>
                <c:pt idx="634">
                  <c:v>0</c:v>
                </c:pt>
                <c:pt idx="635">
                  <c:v>-3</c:v>
                </c:pt>
                <c:pt idx="636">
                  <c:v>-6</c:v>
                </c:pt>
                <c:pt idx="637">
                  <c:v>-9</c:v>
                </c:pt>
                <c:pt idx="638">
                  <c:v>-12</c:v>
                </c:pt>
                <c:pt idx="639">
                  <c:v>-15</c:v>
                </c:pt>
                <c:pt idx="640">
                  <c:v>-18</c:v>
                </c:pt>
                <c:pt idx="641">
                  <c:v>-41</c:v>
                </c:pt>
                <c:pt idx="642">
                  <c:v>-44</c:v>
                </c:pt>
                <c:pt idx="643">
                  <c:v>-48</c:v>
                </c:pt>
                <c:pt idx="644">
                  <c:v>-51</c:v>
                </c:pt>
                <c:pt idx="645">
                  <c:v>-54</c:v>
                </c:pt>
                <c:pt idx="646">
                  <c:v>-58</c:v>
                </c:pt>
                <c:pt idx="647">
                  <c:v>-61</c:v>
                </c:pt>
                <c:pt idx="648">
                  <c:v>-64</c:v>
                </c:pt>
                <c:pt idx="649">
                  <c:v>-68</c:v>
                </c:pt>
                <c:pt idx="650">
                  <c:v>-72</c:v>
                </c:pt>
                <c:pt idx="651">
                  <c:v>-76</c:v>
                </c:pt>
                <c:pt idx="652">
                  <c:v>-81</c:v>
                </c:pt>
                <c:pt idx="653">
                  <c:v>-86</c:v>
                </c:pt>
                <c:pt idx="654">
                  <c:v>-93</c:v>
                </c:pt>
                <c:pt idx="655">
                  <c:v>-93</c:v>
                </c:pt>
                <c:pt idx="656">
                  <c:v>-73</c:v>
                </c:pt>
                <c:pt idx="657">
                  <c:v>-72</c:v>
                </c:pt>
                <c:pt idx="658">
                  <c:v>-89</c:v>
                </c:pt>
                <c:pt idx="659">
                  <c:v>-87</c:v>
                </c:pt>
                <c:pt idx="660">
                  <c:v>-74</c:v>
                </c:pt>
                <c:pt idx="661">
                  <c:v>-81</c:v>
                </c:pt>
                <c:pt idx="662">
                  <c:v>-80</c:v>
                </c:pt>
                <c:pt idx="663">
                  <c:v>-77</c:v>
                </c:pt>
                <c:pt idx="664">
                  <c:v>-76</c:v>
                </c:pt>
                <c:pt idx="665">
                  <c:v>-72</c:v>
                </c:pt>
                <c:pt idx="666">
                  <c:v>-70</c:v>
                </c:pt>
                <c:pt idx="667">
                  <c:v>-65</c:v>
                </c:pt>
                <c:pt idx="668">
                  <c:v>-61</c:v>
                </c:pt>
                <c:pt idx="669">
                  <c:v>-55</c:v>
                </c:pt>
                <c:pt idx="670">
                  <c:v>-49</c:v>
                </c:pt>
                <c:pt idx="671">
                  <c:v>-41</c:v>
                </c:pt>
                <c:pt idx="672">
                  <c:v>-51</c:v>
                </c:pt>
                <c:pt idx="673">
                  <c:v>-44</c:v>
                </c:pt>
                <c:pt idx="674">
                  <c:v>-40</c:v>
                </c:pt>
                <c:pt idx="675">
                  <c:v>-29</c:v>
                </c:pt>
                <c:pt idx="676">
                  <c:v>-20</c:v>
                </c:pt>
                <c:pt idx="677">
                  <c:v>-5</c:v>
                </c:pt>
                <c:pt idx="678">
                  <c:v>-12</c:v>
                </c:pt>
                <c:pt idx="679">
                  <c:v>5</c:v>
                </c:pt>
                <c:pt idx="680">
                  <c:v>9</c:v>
                </c:pt>
                <c:pt idx="681">
                  <c:v>20</c:v>
                </c:pt>
                <c:pt idx="682">
                  <c:v>29</c:v>
                </c:pt>
                <c:pt idx="683">
                  <c:v>29</c:v>
                </c:pt>
                <c:pt idx="684">
                  <c:v>46</c:v>
                </c:pt>
                <c:pt idx="685">
                  <c:v>57</c:v>
                </c:pt>
                <c:pt idx="686">
                  <c:v>51</c:v>
                </c:pt>
                <c:pt idx="687">
                  <c:v>67</c:v>
                </c:pt>
                <c:pt idx="688">
                  <c:v>78</c:v>
                </c:pt>
                <c:pt idx="689">
                  <c:v>70</c:v>
                </c:pt>
                <c:pt idx="690">
                  <c:v>83</c:v>
                </c:pt>
                <c:pt idx="691">
                  <c:v>71</c:v>
                </c:pt>
                <c:pt idx="692">
                  <c:v>81</c:v>
                </c:pt>
                <c:pt idx="693">
                  <c:v>86</c:v>
                </c:pt>
                <c:pt idx="694">
                  <c:v>86</c:v>
                </c:pt>
                <c:pt idx="695">
                  <c:v>78</c:v>
                </c:pt>
                <c:pt idx="696">
                  <c:v>88</c:v>
                </c:pt>
                <c:pt idx="697">
                  <c:v>73</c:v>
                </c:pt>
                <c:pt idx="698">
                  <c:v>83</c:v>
                </c:pt>
                <c:pt idx="699">
                  <c:v>84</c:v>
                </c:pt>
                <c:pt idx="700">
                  <c:v>89</c:v>
                </c:pt>
                <c:pt idx="701">
                  <c:v>77</c:v>
                </c:pt>
                <c:pt idx="702">
                  <c:v>86</c:v>
                </c:pt>
                <c:pt idx="703">
                  <c:v>90</c:v>
                </c:pt>
                <c:pt idx="704">
                  <c:v>77</c:v>
                </c:pt>
                <c:pt idx="705">
                  <c:v>82</c:v>
                </c:pt>
                <c:pt idx="706">
                  <c:v>81</c:v>
                </c:pt>
                <c:pt idx="707">
                  <c:v>83</c:v>
                </c:pt>
                <c:pt idx="708">
                  <c:v>65</c:v>
                </c:pt>
                <c:pt idx="709">
                  <c:v>67</c:v>
                </c:pt>
                <c:pt idx="710">
                  <c:v>64</c:v>
                </c:pt>
                <c:pt idx="711">
                  <c:v>43</c:v>
                </c:pt>
                <c:pt idx="712">
                  <c:v>43</c:v>
                </c:pt>
                <c:pt idx="713">
                  <c:v>39</c:v>
                </c:pt>
                <c:pt idx="714">
                  <c:v>38</c:v>
                </c:pt>
                <c:pt idx="715">
                  <c:v>37</c:v>
                </c:pt>
                <c:pt idx="716">
                  <c:v>37</c:v>
                </c:pt>
                <c:pt idx="717">
                  <c:v>16</c:v>
                </c:pt>
                <c:pt idx="718">
                  <c:v>15</c:v>
                </c:pt>
                <c:pt idx="719">
                  <c:v>11</c:v>
                </c:pt>
                <c:pt idx="720">
                  <c:v>8</c:v>
                </c:pt>
                <c:pt idx="721">
                  <c:v>7</c:v>
                </c:pt>
                <c:pt idx="722">
                  <c:v>6</c:v>
                </c:pt>
                <c:pt idx="723">
                  <c:v>-15</c:v>
                </c:pt>
                <c:pt idx="724">
                  <c:v>-16</c:v>
                </c:pt>
                <c:pt idx="725">
                  <c:v>-19</c:v>
                </c:pt>
                <c:pt idx="726">
                  <c:v>-20</c:v>
                </c:pt>
                <c:pt idx="727">
                  <c:v>-22</c:v>
                </c:pt>
                <c:pt idx="728">
                  <c:v>-23</c:v>
                </c:pt>
                <c:pt idx="729">
                  <c:v>-25</c:v>
                </c:pt>
                <c:pt idx="730">
                  <c:v>-27</c:v>
                </c:pt>
                <c:pt idx="731">
                  <c:v>-28</c:v>
                </c:pt>
                <c:pt idx="732">
                  <c:v>-30</c:v>
                </c:pt>
                <c:pt idx="733">
                  <c:v>-51</c:v>
                </c:pt>
                <c:pt idx="734">
                  <c:v>-52</c:v>
                </c:pt>
                <c:pt idx="735">
                  <c:v>-57</c:v>
                </c:pt>
                <c:pt idx="736">
                  <c:v>-59</c:v>
                </c:pt>
                <c:pt idx="737">
                  <c:v>-64</c:v>
                </c:pt>
                <c:pt idx="738">
                  <c:v>-66</c:v>
                </c:pt>
                <c:pt idx="739">
                  <c:v>-71</c:v>
                </c:pt>
                <c:pt idx="740">
                  <c:v>-73</c:v>
                </c:pt>
                <c:pt idx="741">
                  <c:v>-72</c:v>
                </c:pt>
                <c:pt idx="742">
                  <c:v>-71</c:v>
                </c:pt>
                <c:pt idx="743">
                  <c:v>-69</c:v>
                </c:pt>
                <c:pt idx="744">
                  <c:v>-67</c:v>
                </c:pt>
                <c:pt idx="745">
                  <c:v>-65</c:v>
                </c:pt>
                <c:pt idx="746">
                  <c:v>-62</c:v>
                </c:pt>
                <c:pt idx="747">
                  <c:v>-59</c:v>
                </c:pt>
                <c:pt idx="748">
                  <c:v>-55</c:v>
                </c:pt>
                <c:pt idx="749">
                  <c:v>-51</c:v>
                </c:pt>
                <c:pt idx="750">
                  <c:v>-46</c:v>
                </c:pt>
                <c:pt idx="751">
                  <c:v>-40</c:v>
                </c:pt>
                <c:pt idx="752">
                  <c:v>-47</c:v>
                </c:pt>
                <c:pt idx="753">
                  <c:v>-48</c:v>
                </c:pt>
                <c:pt idx="754">
                  <c:v>-45</c:v>
                </c:pt>
                <c:pt idx="755">
                  <c:v>-41</c:v>
                </c:pt>
                <c:pt idx="756">
                  <c:v>-34</c:v>
                </c:pt>
                <c:pt idx="757">
                  <c:v>-27</c:v>
                </c:pt>
                <c:pt idx="758">
                  <c:v>-18</c:v>
                </c:pt>
                <c:pt idx="759">
                  <c:v>-29</c:v>
                </c:pt>
                <c:pt idx="760">
                  <c:v>-19</c:v>
                </c:pt>
                <c:pt idx="761">
                  <c:v>-19</c:v>
                </c:pt>
                <c:pt idx="762">
                  <c:v>-14</c:v>
                </c:pt>
                <c:pt idx="763">
                  <c:v>-6</c:v>
                </c:pt>
                <c:pt idx="764">
                  <c:v>5</c:v>
                </c:pt>
                <c:pt idx="765">
                  <c:v>18</c:v>
                </c:pt>
                <c:pt idx="766">
                  <c:v>11</c:v>
                </c:pt>
                <c:pt idx="767">
                  <c:v>26</c:v>
                </c:pt>
                <c:pt idx="768">
                  <c:v>31</c:v>
                </c:pt>
                <c:pt idx="769">
                  <c:v>30</c:v>
                </c:pt>
                <c:pt idx="770">
                  <c:v>33</c:v>
                </c:pt>
                <c:pt idx="771">
                  <c:v>42</c:v>
                </c:pt>
                <c:pt idx="772">
                  <c:v>53</c:v>
                </c:pt>
                <c:pt idx="773">
                  <c:v>45</c:v>
                </c:pt>
                <c:pt idx="774">
                  <c:v>58</c:v>
                </c:pt>
                <c:pt idx="775">
                  <c:v>66</c:v>
                </c:pt>
                <c:pt idx="776">
                  <c:v>56</c:v>
                </c:pt>
                <c:pt idx="777">
                  <c:v>65</c:v>
                </c:pt>
                <c:pt idx="778">
                  <c:v>71</c:v>
                </c:pt>
                <c:pt idx="779">
                  <c:v>57</c:v>
                </c:pt>
                <c:pt idx="780">
                  <c:v>67</c:v>
                </c:pt>
                <c:pt idx="781">
                  <c:v>68</c:v>
                </c:pt>
                <c:pt idx="782">
                  <c:v>74</c:v>
                </c:pt>
                <c:pt idx="783">
                  <c:v>63</c:v>
                </c:pt>
                <c:pt idx="784">
                  <c:v>73</c:v>
                </c:pt>
                <c:pt idx="785">
                  <c:v>74</c:v>
                </c:pt>
                <c:pt idx="786">
                  <c:v>60</c:v>
                </c:pt>
                <c:pt idx="787">
                  <c:v>67</c:v>
                </c:pt>
                <c:pt idx="788">
                  <c:v>67</c:v>
                </c:pt>
                <c:pt idx="789">
                  <c:v>71</c:v>
                </c:pt>
                <c:pt idx="790">
                  <c:v>56</c:v>
                </c:pt>
                <c:pt idx="791">
                  <c:v>62</c:v>
                </c:pt>
                <c:pt idx="792">
                  <c:v>60</c:v>
                </c:pt>
                <c:pt idx="793">
                  <c:v>62</c:v>
                </c:pt>
              </c:numCache>
            </c:numRef>
          </c:val>
          <c:smooth val="0"/>
        </c:ser>
        <c:dLbls>
          <c:showLegendKey val="0"/>
          <c:showVal val="0"/>
          <c:showCatName val="0"/>
          <c:showSerName val="0"/>
          <c:showPercent val="0"/>
          <c:showBubbleSize val="0"/>
        </c:dLbls>
        <c:marker val="1"/>
        <c:smooth val="0"/>
        <c:axId val="285831168"/>
        <c:axId val="285832704"/>
      </c:lineChart>
      <c:catAx>
        <c:axId val="285831168"/>
        <c:scaling>
          <c:orientation val="minMax"/>
        </c:scaling>
        <c:delete val="0"/>
        <c:axPos val="b"/>
        <c:majorTickMark val="out"/>
        <c:minorTickMark val="none"/>
        <c:tickLblPos val="nextTo"/>
        <c:crossAx val="285832704"/>
        <c:crosses val="autoZero"/>
        <c:auto val="1"/>
        <c:lblAlgn val="ctr"/>
        <c:lblOffset val="100"/>
        <c:noMultiLvlLbl val="0"/>
      </c:catAx>
      <c:valAx>
        <c:axId val="285832704"/>
        <c:scaling>
          <c:orientation val="minMax"/>
        </c:scaling>
        <c:delete val="0"/>
        <c:axPos val="l"/>
        <c:majorGridlines/>
        <c:numFmt formatCode="General" sourceLinked="1"/>
        <c:majorTickMark val="out"/>
        <c:minorTickMark val="none"/>
        <c:tickLblPos val="nextTo"/>
        <c:crossAx val="285831168"/>
        <c:crosses val="autoZero"/>
        <c:crossBetween val="between"/>
      </c:valAx>
    </c:plotArea>
    <c:legend>
      <c:legendPos val="r"/>
      <c:layout/>
      <c:overlay val="0"/>
    </c:legend>
    <c:plotVisOnly val="1"/>
    <c:dispBlanksAs val="gap"/>
    <c:showDLblsOverMax val="0"/>
  </c:chart>
  <c:externalData r:id="rId1">
    <c:autoUpdate val="0"/>
  </c:externalData>
</c:chartSpace>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Parts>
    <w:docPart>
      <w:docPartPr>
        <w:name w:val="D13F89676B464A6D8CC78935A8CE6DFE"/>
        <w:category>
          <w:name w:val="General"/>
          <w:gallery w:val="placeholder"/>
        </w:category>
        <w:types>
          <w:type w:val="bbPlcHdr"/>
        </w:types>
        <w:behaviors>
          <w:behavior w:val="content"/>
        </w:behaviors>
        <w:guid w:val="{0B5410D3-688B-4454-9048-48269191A11F}"/>
      </w:docPartPr>
      <w:docPartBody>
        <w:p w:rsidR="002B7F66" w:rsidRDefault="002B7F66" w:rsidP="002B7F66">
          <w:pPr>
            <w:pStyle w:val="D13F89676B464A6D8CC78935A8CE6DFE"/>
          </w:pPr>
          <w:r>
            <w:rPr>
              <w:rFonts w:asciiTheme="majorHAnsi" w:eastAsiaTheme="majorEastAsia" w:hAnsiTheme="majorHAnsi" w:cstheme="majorBidi"/>
              <w:b/>
              <w:bCs/>
              <w:color w:val="FFFFFF" w:themeColor="background1"/>
              <w:sz w:val="72"/>
              <w:szCs w:val="72"/>
            </w:rPr>
            <w:t>[Year]</w:t>
          </w:r>
        </w:p>
      </w:docPartBody>
    </w:docPart>
    <w:docPart>
      <w:docPartPr>
        <w:name w:val="382191F1F37F443BBAABC7DBA8435B9C"/>
        <w:category>
          <w:name w:val="General"/>
          <w:gallery w:val="placeholder"/>
        </w:category>
        <w:types>
          <w:type w:val="bbPlcHdr"/>
        </w:types>
        <w:behaviors>
          <w:behavior w:val="content"/>
        </w:behaviors>
        <w:guid w:val="{43AA9F6F-457C-4803-9A76-F1FD7B05A322}"/>
      </w:docPartPr>
      <w:docPartBody>
        <w:p w:rsidR="002B7F66" w:rsidRDefault="002B7F66" w:rsidP="002B7F66">
          <w:pPr>
            <w:pStyle w:val="382191F1F37F443BBAABC7DBA8435B9C"/>
          </w:pPr>
          <w:r>
            <w:rPr>
              <w:color w:val="76923C" w:themeColor="accent3" w:themeShade="BF"/>
            </w:rPr>
            <w:t>[Type the company name]</w:t>
          </w:r>
        </w:p>
      </w:docPartBody>
    </w:docPart>
    <w:docPart>
      <w:docPartPr>
        <w:name w:val="68952A51010F4D2D85FF354E75D6F7B1"/>
        <w:category>
          <w:name w:val="General"/>
          <w:gallery w:val="placeholder"/>
        </w:category>
        <w:types>
          <w:type w:val="bbPlcHdr"/>
        </w:types>
        <w:behaviors>
          <w:behavior w:val="content"/>
        </w:behaviors>
        <w:guid w:val="{3F3A8A3C-2A62-403D-B8C8-F966A9BA284C}"/>
      </w:docPartPr>
      <w:docPartBody>
        <w:p w:rsidR="002B7F66" w:rsidRDefault="002B7F66" w:rsidP="002B7F66">
          <w:pPr>
            <w:pStyle w:val="68952A51010F4D2D85FF354E75D6F7B1"/>
          </w:pPr>
          <w:r>
            <w:rPr>
              <w:color w:val="76923C" w:themeColor="accent3" w:themeShade="BF"/>
            </w:rPr>
            <w:t>[Type the author name]</w:t>
          </w:r>
        </w:p>
      </w:docPartBody>
    </w:docPart>
    <w:docPart>
      <w:docPartPr>
        <w:name w:val="A013831D00674BBCB5949353116E84C7"/>
        <w:category>
          <w:name w:val="General"/>
          <w:gallery w:val="placeholder"/>
        </w:category>
        <w:types>
          <w:type w:val="bbPlcHdr"/>
        </w:types>
        <w:behaviors>
          <w:behavior w:val="content"/>
        </w:behaviors>
        <w:guid w:val="{32A422B2-0054-43A5-AE95-97F482A86E08}"/>
      </w:docPartPr>
      <w:docPartBody>
        <w:p w:rsidR="006339DF" w:rsidRDefault="006339DF">
          <w:pPr>
            <w:pStyle w:val="A013831D00674BBCB5949353116E84C7"/>
          </w:pPr>
          <w:r>
            <w:rPr>
              <w:b/>
              <w:bCs/>
              <w:caps/>
              <w:sz w:val="72"/>
              <w:szCs w:val="72"/>
            </w:rPr>
            <w:t>Type the document title</w:t>
          </w:r>
        </w:p>
      </w:docPartBody>
    </w:docPart>
    <w:docPart>
      <w:docPartPr>
        <w:name w:val="88390DA2DEB445C4BA5A301ED2DE46AC"/>
        <w:category>
          <w:name w:val="General"/>
          <w:gallery w:val="placeholder"/>
        </w:category>
        <w:types>
          <w:type w:val="bbPlcHdr"/>
        </w:types>
        <w:behaviors>
          <w:behavior w:val="content"/>
        </w:behaviors>
        <w:guid w:val="{780E4326-02A5-41E4-9FA5-91E700537880}"/>
      </w:docPartPr>
      <w:docPartBody>
        <w:p w:rsidR="006339DF" w:rsidRDefault="006339DF">
          <w:r w:rsidRPr="003F28D4">
            <w:rPr>
              <w:rStyle w:val="PlaceholderText"/>
            </w:rPr>
            <w:t>[Abstrac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B7F66"/>
    <w:rsid w:val="00090F09"/>
    <w:rsid w:val="000C368A"/>
    <w:rsid w:val="000D6C5C"/>
    <w:rsid w:val="001E3A60"/>
    <w:rsid w:val="002B7F66"/>
    <w:rsid w:val="002E31CE"/>
    <w:rsid w:val="003345BC"/>
    <w:rsid w:val="003462C0"/>
    <w:rsid w:val="00382220"/>
    <w:rsid w:val="003C7C03"/>
    <w:rsid w:val="003F0CDD"/>
    <w:rsid w:val="00471BBB"/>
    <w:rsid w:val="00507446"/>
    <w:rsid w:val="005F01AF"/>
    <w:rsid w:val="006339DF"/>
    <w:rsid w:val="00651B43"/>
    <w:rsid w:val="0073091C"/>
    <w:rsid w:val="00807494"/>
    <w:rsid w:val="00836ECC"/>
    <w:rsid w:val="008416BB"/>
    <w:rsid w:val="008D1C19"/>
    <w:rsid w:val="00916094"/>
    <w:rsid w:val="009D2AA4"/>
    <w:rsid w:val="00BA13EF"/>
    <w:rsid w:val="00BF59C9"/>
    <w:rsid w:val="00C83ED4"/>
    <w:rsid w:val="00CF46F0"/>
    <w:rsid w:val="00D279DD"/>
    <w:rsid w:val="00D770A4"/>
    <w:rsid w:val="00D877E8"/>
    <w:rsid w:val="00E25B4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13F89676B464A6D8CC78935A8CE6DFE">
    <w:name w:val="D13F89676B464A6D8CC78935A8CE6DFE"/>
    <w:rsid w:val="002B7F66"/>
  </w:style>
  <w:style w:type="paragraph" w:customStyle="1" w:styleId="382191F1F37F443BBAABC7DBA8435B9C">
    <w:name w:val="382191F1F37F443BBAABC7DBA8435B9C"/>
    <w:rsid w:val="002B7F66"/>
  </w:style>
  <w:style w:type="paragraph" w:customStyle="1" w:styleId="68952A51010F4D2D85FF354E75D6F7B1">
    <w:name w:val="68952A51010F4D2D85FF354E75D6F7B1"/>
    <w:rsid w:val="002B7F66"/>
  </w:style>
  <w:style w:type="paragraph" w:customStyle="1" w:styleId="9F998237C7BB44B3AA2F303D3787DD24">
    <w:name w:val="9F998237C7BB44B3AA2F303D3787DD24"/>
    <w:rsid w:val="002B7F66"/>
  </w:style>
  <w:style w:type="paragraph" w:customStyle="1" w:styleId="BB047AEB96DC444C85BDB79968406466">
    <w:name w:val="BB047AEB96DC444C85BDB79968406466"/>
    <w:rsid w:val="002B7F66"/>
  </w:style>
  <w:style w:type="paragraph" w:customStyle="1" w:styleId="08E5AF62029345079B6F183914C5F141">
    <w:name w:val="08E5AF62029345079B6F183914C5F141"/>
  </w:style>
  <w:style w:type="paragraph" w:customStyle="1" w:styleId="DF2FD48920B54A2BA7A6EAC86AF8F8C3">
    <w:name w:val="DF2FD48920B54A2BA7A6EAC86AF8F8C3"/>
  </w:style>
  <w:style w:type="paragraph" w:customStyle="1" w:styleId="E29AC9B6169448E3B92EDF69634E419C">
    <w:name w:val="E29AC9B6169448E3B92EDF69634E419C"/>
  </w:style>
  <w:style w:type="paragraph" w:customStyle="1" w:styleId="33BB91ADF74D4BC195A55CF379CAE9DB">
    <w:name w:val="33BB91ADF74D4BC195A55CF379CAE9DB"/>
  </w:style>
  <w:style w:type="paragraph" w:customStyle="1" w:styleId="F373EA0F668E47898E252DEA546AE03D">
    <w:name w:val="F373EA0F668E47898E252DEA546AE03D"/>
  </w:style>
  <w:style w:type="paragraph" w:customStyle="1" w:styleId="2ED3DFEECC1541B889C2C414B43705D6">
    <w:name w:val="2ED3DFEECC1541B889C2C414B43705D6"/>
  </w:style>
  <w:style w:type="paragraph" w:customStyle="1" w:styleId="11FE3C8D8ECB4818B31B2676A8994F80">
    <w:name w:val="11FE3C8D8ECB4818B31B2676A8994F80"/>
  </w:style>
  <w:style w:type="paragraph" w:customStyle="1" w:styleId="0656497D2DAE4EDFB93952151C0C0D0B">
    <w:name w:val="0656497D2DAE4EDFB93952151C0C0D0B"/>
  </w:style>
  <w:style w:type="paragraph" w:customStyle="1" w:styleId="1C5EB0FB7D204408A7B05C0ADF28D0D6">
    <w:name w:val="1C5EB0FB7D204408A7B05C0ADF28D0D6"/>
  </w:style>
  <w:style w:type="paragraph" w:customStyle="1" w:styleId="EA6FDCA209DC438C9225726D62FE11BD">
    <w:name w:val="EA6FDCA209DC438C9225726D62FE11BD"/>
  </w:style>
  <w:style w:type="paragraph" w:customStyle="1" w:styleId="A013831D00674BBCB5949353116E84C7">
    <w:name w:val="A013831D00674BBCB5949353116E84C7"/>
  </w:style>
  <w:style w:type="paragraph" w:customStyle="1" w:styleId="D505BB0A906645A8B99D47A181B23BE2">
    <w:name w:val="D505BB0A906645A8B99D47A181B23BE2"/>
  </w:style>
  <w:style w:type="character" w:styleId="PlaceholderText">
    <w:name w:val="Placeholder Text"/>
    <w:basedOn w:val="DefaultParagraphFont"/>
    <w:uiPriority w:val="99"/>
    <w:semiHidden/>
    <w:rsid w:val="00471BBB"/>
    <w:rPr>
      <w:color w:val="808080"/>
    </w:rPr>
  </w:style>
</w:styles>
</file>

<file path=word/glossary/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13F89676B464A6D8CC78935A8CE6DFE">
    <w:name w:val="D13F89676B464A6D8CC78935A8CE6DFE"/>
    <w:rsid w:val="002B7F66"/>
  </w:style>
  <w:style w:type="paragraph" w:customStyle="1" w:styleId="382191F1F37F443BBAABC7DBA8435B9C">
    <w:name w:val="382191F1F37F443BBAABC7DBA8435B9C"/>
    <w:rsid w:val="002B7F66"/>
  </w:style>
  <w:style w:type="paragraph" w:customStyle="1" w:styleId="68952A51010F4D2D85FF354E75D6F7B1">
    <w:name w:val="68952A51010F4D2D85FF354E75D6F7B1"/>
    <w:rsid w:val="002B7F66"/>
  </w:style>
  <w:style w:type="paragraph" w:customStyle="1" w:styleId="9F998237C7BB44B3AA2F303D3787DD24">
    <w:name w:val="9F998237C7BB44B3AA2F303D3787DD24"/>
    <w:rsid w:val="002B7F66"/>
  </w:style>
  <w:style w:type="paragraph" w:customStyle="1" w:styleId="BB047AEB96DC444C85BDB79968406466">
    <w:name w:val="BB047AEB96DC444C85BDB79968406466"/>
    <w:rsid w:val="002B7F66"/>
  </w:style>
  <w:style w:type="paragraph" w:customStyle="1" w:styleId="08E5AF62029345079B6F183914C5F141">
    <w:name w:val="08E5AF62029345079B6F183914C5F141"/>
  </w:style>
  <w:style w:type="paragraph" w:customStyle="1" w:styleId="DF2FD48920B54A2BA7A6EAC86AF8F8C3">
    <w:name w:val="DF2FD48920B54A2BA7A6EAC86AF8F8C3"/>
  </w:style>
  <w:style w:type="paragraph" w:customStyle="1" w:styleId="E29AC9B6169448E3B92EDF69634E419C">
    <w:name w:val="E29AC9B6169448E3B92EDF69634E419C"/>
  </w:style>
  <w:style w:type="paragraph" w:customStyle="1" w:styleId="33BB91ADF74D4BC195A55CF379CAE9DB">
    <w:name w:val="33BB91ADF74D4BC195A55CF379CAE9DB"/>
  </w:style>
  <w:style w:type="paragraph" w:customStyle="1" w:styleId="F373EA0F668E47898E252DEA546AE03D">
    <w:name w:val="F373EA0F668E47898E252DEA546AE03D"/>
  </w:style>
  <w:style w:type="paragraph" w:customStyle="1" w:styleId="2ED3DFEECC1541B889C2C414B43705D6">
    <w:name w:val="2ED3DFEECC1541B889C2C414B43705D6"/>
  </w:style>
  <w:style w:type="paragraph" w:customStyle="1" w:styleId="11FE3C8D8ECB4818B31B2676A8994F80">
    <w:name w:val="11FE3C8D8ECB4818B31B2676A8994F80"/>
  </w:style>
  <w:style w:type="paragraph" w:customStyle="1" w:styleId="0656497D2DAE4EDFB93952151C0C0D0B">
    <w:name w:val="0656497D2DAE4EDFB93952151C0C0D0B"/>
  </w:style>
  <w:style w:type="paragraph" w:customStyle="1" w:styleId="1C5EB0FB7D204408A7B05C0ADF28D0D6">
    <w:name w:val="1C5EB0FB7D204408A7B05C0ADF28D0D6"/>
  </w:style>
  <w:style w:type="paragraph" w:customStyle="1" w:styleId="EA6FDCA209DC438C9225726D62FE11BD">
    <w:name w:val="EA6FDCA209DC438C9225726D62FE11BD"/>
  </w:style>
  <w:style w:type="paragraph" w:customStyle="1" w:styleId="A013831D00674BBCB5949353116E84C7">
    <w:name w:val="A013831D00674BBCB5949353116E84C7"/>
  </w:style>
  <w:style w:type="paragraph" w:customStyle="1" w:styleId="D505BB0A906645A8B99D47A181B23BE2">
    <w:name w:val="D505BB0A906645A8B99D47A181B23BE2"/>
  </w:style>
  <w:style w:type="character" w:styleId="PlaceholderText">
    <w:name w:val="Placeholder Text"/>
    <w:basedOn w:val="DefaultParagraphFont"/>
    <w:uiPriority w:val="99"/>
    <w:semiHidden/>
    <w:rsid w:val="00471BBB"/>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6-01-21T00:00:00</PublishDate>
  <Abstract>A controller for a mobile robot is proposed, developed and reviewed. This project utilises the ARIA library and MobileSim software to create a simulation for the proposed controller, it is this simulation that is used for testing and evaluation purposes. The relevant literature is used to help refine the proposed design, resulting in a Subsumption Architecture implementing several behaviours. These include Obstacle Avoidance – which was implemented using Potential Fields, Edge Following – which used a Feedback Controller, Random Wandering – which again used Potential Fields by proxy, and Environment Mapping – which made use of the Modified Histogram method. These behaviours provided a very robust and capable controller that allowed the simulated robot to perform each task very well.</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1E6B30AB-54EF-4279-A9A6-2ACEDDC5F8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23</TotalTime>
  <Pages>24</Pages>
  <Words>29017</Words>
  <Characters>165397</Characters>
  <Application>Microsoft Office Word</Application>
  <DocSecurity>0</DocSecurity>
  <Lines>1378</Lines>
  <Paragraphs>388</Paragraphs>
  <ScaleCrop>false</ScaleCrop>
  <HeadingPairs>
    <vt:vector size="2" baseType="variant">
      <vt:variant>
        <vt:lpstr>Title</vt:lpstr>
      </vt:variant>
      <vt:variant>
        <vt:i4>1</vt:i4>
      </vt:variant>
    </vt:vector>
  </HeadingPairs>
  <TitlesOfParts>
    <vt:vector size="1" baseType="lpstr">
      <vt:lpstr>Mobile Robotics – Implementation of a robot controller</vt:lpstr>
    </vt:vector>
  </TitlesOfParts>
  <Company>De Montfort University</Company>
  <LinksUpToDate>false</LinksUpToDate>
  <CharactersWithSpaces>19402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obile Robotics – Implementation of a robot controller</dc:title>
  <dc:subject/>
  <dc:creator>Aaron Edwards (P12195501) – BSc Artificial Intelligence with Robotics</dc:creator>
  <cp:keywords/>
  <dc:description/>
  <cp:lastModifiedBy>Aaron Edwards</cp:lastModifiedBy>
  <cp:revision>626</cp:revision>
  <cp:lastPrinted>2016-02-20T10:55:00Z</cp:lastPrinted>
  <dcterms:created xsi:type="dcterms:W3CDTF">2016-01-21T15:24:00Z</dcterms:created>
  <dcterms:modified xsi:type="dcterms:W3CDTF">2016-02-26T10: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P12195501@myemail.dmu.ac.uk@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